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0B2D" w:rsidRPr="00610B2D" w:rsidRDefault="00610B2D" w:rsidP="00610B2D">
      <w:pPr>
        <w:autoSpaceDE w:val="0"/>
        <w:autoSpaceDN w:val="0"/>
        <w:adjustRightInd w:val="0"/>
        <w:spacing w:after="0" w:line="240" w:lineRule="auto"/>
        <w:jc w:val="both"/>
        <w:rPr>
          <w:rFonts w:ascii="Arial Unicode MS" w:eastAsia="Arial Unicode MS" w:hAnsi="Arial Unicode MS" w:cs="Arial Unicode MS"/>
          <w:b/>
          <w:bCs/>
          <w:sz w:val="24"/>
          <w:szCs w:val="24"/>
        </w:rPr>
      </w:pPr>
      <w:bookmarkStart w:id="0" w:name="_GoBack"/>
      <w:bookmarkEnd w:id="0"/>
      <w:r w:rsidRPr="0027545F">
        <w:rPr>
          <w:rFonts w:ascii="Arial Unicode MS" w:eastAsia="Arial Unicode MS" w:hAnsi="Arial Unicode MS" w:cs="Arial Unicode MS"/>
          <w:b/>
          <w:bCs/>
          <w:sz w:val="24"/>
          <w:szCs w:val="24"/>
        </w:rPr>
        <w:t xml:space="preserve">110-item wordlists </w:t>
      </w:r>
      <w:r w:rsidRPr="00610B2D">
        <w:rPr>
          <w:rFonts w:ascii="Arial Unicode MS" w:eastAsia="Arial Unicode MS" w:hAnsi="Arial Unicode MS" w:cs="Arial Unicode MS"/>
          <w:b/>
          <w:bCs/>
          <w:sz w:val="24"/>
          <w:szCs w:val="24"/>
        </w:rPr>
        <w:t>for the Atha</w:t>
      </w:r>
      <w:r>
        <w:rPr>
          <w:rFonts w:ascii="Arial Unicode MS" w:eastAsia="Arial Unicode MS" w:hAnsi="Arial Unicode MS" w:cs="Arial Unicode MS"/>
          <w:b/>
          <w:bCs/>
          <w:sz w:val="24"/>
          <w:szCs w:val="24"/>
        </w:rPr>
        <w:t>b</w:t>
      </w:r>
      <w:r w:rsidRPr="00610B2D">
        <w:rPr>
          <w:rFonts w:ascii="Arial Unicode MS" w:eastAsia="Arial Unicode MS" w:hAnsi="Arial Unicode MS" w:cs="Arial Unicode MS"/>
          <w:b/>
          <w:bCs/>
          <w:sz w:val="24"/>
          <w:szCs w:val="24"/>
        </w:rPr>
        <w:t>askan group (Na-Dene family)</w:t>
      </w:r>
      <w:r w:rsidRPr="00610B2D">
        <w:rPr>
          <w:rFonts w:ascii="Arial Unicode MS" w:eastAsia="Arial Unicode MS" w:hAnsi="Arial Unicode MS" w:cs="Arial Unicode MS"/>
          <w:sz w:val="24"/>
          <w:szCs w:val="24"/>
        </w:rPr>
        <w:t>.</w:t>
      </w:r>
    </w:p>
    <w:p w:rsidR="00610B2D" w:rsidRPr="00610B2D" w:rsidRDefault="00610B2D" w:rsidP="00610B2D">
      <w:pPr>
        <w:autoSpaceDE w:val="0"/>
        <w:autoSpaceDN w:val="0"/>
        <w:adjustRightInd w:val="0"/>
        <w:spacing w:after="0" w:line="240" w:lineRule="auto"/>
        <w:jc w:val="both"/>
        <w:rPr>
          <w:rFonts w:ascii="Arial Unicode MS" w:eastAsia="Arial Unicode MS" w:hAnsi="Arial Unicode MS" w:cs="Arial Unicode MS"/>
          <w:b/>
          <w:bCs/>
          <w:sz w:val="24"/>
          <w:szCs w:val="24"/>
        </w:rPr>
      </w:pPr>
      <w:r w:rsidRPr="0027545F">
        <w:rPr>
          <w:rFonts w:ascii="Arial Unicode MS" w:eastAsia="Arial Unicode MS" w:hAnsi="Arial Unicode MS" w:cs="Arial Unicode MS"/>
          <w:sz w:val="24"/>
          <w:szCs w:val="24"/>
        </w:rPr>
        <w:t xml:space="preserve">Languages included: </w:t>
      </w:r>
      <w:r w:rsidRPr="00610B2D">
        <w:rPr>
          <w:rFonts w:ascii="Arial Unicode MS" w:eastAsia="Arial Unicode MS" w:hAnsi="Arial Unicode MS" w:cs="Arial Unicode MS"/>
          <w:sz w:val="24"/>
          <w:szCs w:val="24"/>
        </w:rPr>
        <w:t>Hupa; Mattole; Kato; Taldash Galice</w:t>
      </w:r>
      <w:r>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Upper Inlet</w:t>
      </w:r>
      <w:r>
        <w:rPr>
          <w:rFonts w:ascii="Arial Unicode MS" w:eastAsia="Arial Unicode MS" w:hAnsi="Arial Unicode MS" w:cs="Arial Unicode MS"/>
          <w:sz w:val="24"/>
          <w:szCs w:val="24"/>
        </w:rPr>
        <w:t xml:space="preserve"> Tanaina; </w:t>
      </w:r>
      <w:r w:rsidRPr="00610B2D">
        <w:rPr>
          <w:rFonts w:ascii="Arial Unicode MS" w:eastAsia="Arial Unicode MS" w:hAnsi="Arial Unicode MS" w:cs="Arial Unicode MS"/>
          <w:sz w:val="24"/>
          <w:szCs w:val="24"/>
        </w:rPr>
        <w:t>Outer Inlet</w:t>
      </w:r>
      <w:r>
        <w:rPr>
          <w:rFonts w:ascii="Arial Unicode MS" w:eastAsia="Arial Unicode MS" w:hAnsi="Arial Unicode MS" w:cs="Arial Unicode MS"/>
          <w:sz w:val="24"/>
          <w:szCs w:val="24"/>
        </w:rPr>
        <w:t xml:space="preserve"> Tanaina; </w:t>
      </w:r>
      <w:r w:rsidRPr="00610B2D">
        <w:rPr>
          <w:rFonts w:ascii="Arial Unicode MS" w:eastAsia="Arial Unicode MS" w:hAnsi="Arial Unicode MS" w:cs="Arial Unicode MS"/>
          <w:sz w:val="24"/>
          <w:szCs w:val="24"/>
        </w:rPr>
        <w:t xml:space="preserve">Inland </w:t>
      </w:r>
      <w:r>
        <w:rPr>
          <w:rFonts w:ascii="Arial Unicode MS" w:eastAsia="Arial Unicode MS" w:hAnsi="Arial Unicode MS" w:cs="Arial Unicode MS"/>
          <w:sz w:val="24"/>
          <w:szCs w:val="24"/>
        </w:rPr>
        <w:t>Tanaina</w:t>
      </w:r>
      <w:r w:rsidRPr="00610B2D">
        <w:rPr>
          <w:rFonts w:ascii="Arial Unicode MS" w:eastAsia="Arial Unicode MS" w:hAnsi="Arial Unicode MS" w:cs="Arial Unicode MS"/>
          <w:sz w:val="24"/>
          <w:szCs w:val="24"/>
        </w:rPr>
        <w:t>; Iliamna Tanaina</w:t>
      </w:r>
      <w:r>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 xml:space="preserve">Central </w:t>
      </w:r>
      <w:r>
        <w:rPr>
          <w:rFonts w:ascii="Arial Unicode MS" w:eastAsia="Arial Unicode MS" w:hAnsi="Arial Unicode MS" w:cs="Arial Unicode MS"/>
          <w:sz w:val="24"/>
          <w:szCs w:val="24"/>
        </w:rPr>
        <w:t>Ahtena</w:t>
      </w:r>
      <w:r w:rsidRPr="00610B2D">
        <w:rPr>
          <w:rFonts w:ascii="Arial Unicode MS" w:eastAsia="Arial Unicode MS" w:hAnsi="Arial Unicode MS" w:cs="Arial Unicode MS"/>
          <w:sz w:val="24"/>
          <w:szCs w:val="24"/>
        </w:rPr>
        <w:t xml:space="preserve">; </w:t>
      </w:r>
      <w:r w:rsidR="00747404" w:rsidRPr="00610B2D">
        <w:rPr>
          <w:rFonts w:ascii="Arial Unicode MS" w:eastAsia="Arial Unicode MS" w:hAnsi="Arial Unicode MS" w:cs="Arial Unicode MS"/>
          <w:sz w:val="24"/>
          <w:szCs w:val="24"/>
        </w:rPr>
        <w:t xml:space="preserve">Mentasta </w:t>
      </w:r>
      <w:r w:rsidRPr="00610B2D">
        <w:rPr>
          <w:rFonts w:ascii="Arial Unicode MS" w:eastAsia="Arial Unicode MS" w:hAnsi="Arial Unicode MS" w:cs="Arial Unicode MS"/>
          <w:sz w:val="24"/>
          <w:szCs w:val="24"/>
        </w:rPr>
        <w:t>Ahtena; Dogrib</w:t>
      </w:r>
      <w:r w:rsidR="00747404">
        <w:rPr>
          <w:rFonts w:ascii="Arial Unicode MS" w:eastAsia="Arial Unicode MS" w:hAnsi="Arial Unicode MS" w:cs="Arial Unicode MS"/>
          <w:sz w:val="24"/>
          <w:szCs w:val="24"/>
        </w:rPr>
        <w:t xml:space="preserve">; </w:t>
      </w:r>
      <w:r w:rsidR="00747404" w:rsidRPr="00610B2D">
        <w:rPr>
          <w:rFonts w:ascii="Arial Unicode MS" w:eastAsia="Arial Unicode MS" w:hAnsi="Arial Unicode MS" w:cs="Arial Unicode MS"/>
          <w:sz w:val="24"/>
          <w:szCs w:val="24"/>
        </w:rPr>
        <w:t xml:space="preserve">North </w:t>
      </w:r>
      <w:r w:rsidR="00747404">
        <w:rPr>
          <w:rFonts w:ascii="Arial Unicode MS" w:eastAsia="Arial Unicode MS" w:hAnsi="Arial Unicode MS" w:cs="Arial Unicode MS"/>
          <w:sz w:val="24"/>
          <w:szCs w:val="24"/>
        </w:rPr>
        <w:t>Slavey</w:t>
      </w:r>
      <w:r w:rsidRPr="00610B2D">
        <w:rPr>
          <w:rFonts w:ascii="Arial Unicode MS" w:eastAsia="Arial Unicode MS" w:hAnsi="Arial Unicode MS" w:cs="Arial Unicode MS"/>
          <w:sz w:val="24"/>
          <w:szCs w:val="24"/>
        </w:rPr>
        <w:t>; Tanacross; Upper Tanana; Lower Tanana</w:t>
      </w:r>
      <w:r w:rsidR="00747404">
        <w:rPr>
          <w:rFonts w:ascii="Arial Unicode MS" w:eastAsia="Arial Unicode MS" w:hAnsi="Arial Unicode MS" w:cs="Arial Unicode MS"/>
          <w:sz w:val="24"/>
          <w:szCs w:val="24"/>
        </w:rPr>
        <w:t xml:space="preserve">; </w:t>
      </w:r>
      <w:r w:rsidR="00747404" w:rsidRPr="00610B2D">
        <w:rPr>
          <w:rFonts w:ascii="Arial Unicode MS" w:eastAsia="Arial Unicode MS" w:hAnsi="Arial Unicode MS" w:cs="Arial Unicode MS"/>
          <w:sz w:val="24"/>
          <w:szCs w:val="24"/>
        </w:rPr>
        <w:t xml:space="preserve">Central </w:t>
      </w:r>
      <w:r w:rsidR="00747404">
        <w:rPr>
          <w:rFonts w:ascii="Arial Unicode MS" w:eastAsia="Arial Unicode MS" w:hAnsi="Arial Unicode MS" w:cs="Arial Unicode MS"/>
          <w:sz w:val="24"/>
          <w:szCs w:val="24"/>
        </w:rPr>
        <w:t>Carrier</w:t>
      </w:r>
      <w:r w:rsidRPr="00610B2D">
        <w:rPr>
          <w:rFonts w:ascii="Arial Unicode MS" w:eastAsia="Arial Unicode MS" w:hAnsi="Arial Unicode MS" w:cs="Arial Unicode MS"/>
          <w:sz w:val="24"/>
          <w:szCs w:val="24"/>
        </w:rPr>
        <w:t xml:space="preserve">; Koyukon; </w:t>
      </w:r>
      <w:r w:rsidR="00AF4AEC" w:rsidRPr="00AF4AEC">
        <w:rPr>
          <w:rFonts w:ascii="Arial Unicode MS" w:eastAsia="Arial Unicode MS" w:hAnsi="Arial Unicode MS" w:cs="Arial Unicode MS"/>
          <w:sz w:val="24"/>
          <w:szCs w:val="24"/>
        </w:rPr>
        <w:t>Degexit</w:t>
      </w:r>
      <w:r w:rsidR="00CD77F0">
        <w:rPr>
          <w:rFonts w:ascii="Arial Unicode MS" w:eastAsia="Arial Unicode MS" w:hAnsi="Arial Unicode MS" w:cs="Arial Unicode MS"/>
          <w:sz w:val="24"/>
          <w:szCs w:val="24"/>
        </w:rPr>
        <w:t>’</w:t>
      </w:r>
      <w:r w:rsidR="00AF4AEC" w:rsidRPr="00AF4AEC">
        <w:rPr>
          <w:rFonts w:ascii="Arial Unicode MS" w:eastAsia="Arial Unicode MS" w:hAnsi="Arial Unicode MS" w:cs="Arial Unicode MS"/>
          <w:sz w:val="24"/>
          <w:szCs w:val="24"/>
        </w:rPr>
        <w:t>an</w:t>
      </w:r>
      <w:r w:rsidR="00AF4AEC">
        <w:rPr>
          <w:rFonts w:ascii="Arial Unicode MS" w:eastAsia="Arial Unicode MS" w:hAnsi="Arial Unicode MS" w:cs="Arial Unicode MS"/>
          <w:sz w:val="24"/>
          <w:szCs w:val="24"/>
        </w:rPr>
        <w:t>;</w:t>
      </w:r>
      <w:r w:rsidR="00AF4AEC" w:rsidRPr="00AF4AEC">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Sarsi.</w:t>
      </w:r>
    </w:p>
    <w:p w:rsidR="00610B2D" w:rsidRPr="00610B2D" w:rsidRDefault="00610B2D" w:rsidP="00610B2D">
      <w:pPr>
        <w:autoSpaceDE w:val="0"/>
        <w:autoSpaceDN w:val="0"/>
        <w:adjustRightInd w:val="0"/>
        <w:spacing w:after="0" w:line="240" w:lineRule="auto"/>
        <w:jc w:val="both"/>
        <w:rPr>
          <w:rFonts w:ascii="Arial Unicode MS" w:eastAsia="Arial Unicode MS" w:hAnsi="Arial Unicode MS" w:cs="Arial Unicode MS"/>
          <w:b/>
          <w:bCs/>
          <w:sz w:val="24"/>
          <w:szCs w:val="24"/>
        </w:rPr>
      </w:pPr>
    </w:p>
    <w:p w:rsidR="00610B2D" w:rsidRPr="00610B2D" w:rsidRDefault="00610B2D" w:rsidP="00610B2D">
      <w:pPr>
        <w:autoSpaceDE w:val="0"/>
        <w:autoSpaceDN w:val="0"/>
        <w:adjustRightInd w:val="0"/>
        <w:spacing w:after="0" w:line="240" w:lineRule="auto"/>
        <w:jc w:val="both"/>
        <w:rPr>
          <w:rFonts w:ascii="Arial Unicode MS" w:eastAsia="Arial Unicode MS" w:hAnsi="Arial Unicode MS" w:cs="Arial Unicode MS"/>
          <w:b/>
          <w:bCs/>
          <w:sz w:val="24"/>
          <w:szCs w:val="24"/>
        </w:rPr>
      </w:pPr>
    </w:p>
    <w:p w:rsidR="00610B2D" w:rsidRPr="00610B2D" w:rsidRDefault="009C1FA5"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Pr>
          <w:rFonts w:ascii="Arial Unicode MS" w:eastAsia="Arial Unicode MS" w:hAnsi="Arial Unicode MS" w:cs="Arial Unicode MS"/>
          <w:b/>
          <w:bCs/>
          <w:sz w:val="24"/>
          <w:szCs w:val="24"/>
        </w:rPr>
        <w:t>Hupa</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The main sources are the dictionaries </w:t>
      </w:r>
      <w:r w:rsidR="00FD5E4A">
        <w:rPr>
          <w:rFonts w:ascii="Arial Unicode MS" w:eastAsia="Arial Unicode MS" w:hAnsi="Arial Unicode MS" w:cs="Arial Unicode MS"/>
          <w:sz w:val="24"/>
          <w:szCs w:val="24"/>
        </w:rPr>
        <w:fldChar w:fldCharType="begin"/>
      </w:r>
      <w:r w:rsidR="00FD5E4A">
        <w:rPr>
          <w:rFonts w:ascii="Arial Unicode MS" w:eastAsia="Arial Unicode MS" w:hAnsi="Arial Unicode MS" w:cs="Arial Unicode MS"/>
          <w:sz w:val="24"/>
          <w:szCs w:val="24"/>
        </w:rPr>
        <w:instrText xml:space="preserve"> ADDIN ZOTERO_ITEM CSL_CITATION {"citationID":"cwvzT9yZ","properties":{"formattedCitation":"Sapir &amp; Golla 2001; Golla 1996a","plainCitation":"Sapir &amp; Golla 2001; Golla 1996a","noteIndex":0},"citationItems":[{"id":544,"uris":["http://zotero.org/groups/2255823/items/ITCJFXMN"],"uri":["http://zotero.org/groups/2255823/items/ITCJFXMN"],"itemData":{"id":544,"type":"chapter","title":"Hupa texts, with notes and lexicon","container-title":"Northwest California linguistics","collection-title":"The collected works of Edward Sapir","collection-number":"14","publisher":"Mouton de Gruyter","publisher-place":"Berlin","page":"19-1011","source":"Library of Congress ISBN","event-place":"Berlin","ISBN":"978-3-11-016432-9","call-number":"PM501.C2 S26 2001","language":"eng alg hup nai","author":[{"family":"Sapir","given":"Edward"},{"family":"Golla","given":"Victor"}],"editor":[{"family":"Golla","given":"Victor"},{"family":"O'Neill","given":"Sean"}],"issued":{"date-parts":[["2001"]]}}},{"id":542,"uris":["http://zotero.org/groups/2255823/items/JTE4P3JX"],"uri":["http://zotero.org/groups/2255823/items/JTE4P3JX"],"itemData":{"id":542,"type":"book","title":"Hupa language dictionary","publisher":"Hoopa Valley Tribal Council","publisher-place":"Hoopa, CA","edition":"2","event-place":"Hoopa, CA","author":[{"family":"Golla","given":"Victor"}],"issued":{"date-parts":[["1996"]]}}}],"schema":"https://github.com/citation-style-language/schema/raw/master/csl-citation.json"} </w:instrText>
      </w:r>
      <w:r w:rsidR="00FD5E4A">
        <w:rPr>
          <w:rFonts w:ascii="Arial Unicode MS" w:eastAsia="Arial Unicode MS" w:hAnsi="Arial Unicode MS" w:cs="Arial Unicode MS"/>
          <w:sz w:val="24"/>
          <w:szCs w:val="24"/>
        </w:rPr>
        <w:fldChar w:fldCharType="separate"/>
      </w:r>
      <w:r w:rsidR="00FD5E4A" w:rsidRPr="00FD5E4A">
        <w:rPr>
          <w:rFonts w:ascii="Arial Unicode MS" w:eastAsia="Arial Unicode MS" w:hAnsi="Arial Unicode MS" w:cs="Arial Unicode MS"/>
          <w:sz w:val="24"/>
        </w:rPr>
        <w:t>Sapir &amp; Golla 2001; Golla 1996a</w:t>
      </w:r>
      <w:r w:rsidR="00FD5E4A">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nd the grammars </w:t>
      </w:r>
      <w:r w:rsidR="00FD5E4A">
        <w:rPr>
          <w:rFonts w:ascii="Arial Unicode MS" w:eastAsia="Arial Unicode MS" w:hAnsi="Arial Unicode MS" w:cs="Arial Unicode MS"/>
          <w:sz w:val="24"/>
          <w:szCs w:val="24"/>
        </w:rPr>
        <w:fldChar w:fldCharType="begin"/>
      </w:r>
      <w:r w:rsidR="00FD5E4A">
        <w:rPr>
          <w:rFonts w:ascii="Arial Unicode MS" w:eastAsia="Arial Unicode MS" w:hAnsi="Arial Unicode MS" w:cs="Arial Unicode MS"/>
          <w:sz w:val="24"/>
          <w:szCs w:val="24"/>
        </w:rPr>
        <w:instrText xml:space="preserve"> ADDIN ZOTERO_ITEM CSL_CITATION {"citationID":"JgHYNbpU","properties":{"formattedCitation":"Golla 1970; Golla 1996b","plainCitation":"Golla 1970; Golla 1996b","noteIndex":0},"citationItems":[{"id":541,"uris":["http://zotero.org/groups/2255823/items/J6JSFL6Z"],"uri":["http://zotero.org/groups/2255823/items/J6JSFL6Z"],"itemData":{"id":541,"type":"thesis","title":"Hupa grammar","publisher":"University of California","publisher-place":"Berkeley","genre":"Unpublished PhD thesis","event-place":"Berkeley","author":[{"family":"Golla","given":"Victor"}],"issued":{"date-parts":[["1970"]]}}},{"id":543,"uris":["http://zotero.org/groups/2255823/items/P3GZ2ZE2"],"uri":["http://zotero.org/groups/2255823/items/P3GZ2ZE2"],"itemData":{"id":543,"type":"chapter","title":"Sketch of Hupa, an Athapaskan language","container-title":"Languages","collection-title":"Handbook of North American Indians","collection-number":"17","publisher":"Smithsonian Institution","publisher-place":"Washington","page":"364-389","source":"Gemeinsamer Bibliotheksverbund ISBN","event-place":"Washington","ISBN":"978-0-16-048774-3","language":"eng","editor":[{"family":"Goddard","given":"Ives"}],"author":[{"family":"Golla","given":"Victor"}],"issued":{"date-parts":[["1996"]]}}}],"schema":"https://github.com/citation-style-language/schema/raw/master/csl-citation.json"} </w:instrText>
      </w:r>
      <w:r w:rsidR="00FD5E4A">
        <w:rPr>
          <w:rFonts w:ascii="Arial Unicode MS" w:eastAsia="Arial Unicode MS" w:hAnsi="Arial Unicode MS" w:cs="Arial Unicode MS"/>
          <w:sz w:val="24"/>
          <w:szCs w:val="24"/>
        </w:rPr>
        <w:fldChar w:fldCharType="separate"/>
      </w:r>
      <w:r w:rsidR="00FD5E4A" w:rsidRPr="00FD5E4A">
        <w:rPr>
          <w:rFonts w:ascii="Arial Unicode MS" w:eastAsia="Arial Unicode MS" w:hAnsi="Arial Unicode MS" w:cs="Arial Unicode MS"/>
          <w:sz w:val="24"/>
        </w:rPr>
        <w:t>Golla 1970; Golla 1996b</w:t>
      </w:r>
      <w:r w:rsidR="00FD5E4A">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w:t>
      </w:r>
      <w:r w:rsidR="00FD5E4A">
        <w:rPr>
          <w:rFonts w:ascii="Arial Unicode MS" w:eastAsia="Arial Unicode MS" w:hAnsi="Arial Unicode MS" w:cs="Arial Unicode MS"/>
          <w:sz w:val="24"/>
          <w:szCs w:val="24"/>
        </w:rPr>
        <w:t>The p</w:t>
      </w:r>
      <w:r w:rsidRPr="00610B2D">
        <w:rPr>
          <w:rFonts w:ascii="Arial Unicode MS" w:eastAsia="Arial Unicode MS" w:hAnsi="Arial Unicode MS" w:cs="Arial Unicode MS"/>
          <w:sz w:val="24"/>
          <w:szCs w:val="24"/>
        </w:rPr>
        <w:t xml:space="preserve">apers </w:t>
      </w:r>
      <w:r w:rsidR="00FD5E4A">
        <w:rPr>
          <w:rFonts w:ascii="Arial Unicode MS" w:eastAsia="Arial Unicode MS" w:hAnsi="Arial Unicode MS" w:cs="Arial Unicode MS"/>
          <w:sz w:val="24"/>
          <w:szCs w:val="24"/>
        </w:rPr>
        <w:fldChar w:fldCharType="begin"/>
      </w:r>
      <w:r w:rsidR="00FD5E4A">
        <w:rPr>
          <w:rFonts w:ascii="Arial Unicode MS" w:eastAsia="Arial Unicode MS" w:hAnsi="Arial Unicode MS" w:cs="Arial Unicode MS"/>
          <w:sz w:val="24"/>
          <w:szCs w:val="24"/>
        </w:rPr>
        <w:instrText xml:space="preserve"> ADDIN ZOTERO_ITEM CSL_CITATION {"citationID":"d5V3vanP","properties":{"formattedCitation":"Golla 1964; Golla 1977","plainCitation":"Golla 1964; Golla 1977","noteIndex":0},"citationItems":[{"id":546,"uris":["http://zotero.org/groups/2255823/items/FS3DNB46"],"uri":["http://zotero.org/groups/2255823/items/FS3DNB46"],"itemData":{"id":546,"type":"article-journal","title":"An etymological study of Hupa noun stems","container-title":"International Journal of American Linguistics","page":"108-117","volume":"30","issue":"2","author":[{"family":"Golla","given":"Victor"}],"issued":{"date-parts":[["1964"]]}}},{"id":547,"uris":["http://zotero.org/groups/2255823/items/NWGNH53M"],"uri":["http://zotero.org/groups/2255823/items/NWGNH53M"],"itemData":{"id":547,"type":"article-journal","title":"A note on Hupa verb stems","container-title":"International Journal of American Linguistics","page":"355-358","volume":"43","issue":"4","author":[{"family":"Golla","given":"Victor"}],"issued":{"date-parts":[["1977"]]}}}],"schema":"https://github.com/citation-style-language/schema/raw/master/csl-citation.json"} </w:instrText>
      </w:r>
      <w:r w:rsidR="00FD5E4A">
        <w:rPr>
          <w:rFonts w:ascii="Arial Unicode MS" w:eastAsia="Arial Unicode MS" w:hAnsi="Arial Unicode MS" w:cs="Arial Unicode MS"/>
          <w:sz w:val="24"/>
          <w:szCs w:val="24"/>
        </w:rPr>
        <w:fldChar w:fldCharType="separate"/>
      </w:r>
      <w:r w:rsidR="00FD5E4A" w:rsidRPr="00FD5E4A">
        <w:rPr>
          <w:rFonts w:ascii="Arial Unicode MS" w:eastAsia="Arial Unicode MS" w:hAnsi="Arial Unicode MS" w:cs="Arial Unicode MS"/>
          <w:sz w:val="24"/>
        </w:rPr>
        <w:t>Golla 1964; Golla 1977</w:t>
      </w:r>
      <w:r w:rsidR="00FD5E4A">
        <w:rPr>
          <w:rFonts w:ascii="Arial Unicode MS" w:eastAsia="Arial Unicode MS" w:hAnsi="Arial Unicode MS" w:cs="Arial Unicode MS"/>
          <w:sz w:val="24"/>
          <w:szCs w:val="24"/>
        </w:rPr>
        <w:fldChar w:fldCharType="end"/>
      </w:r>
      <w:r w:rsidR="00FD5E4A">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 xml:space="preserve">are also very useful. In some controversial cases, specific forms have been checked against the text collections </w:t>
      </w:r>
      <w:r w:rsidR="003C7D02">
        <w:rPr>
          <w:rFonts w:ascii="Arial Unicode MS" w:eastAsia="Arial Unicode MS" w:hAnsi="Arial Unicode MS" w:cs="Arial Unicode MS"/>
          <w:sz w:val="24"/>
          <w:szCs w:val="24"/>
        </w:rPr>
        <w:fldChar w:fldCharType="begin"/>
      </w:r>
      <w:r w:rsidR="003C7D02">
        <w:rPr>
          <w:rFonts w:ascii="Arial Unicode MS" w:eastAsia="Arial Unicode MS" w:hAnsi="Arial Unicode MS" w:cs="Arial Unicode MS"/>
          <w:sz w:val="24"/>
          <w:szCs w:val="24"/>
        </w:rPr>
        <w:instrText xml:space="preserve"> ADDIN ZOTERO_ITEM CSL_CITATION {"citationID":"akH4gUJF","properties":{"formattedCitation":"Sapir &amp; Golla 2001; Goddard 1904; Golla 1984","plainCitation":"Sapir &amp; Golla 2001; Goddard 1904; Golla 1984","noteIndex":0},"citationItems":[{"id":544,"uris":["http://zotero.org/groups/2255823/items/ITCJFXMN"],"uri":["http://zotero.org/groups/2255823/items/ITCJFXMN"],"itemData":{"id":544,"type":"chapter","title":"Hupa texts, with notes and lexicon","container-title":"Northwest California linguistics","collection-title":"The collected works of Edward Sapir","collection-number":"14","publisher":"Mouton de Gruyter","publisher-place":"Berlin","page":"19-1011","source":"Library of Congress ISBN","event-place":"Berlin","ISBN":"978-3-11-016432-9","call-number":"PM501.C2 S26 2001","language":"eng alg hup nai","author":[{"family":"Sapir","given":"Edward"},{"family":"Golla","given":"Victor"}],"editor":[{"family":"Golla","given":"Victor"},{"family":"O'Neill","given":"Sean"}],"issued":{"date-parts":[["2001"]]}}},{"id":545,"uris":["http://zotero.org/groups/2255823/items/A4USR7RW"],"uri":["http://zotero.org/groups/2255823/items/A4USR7RW"],"itemData":{"id":545,"type":"article-journal","title":"Hupa texts","container-title":"University of California Publications in American Archaeology and Ethnology","page":"91-378","volume":"1","issue":"2","author":[{"family":"Goddard","given":"Pliny Earle"}],"issued":{"date-parts":[["1904"]]}}},{"id":548,"uris":["http://zotero.org/groups/2255823/items/M92YN2UX"],"uri":["http://zotero.org/groups/2255823/items/M92YN2UX"],"itemData":{"id":548,"type":"book","title":"Hupa stories, anecdotes, and conversations","publisher":"Hoopa Valley Tribe","publisher-place":"Hoopa, CA","event-place":"Hoopa, CA","author":[{"family":"Golla","given":"Victor"}],"issued":{"date-parts":[["1984"]]}}}],"schema":"https://github.com/citation-style-language/schema/raw/master/csl-citation.json"} </w:instrText>
      </w:r>
      <w:r w:rsidR="003C7D02">
        <w:rPr>
          <w:rFonts w:ascii="Arial Unicode MS" w:eastAsia="Arial Unicode MS" w:hAnsi="Arial Unicode MS" w:cs="Arial Unicode MS"/>
          <w:sz w:val="24"/>
          <w:szCs w:val="24"/>
        </w:rPr>
        <w:fldChar w:fldCharType="separate"/>
      </w:r>
      <w:r w:rsidR="003C7D02" w:rsidRPr="003C7D02">
        <w:rPr>
          <w:rFonts w:ascii="Arial Unicode MS" w:eastAsia="Arial Unicode MS" w:hAnsi="Arial Unicode MS" w:cs="Arial Unicode MS"/>
          <w:sz w:val="24"/>
        </w:rPr>
        <w:t>Sapir &amp; Golla 2001; Goddard 1904; Golla 1984</w:t>
      </w:r>
      <w:r w:rsidR="003C7D02">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A Hupa </w:t>
      </w:r>
      <w:r w:rsidR="008D3022">
        <w:rPr>
          <w:rFonts w:ascii="Arial Unicode MS" w:eastAsia="Arial Unicode MS" w:hAnsi="Arial Unicode MS" w:cs="Arial Unicode MS"/>
          <w:sz w:val="24"/>
          <w:szCs w:val="24"/>
        </w:rPr>
        <w:t xml:space="preserve">Swadesh wordlist is offered in </w:t>
      </w:r>
      <w:r w:rsidR="00E96F34">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oNfxp7Bu","properties":{"formattedCitation":"Hoijer 1956: 223","plainCitation":"Hoijer 1956: 223","noteIndex":0},"citationItems":[{"id":538,"uris":["http://zotero.org/groups/2255823/items/7LWMV4JN"],"uri":["http://zotero.org/groups/2255823/items/7LWMV4JN"],"itemData":{"id":538,"type":"article-journal","title":"The chronology of the Athapaskan languages","container-title":"International Journal of American Linguistics","page":"219-232","volume":"22","issue":"4","author":[{"family":"Hoijer","given":"Harry"}],"issued":{"date-parts":[["1956"]]}},"locator":"223"}],"schema":"https://github.com/citation-style-language/schema/raw/master/csl-citation.json"} </w:instrText>
      </w:r>
      <w:r w:rsidR="00E96F34">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Hoijer 1956: 223</w:t>
      </w:r>
      <w:r w:rsidR="00E96F34">
        <w:rPr>
          <w:rFonts w:ascii="Arial Unicode MS" w:eastAsia="Arial Unicode MS" w:hAnsi="Arial Unicode MS" w:cs="Arial Unicode MS"/>
          <w:sz w:val="24"/>
          <w:szCs w:val="24"/>
        </w:rPr>
        <w:fldChar w:fldCharType="end"/>
      </w:r>
      <w:r w:rsidR="00E96F34">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extracted from Sapir</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s field notes). For those cases in which the general semantics of the items in </w:t>
      </w:r>
      <w:r w:rsidR="00E96F34">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YVDoIlGb","properties":{"formattedCitation":"Hoijer 1956","plainCitation":"Hoijer 1956","noteIndex":0},"citationItems":[{"id":538,"uris":["http://zotero.org/groups/2255823/items/7LWMV4JN"],"uri":["http://zotero.org/groups/2255823/items/7LWMV4JN"],"itemData":{"id":538,"type":"article-journal","title":"The chronology of the Athapaskan languages","container-title":"International Journal of American Linguistics","page":"219-232","volume":"22","issue":"4","author":[{"family":"Hoijer","given":"Harry"}],"issued":{"date-parts":[["1956"]]}}}],"schema":"https://github.com/citation-style-language/schema/raw/master/csl-citation.json"} </w:instrText>
      </w:r>
      <w:r w:rsidR="00E96F34">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Hoijer 1956</w:t>
      </w:r>
      <w:r w:rsidR="00E96F34">
        <w:rPr>
          <w:rFonts w:ascii="Arial Unicode MS" w:eastAsia="Arial Unicode MS" w:hAnsi="Arial Unicode MS" w:cs="Arial Unicode MS"/>
          <w:sz w:val="24"/>
          <w:szCs w:val="24"/>
        </w:rPr>
        <w:fldChar w:fldCharType="end"/>
      </w:r>
      <w:r w:rsidR="00E96F34">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 xml:space="preserve">matches </w:t>
      </w:r>
      <w:r w:rsidR="0040533C">
        <w:rPr>
          <w:rFonts w:ascii="Arial Unicode MS" w:eastAsia="Arial Unicode MS" w:hAnsi="Arial Unicode MS" w:cs="Arial Unicode MS"/>
          <w:sz w:val="24"/>
          <w:szCs w:val="24"/>
        </w:rPr>
        <w:t xml:space="preserve">our </w:t>
      </w:r>
      <w:r w:rsidRPr="00610B2D">
        <w:rPr>
          <w:rFonts w:ascii="Arial Unicode MS" w:eastAsia="Arial Unicode MS" w:hAnsi="Arial Unicode MS" w:cs="Arial Unicode MS"/>
          <w:sz w:val="24"/>
          <w:szCs w:val="24"/>
        </w:rPr>
        <w:t>current standards, our list is different from Ho</w:t>
      </w:r>
      <w:r w:rsidR="00C937A7">
        <w:rPr>
          <w:rFonts w:ascii="Arial Unicode MS" w:eastAsia="Arial Unicode MS" w:hAnsi="Arial Unicode MS" w:cs="Arial Unicode MS"/>
          <w:sz w:val="24"/>
          <w:szCs w:val="24"/>
        </w:rPr>
        <w:t>ij</w:t>
      </w:r>
      <w:r w:rsidRPr="00610B2D">
        <w:rPr>
          <w:rFonts w:ascii="Arial Unicode MS" w:eastAsia="Arial Unicode MS" w:hAnsi="Arial Unicode MS" w:cs="Arial Unicode MS"/>
          <w:sz w:val="24"/>
          <w:szCs w:val="24"/>
        </w:rPr>
        <w:t>er</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s in 7 entries, namely: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o di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o fly</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o se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o si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mall</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ater</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yellow</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We transliterate the alphabets of </w:t>
      </w:r>
      <w:r w:rsidR="0079284C">
        <w:rPr>
          <w:rFonts w:ascii="Arial Unicode MS" w:eastAsia="Arial Unicode MS" w:hAnsi="Arial Unicode MS" w:cs="Arial Unicode MS"/>
          <w:sz w:val="24"/>
          <w:szCs w:val="24"/>
        </w:rPr>
        <w:fldChar w:fldCharType="begin"/>
      </w:r>
      <w:r w:rsidR="0079284C">
        <w:rPr>
          <w:rFonts w:ascii="Arial Unicode MS" w:eastAsia="Arial Unicode MS" w:hAnsi="Arial Unicode MS" w:cs="Arial Unicode MS"/>
          <w:sz w:val="24"/>
          <w:szCs w:val="24"/>
        </w:rPr>
        <w:instrText xml:space="preserve"> ADDIN ZOTERO_ITEM CSL_CITATION {"citationID":"YYqzsfFT","properties":{"formattedCitation":"Golla 1996a; Sapir &amp; Golla 2001","plainCitation":"Golla 1996a; Sapir &amp; Golla 2001","noteIndex":0},"citationItems":[{"id":542,"uris":["http://zotero.org/groups/2255823/items/JTE4P3JX"],"uri":["http://zotero.org/groups/2255823/items/JTE4P3JX"],"itemData":{"id":542,"type":"book","title":"Hupa language dictionary","publisher":"Hoopa Valley Tribal Council","publisher-place":"Hoopa, CA","edition":"2","event-place":"Hoopa, CA","author":[{"family":"Golla","given":"Victor"}],"issued":{"date-parts":[["1996"]]}}},{"id":544,"uris":["http://zotero.org/groups/2255823/items/ITCJFXMN"],"uri":["http://zotero.org/groups/2255823/items/ITCJFXMN"],"itemData":{"id":544,"type":"chapter","title":"Hupa texts, with notes and lexicon","container-title":"Northwest California linguistics","collection-title":"The collected works of Edward Sapir","collection-number":"14","publisher":"Mouton de Gruyter","publisher-place":"Berlin","page":"19-1011","source":"Library of Congress ISBN","event-place":"Berlin","ISBN":"978-3-11-016432-9","call-number":"PM501.C2 S26 2001","language":"eng alg hup nai","author":[{"family":"Sapir","given":"Edward"},{"family":"Golla","given":"Victor"}],"editor":[{"family":"Golla","given":"Victor"},{"family":"O'Neill","given":"Sean"}],"issued":{"date-parts":[["2001"]]}}}],"schema":"https://github.com/citation-style-language/schema/raw/master/csl-citation.json"} </w:instrText>
      </w:r>
      <w:r w:rsidR="0079284C">
        <w:rPr>
          <w:rFonts w:ascii="Arial Unicode MS" w:eastAsia="Arial Unicode MS" w:hAnsi="Arial Unicode MS" w:cs="Arial Unicode MS"/>
          <w:sz w:val="24"/>
          <w:szCs w:val="24"/>
        </w:rPr>
        <w:fldChar w:fldCharType="separate"/>
      </w:r>
      <w:r w:rsidR="0079284C" w:rsidRPr="0079284C">
        <w:rPr>
          <w:rFonts w:ascii="Arial Unicode MS" w:eastAsia="Arial Unicode MS" w:hAnsi="Arial Unicode MS" w:cs="Arial Unicode MS"/>
          <w:sz w:val="24"/>
        </w:rPr>
        <w:t>Golla 1996a; Sapir &amp; Golla 2001</w:t>
      </w:r>
      <w:r w:rsidR="0079284C">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s follow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1980"/>
        <w:gridCol w:w="2160"/>
        <w:gridCol w:w="6210"/>
      </w:tblGrid>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79284C"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D2LTB5WA","properties":{"formattedCitation":"Golla 1996a","plainCitation":"Golla 1996a","noteIndex":0},"citationItems":[{"id":542,"uris":["http://zotero.org/groups/2255823/items/JTE4P3JX"],"uri":["http://zotero.org/groups/2255823/items/JTE4P3JX"],"itemData":{"id":542,"type":"book","title":"Hupa language dictionary","publisher":"Hoopa Valley Tribal Council","publisher-place":"Hoopa, CA","edition":"2","event-place":"Hoopa, CA","author":[{"family":"Golla","given":"Victor"}],"issued":{"date-parts":[["1996"]]}}}],"schema":"https://github.com/citation-style-language/schema/raw/master/csl-citation.json"} </w:instrText>
            </w:r>
            <w:r>
              <w:rPr>
                <w:rFonts w:ascii="Arial Unicode MS" w:eastAsia="Arial Unicode MS" w:hAnsi="Arial Unicode MS" w:cs="Arial Unicode MS"/>
                <w:sz w:val="24"/>
                <w:szCs w:val="24"/>
              </w:rPr>
              <w:fldChar w:fldCharType="separate"/>
            </w:r>
            <w:r w:rsidRPr="0079284C">
              <w:rPr>
                <w:rFonts w:ascii="Arial Unicode MS" w:eastAsia="Arial Unicode MS" w:hAnsi="Arial Unicode MS" w:cs="Arial Unicode MS"/>
                <w:sz w:val="24"/>
              </w:rPr>
              <w:t>Golla 1996a</w:t>
            </w:r>
            <w:r>
              <w:rPr>
                <w:rFonts w:ascii="Arial Unicode MS" w:eastAsia="Arial Unicode MS" w:hAnsi="Arial Unicode MS" w:cs="Arial Unicode MS"/>
                <w:sz w:val="24"/>
                <w:szCs w:val="24"/>
              </w:rPr>
              <w:fldChar w:fldCharType="end"/>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79284C"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DoiNCfGj","properties":{"formattedCitation":"Sapir &amp; Golla 2001","plainCitation":"Sapir &amp; Golla 2001","noteIndex":0},"citationItems":[{"id":544,"uris":["http://zotero.org/groups/2255823/items/ITCJFXMN"],"uri":["http://zotero.org/groups/2255823/items/ITCJFXMN"],"itemData":{"id":544,"type":"chapter","title":"Hupa texts, with notes and lexicon","container-title":"Northwest California linguistics","collection-title":"The collected works of Edward Sapir","collection-number":"14","publisher":"Mouton de Gruyter","publisher-place":"Berlin","page":"19-1011","source":"Library of Congress ISBN","event-place":"Berlin","ISBN":"978-3-11-016432-9","call-number":"PM501.C2 S26 2001","language":"eng alg hup nai","author":[{"family":"Sapir","given":"Edward"},{"family":"Golla","given":"Victor"}],"editor":[{"family":"Golla","given":"Victor"},{"family":"O'Neill","given":"Sean"}],"issued":{"date-parts":[["2001"]]}}}],"schema":"https://github.com/citation-style-language/schema/raw/master/csl-citation.json"} </w:instrText>
            </w:r>
            <w:r>
              <w:rPr>
                <w:rFonts w:ascii="Arial Unicode MS" w:eastAsia="Arial Unicode MS" w:hAnsi="Arial Unicode MS" w:cs="Arial Unicode MS"/>
                <w:sz w:val="24"/>
                <w:szCs w:val="24"/>
              </w:rPr>
              <w:fldChar w:fldCharType="separate"/>
            </w:r>
            <w:r w:rsidRPr="0079284C">
              <w:rPr>
                <w:rFonts w:ascii="Arial Unicode MS" w:eastAsia="Arial Unicode MS" w:hAnsi="Arial Unicode MS" w:cs="Arial Unicode MS"/>
                <w:sz w:val="24"/>
              </w:rPr>
              <w:t>Sapir &amp; Golla 2001</w:t>
            </w:r>
            <w:r>
              <w:rPr>
                <w:rFonts w:ascii="Arial Unicode MS" w:eastAsia="Arial Unicode MS" w:hAnsi="Arial Unicode MS" w:cs="Arial Unicode MS"/>
                <w:sz w:val="24"/>
                <w:szCs w:val="24"/>
              </w:rPr>
              <w:fldChar w:fldCharType="end"/>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79284C"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p </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m </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t </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tʰ (before a vowel) / t (before a consonant or a pause) </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ʔ</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ʔ</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ł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l</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ʔ</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ʔ</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ʒ</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consonant or a pause)</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ʔ</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ʼ</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j</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ǯ</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ʰ (before a vowel) / č (before a consonant or a pause)</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ʷ</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ʰʷ (before a vowel) / čʷ (before a consonant or a pause)</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h</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gy</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ɲ</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 gy</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ʸ</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ʸ</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 ky</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ʸ</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ʸ (before a vowel) / kʸ (before a consonant or a pause)</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 ky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ʸ</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ʸ</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x</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ʷ</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ʷ</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g</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ŋ</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ŋ</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g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ŋʔ</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ŋʔ</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ɢ</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ʼ</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ʼ</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ʔ</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ʼ</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ʼ</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ʔ</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ʼ</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h</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ʍ</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p>
        </w:tc>
      </w:tr>
      <w:tr w:rsidR="00610B2D" w:rsidRPr="00610B2D">
        <w:tc>
          <w:tcPr>
            <w:tcW w:w="19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21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ˑ</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ː</w:t>
            </w:r>
          </w:p>
        </w:tc>
      </w:tr>
    </w:tbl>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Not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 Hupa </w:t>
      </w:r>
      <w:r w:rsidRPr="00610B2D">
        <w:rPr>
          <w:rFonts w:ascii="Arial Unicode MS" w:eastAsia="Arial Unicode MS" w:hAnsi="Arial Unicode MS" w:cs="Arial Unicode MS"/>
          <w:i/>
          <w:iCs/>
          <w:sz w:val="24"/>
          <w:szCs w:val="24"/>
        </w:rPr>
        <w:t xml:space="preserve">k </w:t>
      </w:r>
      <w:r w:rsidR="00720A34">
        <w:rPr>
          <w:rFonts w:ascii="Segoe UI Symbol" w:eastAsia="Arial Unicode MS" w:hAnsi="Segoe UI Symbol" w:cs="Segoe UI Symbol"/>
          <w:sz w:val="24"/>
          <w:szCs w:val="24"/>
        </w:rPr>
        <w:t>⟨</w:t>
      </w:r>
      <w:r w:rsidRPr="00610B2D">
        <w:rPr>
          <w:rFonts w:ascii="Arial Unicode MS" w:eastAsia="Arial Unicode MS" w:hAnsi="Arial Unicode MS" w:cs="Arial Unicode MS"/>
          <w:sz w:val="24"/>
          <w:szCs w:val="24"/>
        </w:rPr>
        <w:t>G</w:t>
      </w:r>
      <w:r w:rsidR="00720A34">
        <w:rPr>
          <w:rFonts w:ascii="Segoe UI Symbol" w:eastAsia="Arial Unicode MS" w:hAnsi="Segoe UI Symbol" w:cs="Segoe UI Symbol"/>
          <w:sz w:val="24"/>
          <w:szCs w:val="24"/>
        </w:rPr>
        <w:t>⟩</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kʰ</w:t>
      </w:r>
      <w:r w:rsidRPr="00610B2D">
        <w:rPr>
          <w:rFonts w:ascii="Arial Unicode MS" w:eastAsia="Arial Unicode MS" w:hAnsi="Arial Unicode MS" w:cs="Arial Unicode MS"/>
          <w:sz w:val="24"/>
          <w:szCs w:val="24"/>
        </w:rPr>
        <w:t xml:space="preserve"> </w:t>
      </w:r>
      <w:r w:rsidR="00720A34">
        <w:rPr>
          <w:rFonts w:ascii="Segoe UI Symbol" w:eastAsia="Arial Unicode MS" w:hAnsi="Segoe UI Symbol" w:cs="Segoe UI Symbol"/>
          <w:sz w:val="24"/>
          <w:szCs w:val="24"/>
        </w:rPr>
        <w:t>⟨</w:t>
      </w:r>
      <w:r w:rsidRPr="00610B2D">
        <w:rPr>
          <w:rFonts w:ascii="Arial Unicode MS" w:eastAsia="Arial Unicode MS" w:hAnsi="Arial Unicode MS" w:cs="Arial Unicode MS"/>
          <w:sz w:val="24"/>
          <w:szCs w:val="24"/>
        </w:rPr>
        <w:t>K</w:t>
      </w:r>
      <w:r w:rsidR="00720A34">
        <w:rPr>
          <w:rFonts w:ascii="Segoe UI Symbol" w:eastAsia="Arial Unicode MS" w:hAnsi="Segoe UI Symbol" w:cs="Segoe UI Symbol"/>
          <w:sz w:val="24"/>
          <w:szCs w:val="24"/>
        </w:rPr>
        <w:t>⟩</w:t>
      </w:r>
      <w:r w:rsidRPr="00610B2D">
        <w:rPr>
          <w:rFonts w:ascii="Arial Unicode MS" w:eastAsia="Arial Unicode MS" w:hAnsi="Arial Unicode MS" w:cs="Arial Unicode MS"/>
          <w:sz w:val="24"/>
          <w:szCs w:val="24"/>
        </w:rPr>
        <w:t xml:space="preserve"> and </w:t>
      </w:r>
      <w:r w:rsidRPr="00610B2D">
        <w:rPr>
          <w:rFonts w:ascii="Arial Unicode MS" w:eastAsia="Arial Unicode MS" w:hAnsi="Arial Unicode MS" w:cs="Arial Unicode MS"/>
          <w:i/>
          <w:iCs/>
          <w:sz w:val="24"/>
          <w:szCs w:val="24"/>
        </w:rPr>
        <w:t xml:space="preserve">kʼ </w:t>
      </w:r>
      <w:r w:rsidR="00720A34">
        <w:rPr>
          <w:rFonts w:ascii="Segoe UI Symbol" w:eastAsia="Arial Unicode MS" w:hAnsi="Segoe UI Symbol" w:cs="Segoe UI Symbol"/>
          <w:sz w:val="24"/>
          <w:szCs w:val="24"/>
        </w:rPr>
        <w:t>⟨</w:t>
      </w: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00720A34">
        <w:rPr>
          <w:rFonts w:ascii="Segoe UI Symbol" w:eastAsia="Arial Unicode MS" w:hAnsi="Segoe UI Symbol" w:cs="Segoe UI Symbol"/>
          <w:sz w:val="24"/>
          <w:szCs w:val="24"/>
        </w:rPr>
        <w:t>⟩</w:t>
      </w:r>
      <w:r w:rsidRPr="00610B2D">
        <w:rPr>
          <w:rFonts w:ascii="Arial Unicode MS" w:eastAsia="Arial Unicode MS" w:hAnsi="Arial Unicode MS" w:cs="Arial Unicode MS"/>
          <w:sz w:val="24"/>
          <w:szCs w:val="24"/>
        </w:rPr>
        <w:t xml:space="preserve"> are marginal sounds, attested in diminutive (and sometimes augmentative!) forms as variants of palatal </w:t>
      </w:r>
      <w:r w:rsidRPr="00610B2D">
        <w:rPr>
          <w:rFonts w:ascii="Arial Unicode MS" w:eastAsia="Arial Unicode MS" w:hAnsi="Arial Unicode MS" w:cs="Arial Unicode MS"/>
          <w:i/>
          <w:iCs/>
          <w:sz w:val="24"/>
          <w:szCs w:val="24"/>
        </w:rPr>
        <w:t xml:space="preserve">kʸ, kʰʸ </w:t>
      </w:r>
      <w:r w:rsidRPr="00610B2D">
        <w:rPr>
          <w:rFonts w:ascii="Arial Unicode MS" w:eastAsia="Arial Unicode MS" w:hAnsi="Arial Unicode MS" w:cs="Arial Unicode MS"/>
          <w:sz w:val="24"/>
          <w:szCs w:val="24"/>
        </w:rPr>
        <w:t xml:space="preserve">and </w:t>
      </w:r>
      <w:r w:rsidRPr="00610B2D">
        <w:rPr>
          <w:rFonts w:ascii="Arial Unicode MS" w:eastAsia="Arial Unicode MS" w:hAnsi="Arial Unicode MS" w:cs="Arial Unicode MS"/>
          <w:i/>
          <w:iCs/>
          <w:sz w:val="24"/>
          <w:szCs w:val="24"/>
        </w:rPr>
        <w:t>kʼʸ</w:t>
      </w:r>
      <w:r w:rsidRPr="00610B2D">
        <w:rPr>
          <w:rFonts w:ascii="Arial Unicode MS" w:eastAsia="Arial Unicode MS" w:hAnsi="Arial Unicode MS" w:cs="Arial Unicode MS"/>
          <w:sz w:val="24"/>
          <w:szCs w:val="24"/>
        </w:rPr>
        <w:t xml:space="preserve"> or in loanwords and onomatopoeic formations </w:t>
      </w:r>
      <w:r w:rsidR="001C4C4A">
        <w:rPr>
          <w:rFonts w:ascii="Arial Unicode MS" w:eastAsia="Arial Unicode MS" w:hAnsi="Arial Unicode MS" w:cs="Arial Unicode MS"/>
          <w:sz w:val="24"/>
          <w:szCs w:val="24"/>
        </w:rPr>
        <w:fldChar w:fldCharType="begin"/>
      </w:r>
      <w:r w:rsidR="001C4C4A">
        <w:rPr>
          <w:rFonts w:ascii="Arial Unicode MS" w:eastAsia="Arial Unicode MS" w:hAnsi="Arial Unicode MS" w:cs="Arial Unicode MS"/>
          <w:sz w:val="24"/>
          <w:szCs w:val="24"/>
        </w:rPr>
        <w:instrText xml:space="preserve"> ADDIN ZOTERO_ITEM CSL_CITATION {"citationID":"xBzI9oii","properties":{"formattedCitation":"Golla 1970: 44, 263","plainCitation":"Golla 1970: 44, 263","noteIndex":0},"citationItems":[{"id":541,"uris":["http://zotero.org/groups/2255823/items/J6JSFL6Z"],"uri":["http://zotero.org/groups/2255823/items/J6JSFL6Z"],"itemData":{"id":541,"type":"thesis","title":"Hupa grammar","publisher":"University of California","publisher-place":"Berkeley","genre":"Unpublished PhD thesis","event-place":"Berkeley","author":[{"family":"Golla","given":"Victor"}],"issued":{"date-parts":[["1970"]]}},"locator":"44, 263"}],"schema":"https://github.com/citation-style-language/schema/raw/master/csl-citation.json"} </w:instrText>
      </w:r>
      <w:r w:rsidR="001C4C4A">
        <w:rPr>
          <w:rFonts w:ascii="Arial Unicode MS" w:eastAsia="Arial Unicode MS" w:hAnsi="Arial Unicode MS" w:cs="Arial Unicode MS"/>
          <w:sz w:val="24"/>
          <w:szCs w:val="24"/>
        </w:rPr>
        <w:fldChar w:fldCharType="separate"/>
      </w:r>
      <w:r w:rsidR="001C4C4A" w:rsidRPr="001C4C4A">
        <w:rPr>
          <w:rFonts w:ascii="Arial Unicode MS" w:eastAsia="Arial Unicode MS" w:hAnsi="Arial Unicode MS" w:cs="Arial Unicode MS"/>
          <w:sz w:val="24"/>
        </w:rPr>
        <w:t>Golla 1970: 44, 263</w:t>
      </w:r>
      <w:r w:rsidR="001C4C4A">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2. As described in </w:t>
      </w:r>
      <w:r w:rsidR="008224E3">
        <w:rPr>
          <w:rFonts w:ascii="Arial Unicode MS" w:eastAsia="Arial Unicode MS" w:hAnsi="Arial Unicode MS" w:cs="Arial Unicode MS"/>
          <w:sz w:val="24"/>
          <w:szCs w:val="24"/>
        </w:rPr>
        <w:fldChar w:fldCharType="begin"/>
      </w:r>
      <w:r w:rsidR="008224E3">
        <w:rPr>
          <w:rFonts w:ascii="Arial Unicode MS" w:eastAsia="Arial Unicode MS" w:hAnsi="Arial Unicode MS" w:cs="Arial Unicode MS"/>
          <w:sz w:val="24"/>
          <w:szCs w:val="24"/>
        </w:rPr>
        <w:instrText xml:space="preserve"> ADDIN ZOTERO_ITEM CSL_CITATION {"citationID":"LYuHdmUu","properties":{"formattedCitation":"Golla 1970; Golla 1996b: 366","plainCitation":"Golla 1970; Golla 1996b: 366","noteIndex":0},"citationItems":[{"id":541,"uris":["http://zotero.org/groups/2255823/items/J6JSFL6Z"],"uri":["http://zotero.org/groups/2255823/items/J6JSFL6Z"],"itemData":{"id":541,"type":"thesis","title":"Hupa grammar","publisher":"University of California","publisher-place":"Berkeley","genre":"Unpublished PhD thesis","event-place":"Berkeley","author":[{"family":"Golla","given":"Victor"}],"issued":{"date-parts":[["1970"]]}}},{"id":543,"uris":["http://zotero.org/groups/2255823/items/P3GZ2ZE2"],"uri":["http://zotero.org/groups/2255823/items/P3GZ2ZE2"],"itemData":{"id":543,"type":"chapter","title":"Sketch of Hupa, an Athapaskan language","container-title":"Languages","collection-title":"Handbook of North American Indians","collection-number":"17","publisher":"Smithsonian Institution","publisher-place":"Washington","page":"364-389","source":"Gemeinsamer Bibliotheksverbund ISBN","event-place":"Washington","ISBN":"978-0-16-048774-3","language":"eng","editor":[{"family":"Goddard","given":"Ives"}],"author":[{"family":"Golla","given":"Victor"}],"issued":{"date-parts":[["1996"]]}},"locator":"366"}],"schema":"https://github.com/citation-style-language/schema/raw/master/csl-citation.json"} </w:instrText>
      </w:r>
      <w:r w:rsidR="008224E3">
        <w:rPr>
          <w:rFonts w:ascii="Arial Unicode MS" w:eastAsia="Arial Unicode MS" w:hAnsi="Arial Unicode MS" w:cs="Arial Unicode MS"/>
          <w:sz w:val="24"/>
          <w:szCs w:val="24"/>
        </w:rPr>
        <w:fldChar w:fldCharType="separate"/>
      </w:r>
      <w:r w:rsidR="008224E3" w:rsidRPr="008224E3">
        <w:rPr>
          <w:rFonts w:ascii="Arial Unicode MS" w:eastAsia="Arial Unicode MS" w:hAnsi="Arial Unicode MS" w:cs="Arial Unicode MS"/>
          <w:sz w:val="24"/>
        </w:rPr>
        <w:t>Golla 1970; Golla 1996b: 366</w:t>
      </w:r>
      <w:r w:rsidR="008224E3">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morphophonologically there are three long vowels and three short vowels in Hupa. The long set is: </w:t>
      </w:r>
      <w:r w:rsidRPr="00610B2D">
        <w:rPr>
          <w:rFonts w:ascii="Arial Unicode MS" w:eastAsia="Arial Unicode MS" w:hAnsi="Arial Unicode MS" w:cs="Arial Unicode MS"/>
          <w:i/>
          <w:iCs/>
          <w:sz w:val="24"/>
          <w:szCs w:val="24"/>
        </w:rPr>
        <w:t>eː aː oː</w:t>
      </w:r>
      <w:r w:rsidRPr="00610B2D">
        <w:rPr>
          <w:rFonts w:ascii="Arial Unicode MS" w:eastAsia="Arial Unicode MS" w:hAnsi="Arial Unicode MS" w:cs="Arial Unicode MS"/>
          <w:sz w:val="24"/>
          <w:szCs w:val="24"/>
        </w:rPr>
        <w:t>; its phonetic realization is normally the same (</w:t>
      </w:r>
      <w:r w:rsidRPr="00610B2D">
        <w:rPr>
          <w:rFonts w:ascii="Arial Unicode MS" w:eastAsia="Arial Unicode MS" w:hAnsi="Arial Unicode MS" w:cs="Arial Unicode MS"/>
          <w:i/>
          <w:iCs/>
          <w:sz w:val="24"/>
          <w:szCs w:val="24"/>
        </w:rPr>
        <w:t>eː aː oː</w:t>
      </w:r>
      <w:r w:rsidRPr="00610B2D">
        <w:rPr>
          <w:rFonts w:ascii="Arial Unicode MS" w:eastAsia="Arial Unicode MS" w:hAnsi="Arial Unicode MS" w:cs="Arial Unicode MS"/>
          <w:sz w:val="24"/>
          <w:szCs w:val="24"/>
        </w:rPr>
        <w:t xml:space="preserve">). The morphophonological short set is listed by Golla as </w:t>
      </w:r>
      <w:r w:rsidRPr="00610B2D">
        <w:rPr>
          <w:rFonts w:ascii="Arial Unicode MS" w:eastAsia="Arial Unicode MS" w:hAnsi="Arial Unicode MS" w:cs="Arial Unicode MS"/>
          <w:i/>
          <w:iCs/>
          <w:sz w:val="24"/>
          <w:szCs w:val="24"/>
        </w:rPr>
        <w:t>ɨ, a</w:t>
      </w:r>
      <w:r w:rsidR="008224E3">
        <w:rPr>
          <w:rFonts w:ascii="Arial Unicode MS" w:eastAsia="Arial Unicode MS" w:hAnsi="Arial Unicode MS" w:cs="Arial Unicode MS"/>
          <w:i/>
          <w:iCs/>
          <w:sz w:val="24"/>
          <w:szCs w:val="24"/>
        </w:rPr>
        <w:t>,</w:t>
      </w:r>
      <w:r w:rsidRPr="00610B2D">
        <w:rPr>
          <w:rFonts w:ascii="Arial Unicode MS" w:eastAsia="Arial Unicode MS" w:hAnsi="Arial Unicode MS" w:cs="Arial Unicode MS"/>
          <w:i/>
          <w:iCs/>
          <w:sz w:val="24"/>
          <w:szCs w:val="24"/>
        </w:rPr>
        <w:t xml:space="preserve"> o</w:t>
      </w:r>
      <w:r w:rsidRPr="00610B2D">
        <w:rPr>
          <w:rFonts w:ascii="Arial Unicode MS" w:eastAsia="Arial Unicode MS" w:hAnsi="Arial Unicode MS" w:cs="Arial Unicode MS"/>
          <w:sz w:val="24"/>
          <w:szCs w:val="24"/>
        </w:rPr>
        <w:t xml:space="preserve"> (although the notation </w:t>
      </w:r>
      <w:r w:rsidRPr="00610B2D">
        <w:rPr>
          <w:rFonts w:ascii="Arial Unicode MS" w:eastAsia="Arial Unicode MS" w:hAnsi="Arial Unicode MS" w:cs="Arial Unicode MS"/>
          <w:i/>
          <w:iCs/>
          <w:sz w:val="24"/>
          <w:szCs w:val="24"/>
        </w:rPr>
        <w:t>i, a, u</w:t>
      </w:r>
      <w:r w:rsidRPr="00610B2D">
        <w:rPr>
          <w:rFonts w:ascii="Arial Unicode MS" w:eastAsia="Arial Unicode MS" w:hAnsi="Arial Unicode MS" w:cs="Arial Unicode MS"/>
          <w:sz w:val="24"/>
          <w:szCs w:val="24"/>
        </w:rPr>
        <w:t xml:space="preserve"> or </w:t>
      </w:r>
      <w:r w:rsidRPr="00610B2D">
        <w:rPr>
          <w:rFonts w:ascii="Arial Unicode MS" w:eastAsia="Arial Unicode MS" w:hAnsi="Arial Unicode MS" w:cs="Arial Unicode MS"/>
          <w:i/>
          <w:iCs/>
          <w:sz w:val="24"/>
          <w:szCs w:val="24"/>
        </w:rPr>
        <w:t>i, a, o</w:t>
      </w:r>
      <w:r w:rsidRPr="00610B2D">
        <w:rPr>
          <w:rFonts w:ascii="Arial Unicode MS" w:eastAsia="Arial Unicode MS" w:hAnsi="Arial Unicode MS" w:cs="Arial Unicode MS"/>
          <w:sz w:val="24"/>
          <w:szCs w:val="24"/>
        </w:rPr>
        <w:t xml:space="preserve"> should be more appropriate from our point of view). Golla</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s morphophonological short </w:t>
      </w:r>
      <w:r w:rsidRPr="00610B2D">
        <w:rPr>
          <w:rFonts w:ascii="Arial Unicode MS" w:eastAsia="Arial Unicode MS" w:hAnsi="Arial Unicode MS" w:cs="Arial Unicode MS"/>
          <w:i/>
          <w:iCs/>
          <w:sz w:val="24"/>
          <w:szCs w:val="24"/>
        </w:rPr>
        <w:t>ɨ</w:t>
      </w:r>
      <w:r w:rsidRPr="00610B2D">
        <w:rPr>
          <w:rFonts w:ascii="Arial Unicode MS" w:eastAsia="Arial Unicode MS" w:hAnsi="Arial Unicode MS" w:cs="Arial Unicode MS"/>
          <w:sz w:val="24"/>
          <w:szCs w:val="24"/>
        </w:rPr>
        <w:t xml:space="preserve"> realizes as an </w:t>
      </w:r>
      <w:r w:rsidRPr="00610B2D">
        <w:rPr>
          <w:rFonts w:ascii="Arial Unicode MS" w:eastAsia="Arial Unicode MS" w:hAnsi="Arial Unicode MS" w:cs="Arial Unicode MS"/>
          <w:i/>
          <w:iCs/>
          <w:sz w:val="24"/>
          <w:szCs w:val="24"/>
        </w:rPr>
        <w:t>e-</w:t>
      </w:r>
      <w:r w:rsidRPr="00610B2D">
        <w:rPr>
          <w:rFonts w:ascii="Arial Unicode MS" w:eastAsia="Arial Unicode MS" w:hAnsi="Arial Unicode MS" w:cs="Arial Unicode MS"/>
          <w:sz w:val="24"/>
          <w:szCs w:val="24"/>
        </w:rPr>
        <w:t xml:space="preserve">like sound before </w:t>
      </w:r>
      <w:r w:rsidRPr="00610B2D">
        <w:rPr>
          <w:rFonts w:ascii="Arial Unicode MS" w:eastAsia="Arial Unicode MS" w:hAnsi="Arial Unicode MS" w:cs="Arial Unicode MS"/>
          <w:i/>
          <w:iCs/>
          <w:sz w:val="24"/>
          <w:szCs w:val="24"/>
        </w:rPr>
        <w:t>h, ʔ</w:t>
      </w:r>
      <w:r w:rsidRPr="00610B2D">
        <w:rPr>
          <w:rFonts w:ascii="Arial Unicode MS" w:eastAsia="Arial Unicode MS" w:hAnsi="Arial Unicode MS" w:cs="Arial Unicode MS"/>
          <w:sz w:val="24"/>
          <w:szCs w:val="24"/>
        </w:rPr>
        <w:t xml:space="preserve">, and as an </w:t>
      </w:r>
      <w:r w:rsidRPr="00610B2D">
        <w:rPr>
          <w:rFonts w:ascii="Arial Unicode MS" w:eastAsia="Arial Unicode MS" w:hAnsi="Arial Unicode MS" w:cs="Arial Unicode MS"/>
          <w:i/>
          <w:iCs/>
          <w:sz w:val="24"/>
          <w:szCs w:val="24"/>
        </w:rPr>
        <w:t>i</w:t>
      </w:r>
      <w:r w:rsidRPr="00610B2D">
        <w:rPr>
          <w:rFonts w:ascii="Arial Unicode MS" w:eastAsia="Arial Unicode MS" w:hAnsi="Arial Unicode MS" w:cs="Arial Unicode MS"/>
          <w:sz w:val="24"/>
          <w:szCs w:val="24"/>
        </w:rPr>
        <w:t xml:space="preserve">-like sound elsewhere; this opposition </w:t>
      </w:r>
      <w:r w:rsidRPr="00610B2D">
        <w:rPr>
          <w:rFonts w:ascii="Arial Unicode MS" w:eastAsia="Arial Unicode MS" w:hAnsi="Arial Unicode MS" w:cs="Arial Unicode MS"/>
          <w:i/>
          <w:iCs/>
          <w:sz w:val="24"/>
          <w:szCs w:val="24"/>
        </w:rPr>
        <w:t>e - i</w:t>
      </w:r>
      <w:r w:rsidRPr="00610B2D">
        <w:rPr>
          <w:rFonts w:ascii="Arial Unicode MS" w:eastAsia="Arial Unicode MS" w:hAnsi="Arial Unicode MS" w:cs="Arial Unicode MS"/>
          <w:sz w:val="24"/>
          <w:szCs w:val="24"/>
        </w:rPr>
        <w:t xml:space="preserve"> is reflected in the orthography and in our transcription. Morphophonological short </w:t>
      </w:r>
      <w:r w:rsidRPr="00610B2D">
        <w:rPr>
          <w:rFonts w:ascii="Arial Unicode MS" w:eastAsia="Arial Unicode MS" w:hAnsi="Arial Unicode MS" w:cs="Arial Unicode MS"/>
          <w:i/>
          <w:iCs/>
          <w:sz w:val="24"/>
          <w:szCs w:val="24"/>
        </w:rPr>
        <w:t>o</w:t>
      </w:r>
      <w:r w:rsidRPr="00610B2D">
        <w:rPr>
          <w:rFonts w:ascii="Arial Unicode MS" w:eastAsia="Arial Unicode MS" w:hAnsi="Arial Unicode MS" w:cs="Arial Unicode MS"/>
          <w:sz w:val="24"/>
          <w:szCs w:val="24"/>
        </w:rPr>
        <w:t xml:space="preserve"> realizes as an </w:t>
      </w:r>
      <w:r w:rsidRPr="00610B2D">
        <w:rPr>
          <w:rFonts w:ascii="Arial Unicode MS" w:eastAsia="Arial Unicode MS" w:hAnsi="Arial Unicode MS" w:cs="Arial Unicode MS"/>
          <w:i/>
          <w:iCs/>
          <w:sz w:val="24"/>
          <w:szCs w:val="24"/>
        </w:rPr>
        <w:t>o-</w:t>
      </w:r>
      <w:r w:rsidRPr="00610B2D">
        <w:rPr>
          <w:rFonts w:ascii="Arial Unicode MS" w:eastAsia="Arial Unicode MS" w:hAnsi="Arial Unicode MS" w:cs="Arial Unicode MS"/>
          <w:sz w:val="24"/>
          <w:szCs w:val="24"/>
        </w:rPr>
        <w:t xml:space="preserve">like sound before </w:t>
      </w:r>
      <w:r w:rsidRPr="00610B2D">
        <w:rPr>
          <w:rFonts w:ascii="Arial Unicode MS" w:eastAsia="Arial Unicode MS" w:hAnsi="Arial Unicode MS" w:cs="Arial Unicode MS"/>
          <w:i/>
          <w:iCs/>
          <w:sz w:val="24"/>
          <w:szCs w:val="24"/>
        </w:rPr>
        <w:t>h, ʔ, w</w:t>
      </w:r>
      <w:r w:rsidRPr="00610B2D">
        <w:rPr>
          <w:rFonts w:ascii="Arial Unicode MS" w:eastAsia="Arial Unicode MS" w:hAnsi="Arial Unicode MS" w:cs="Arial Unicode MS"/>
          <w:sz w:val="24"/>
          <w:szCs w:val="24"/>
        </w:rPr>
        <w:t xml:space="preserve">, and as </w:t>
      </w:r>
      <w:r w:rsidRPr="00610B2D">
        <w:rPr>
          <w:rFonts w:ascii="Arial Unicode MS" w:eastAsia="Arial Unicode MS" w:hAnsi="Arial Unicode MS" w:cs="Arial Unicode MS"/>
          <w:i/>
          <w:iCs/>
          <w:sz w:val="24"/>
          <w:szCs w:val="24"/>
        </w:rPr>
        <w:t>u</w:t>
      </w:r>
      <w:r w:rsidRPr="00610B2D">
        <w:rPr>
          <w:rFonts w:ascii="Arial Unicode MS" w:eastAsia="Arial Unicode MS" w:hAnsi="Arial Unicode MS" w:cs="Arial Unicode MS"/>
          <w:sz w:val="24"/>
          <w:szCs w:val="24"/>
        </w:rPr>
        <w:t xml:space="preserve">-like sound elsewhere; this opposition </w:t>
      </w:r>
      <w:r w:rsidRPr="00610B2D">
        <w:rPr>
          <w:rFonts w:ascii="Arial Unicode MS" w:eastAsia="Arial Unicode MS" w:hAnsi="Arial Unicode MS" w:cs="Arial Unicode MS"/>
          <w:i/>
          <w:iCs/>
          <w:sz w:val="24"/>
          <w:szCs w:val="24"/>
        </w:rPr>
        <w:t>o - u</w:t>
      </w:r>
      <w:r w:rsidRPr="00610B2D">
        <w:rPr>
          <w:rFonts w:ascii="Arial Unicode MS" w:eastAsia="Arial Unicode MS" w:hAnsi="Arial Unicode MS" w:cs="Arial Unicode MS"/>
          <w:sz w:val="24"/>
          <w:szCs w:val="24"/>
        </w:rPr>
        <w:t xml:space="preserve"> is not reflected in the orthography, where the character </w:t>
      </w:r>
      <w:r w:rsidRPr="00610B2D">
        <w:rPr>
          <w:rFonts w:ascii="Arial Unicode MS" w:eastAsia="Arial Unicode MS" w:hAnsi="Arial Unicode MS" w:cs="Arial Unicode MS"/>
          <w:i/>
          <w:iCs/>
          <w:sz w:val="24"/>
          <w:szCs w:val="24"/>
        </w:rPr>
        <w:t>o</w:t>
      </w:r>
      <w:r w:rsidRPr="00610B2D">
        <w:rPr>
          <w:rFonts w:ascii="Arial Unicode MS" w:eastAsia="Arial Unicode MS" w:hAnsi="Arial Unicode MS" w:cs="Arial Unicode MS"/>
          <w:sz w:val="24"/>
          <w:szCs w:val="24"/>
        </w:rPr>
        <w:t xml:space="preserve"> is only used; in our transcription we follow the orthography.</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3. The character </w:t>
      </w:r>
      <w:r w:rsidRPr="00610B2D">
        <w:rPr>
          <w:rFonts w:ascii="Arial Unicode MS" w:eastAsia="Arial Unicode MS" w:hAnsi="Arial Unicode MS" w:cs="Arial Unicode MS"/>
          <w:i/>
          <w:iCs/>
          <w:sz w:val="24"/>
          <w:szCs w:val="24"/>
        </w:rPr>
        <w:t>u</w:t>
      </w:r>
      <w:r w:rsidRPr="00610B2D">
        <w:rPr>
          <w:rFonts w:ascii="Arial Unicode MS" w:eastAsia="Arial Unicode MS" w:hAnsi="Arial Unicode MS" w:cs="Arial Unicode MS"/>
          <w:sz w:val="24"/>
          <w:szCs w:val="24"/>
        </w:rPr>
        <w:t xml:space="preserve"> is frequently used in </w:t>
      </w:r>
      <w:r w:rsidR="00F4122D">
        <w:rPr>
          <w:rFonts w:ascii="Arial Unicode MS" w:eastAsia="Arial Unicode MS" w:hAnsi="Arial Unicode MS" w:cs="Arial Unicode MS"/>
          <w:sz w:val="24"/>
          <w:szCs w:val="24"/>
        </w:rPr>
        <w:fldChar w:fldCharType="begin"/>
      </w:r>
      <w:r w:rsidR="00F4122D">
        <w:rPr>
          <w:rFonts w:ascii="Arial Unicode MS" w:eastAsia="Arial Unicode MS" w:hAnsi="Arial Unicode MS" w:cs="Arial Unicode MS"/>
          <w:sz w:val="24"/>
          <w:szCs w:val="24"/>
        </w:rPr>
        <w:instrText xml:space="preserve"> ADDIN ZOTERO_ITEM CSL_CITATION {"citationID":"y4YNgEb0","properties":{"formattedCitation":"Golla 1996a","plainCitation":"Golla 1996a","noteIndex":0},"citationItems":[{"id":542,"uris":["http://zotero.org/groups/2255823/items/JTE4P3JX"],"uri":["http://zotero.org/groups/2255823/items/JTE4P3JX"],"itemData":{"id":542,"type":"book","title":"Hupa language dictionary","publisher":"Hoopa Valley Tribal Council","publisher-place":"Hoopa, CA","edition":"2","event-place":"Hoopa, CA","author":[{"family":"Golla","given":"Victor"}],"issued":{"date-parts":[["1996"]]}}}],"schema":"https://github.com/citation-style-language/schema/raw/master/csl-citation.json"} </w:instrText>
      </w:r>
      <w:r w:rsidR="00F4122D">
        <w:rPr>
          <w:rFonts w:ascii="Arial Unicode MS" w:eastAsia="Arial Unicode MS" w:hAnsi="Arial Unicode MS" w:cs="Arial Unicode MS"/>
          <w:sz w:val="24"/>
          <w:szCs w:val="24"/>
        </w:rPr>
        <w:fldChar w:fldCharType="separate"/>
      </w:r>
      <w:r w:rsidR="00F4122D" w:rsidRPr="00F4122D">
        <w:rPr>
          <w:rFonts w:ascii="Arial Unicode MS" w:eastAsia="Arial Unicode MS" w:hAnsi="Arial Unicode MS" w:cs="Arial Unicode MS"/>
          <w:sz w:val="24"/>
        </w:rPr>
        <w:t>Golla 1996a</w:t>
      </w:r>
      <w:r w:rsidR="00F4122D">
        <w:rPr>
          <w:rFonts w:ascii="Arial Unicode MS" w:eastAsia="Arial Unicode MS" w:hAnsi="Arial Unicode MS" w:cs="Arial Unicode MS"/>
          <w:sz w:val="24"/>
          <w:szCs w:val="24"/>
        </w:rPr>
        <w:fldChar w:fldCharType="end"/>
      </w:r>
      <w:r w:rsidR="00F412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 xml:space="preserve">for short </w:t>
      </w:r>
      <w:r w:rsidRPr="00610B2D">
        <w:rPr>
          <w:rFonts w:ascii="Arial Unicode MS" w:eastAsia="Arial Unicode MS" w:hAnsi="Arial Unicode MS" w:cs="Arial Unicode MS"/>
          <w:i/>
          <w:iCs/>
          <w:sz w:val="24"/>
          <w:szCs w:val="24"/>
        </w:rPr>
        <w:t>a</w:t>
      </w:r>
      <w:r w:rsidRPr="00610B2D">
        <w:rPr>
          <w:rFonts w:ascii="Arial Unicode MS" w:eastAsia="Arial Unicode MS" w:hAnsi="Arial Unicode MS" w:cs="Arial Unicode MS"/>
          <w:sz w:val="24"/>
          <w:szCs w:val="24"/>
        </w:rPr>
        <w:t xml:space="preserve"> in the position before </w:t>
      </w:r>
      <w:r w:rsidRPr="00610B2D">
        <w:rPr>
          <w:rFonts w:ascii="Arial Unicode MS" w:eastAsia="Arial Unicode MS" w:hAnsi="Arial Unicode MS" w:cs="Arial Unicode MS"/>
          <w:i/>
          <w:iCs/>
          <w:sz w:val="24"/>
          <w:szCs w:val="24"/>
        </w:rPr>
        <w:t>C#</w:t>
      </w:r>
      <w:r w:rsidRPr="00610B2D">
        <w:rPr>
          <w:rFonts w:ascii="Arial Unicode MS" w:eastAsia="Arial Unicode MS" w:hAnsi="Arial Unicode MS" w:cs="Arial Unicode MS"/>
          <w:sz w:val="24"/>
          <w:szCs w:val="24"/>
        </w:rPr>
        <w:t xml:space="preserve"> or </w:t>
      </w:r>
      <w:r w:rsidRPr="00610B2D">
        <w:rPr>
          <w:rFonts w:ascii="Arial Unicode MS" w:eastAsia="Arial Unicode MS" w:hAnsi="Arial Unicode MS" w:cs="Arial Unicode MS"/>
          <w:i/>
          <w:iCs/>
          <w:sz w:val="24"/>
          <w:szCs w:val="24"/>
        </w:rPr>
        <w:t>CC</w:t>
      </w:r>
      <w:r w:rsidRPr="00610B2D">
        <w:rPr>
          <w:rFonts w:ascii="Arial Unicode MS" w:eastAsia="Arial Unicode MS" w:hAnsi="Arial Unicode MS" w:cs="Arial Unicode MS"/>
          <w:sz w:val="24"/>
          <w:szCs w:val="24"/>
        </w:rPr>
        <w:t xml:space="preserve">. E.g., </w:t>
      </w:r>
      <w:r w:rsidRPr="00610B2D">
        <w:rPr>
          <w:rFonts w:ascii="Arial Unicode MS" w:eastAsia="Arial Unicode MS" w:hAnsi="Arial Unicode MS" w:cs="Arial Unicode MS"/>
          <w:i/>
          <w:iCs/>
          <w:sz w:val="24"/>
          <w:szCs w:val="24"/>
        </w:rPr>
        <w:t>=nuŋ</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o drink</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q.v.) for </w:t>
      </w:r>
      <w:r w:rsidRPr="00610B2D">
        <w:rPr>
          <w:rFonts w:ascii="Arial Unicode MS" w:eastAsia="Arial Unicode MS" w:hAnsi="Arial Unicode MS" w:cs="Arial Unicode MS"/>
          <w:i/>
          <w:iCs/>
          <w:sz w:val="24"/>
          <w:szCs w:val="24"/>
        </w:rPr>
        <w:t>=naŋ</w:t>
      </w:r>
      <w:r w:rsidRPr="00610B2D">
        <w:rPr>
          <w:rFonts w:ascii="Arial Unicode MS" w:eastAsia="Arial Unicode MS" w:hAnsi="Arial Unicode MS" w:cs="Arial Unicode MS"/>
          <w:sz w:val="24"/>
          <w:szCs w:val="24"/>
        </w:rPr>
        <w:t xml:space="preserve"> in other sources; </w:t>
      </w:r>
      <w:r w:rsidRPr="00610B2D">
        <w:rPr>
          <w:rFonts w:ascii="Arial Unicode MS" w:eastAsia="Arial Unicode MS" w:hAnsi="Arial Unicode MS" w:cs="Arial Unicode MS"/>
          <w:i/>
          <w:iCs/>
          <w:sz w:val="24"/>
          <w:szCs w:val="24"/>
        </w:rPr>
        <w:t>=xucʼ</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o bit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q.v.) for </w:t>
      </w:r>
      <w:r w:rsidRPr="00610B2D">
        <w:rPr>
          <w:rFonts w:ascii="Arial Unicode MS" w:eastAsia="Arial Unicode MS" w:hAnsi="Arial Unicode MS" w:cs="Arial Unicode MS"/>
          <w:i/>
          <w:iCs/>
          <w:sz w:val="24"/>
          <w:szCs w:val="24"/>
        </w:rPr>
        <w:t>=xacʼ</w:t>
      </w:r>
      <w:r w:rsidRPr="00610B2D">
        <w:rPr>
          <w:rFonts w:ascii="Arial Unicode MS" w:eastAsia="Arial Unicode MS" w:hAnsi="Arial Unicode MS" w:cs="Arial Unicode MS"/>
          <w:sz w:val="24"/>
          <w:szCs w:val="24"/>
        </w:rPr>
        <w:t xml:space="preserve"> in other sources; </w:t>
      </w:r>
      <w:r w:rsidRPr="00610B2D">
        <w:rPr>
          <w:rFonts w:ascii="Arial Unicode MS" w:eastAsia="Arial Unicode MS" w:hAnsi="Arial Unicode MS" w:cs="Arial Unicode MS"/>
          <w:i/>
          <w:iCs/>
          <w:sz w:val="24"/>
          <w:szCs w:val="24"/>
        </w:rPr>
        <w:t>yaʔ-uɬ-qay</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hite) lous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q.v.) for </w:t>
      </w:r>
      <w:r w:rsidRPr="00610B2D">
        <w:rPr>
          <w:rFonts w:ascii="Arial Unicode MS" w:eastAsia="Arial Unicode MS" w:hAnsi="Arial Unicode MS" w:cs="Arial Unicode MS"/>
          <w:i/>
          <w:iCs/>
          <w:sz w:val="24"/>
          <w:szCs w:val="24"/>
        </w:rPr>
        <w:t>yaʔ-aɬ-qay</w:t>
      </w:r>
      <w:r w:rsidRPr="00610B2D">
        <w:rPr>
          <w:rFonts w:ascii="Arial Unicode MS" w:eastAsia="Arial Unicode MS" w:hAnsi="Arial Unicode MS" w:cs="Arial Unicode MS"/>
          <w:sz w:val="24"/>
          <w:szCs w:val="24"/>
        </w:rPr>
        <w:t xml:space="preserve"> in other sourc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t>Mattole.</w:t>
      </w:r>
    </w:p>
    <w:p w:rsidR="00802EEE"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Mattole language is divided into two dialects: Mattole proper and Bear River (both died out in the middle of the 20</w:t>
      </w:r>
      <w:r w:rsidRPr="00610B2D">
        <w:rPr>
          <w:rFonts w:ascii="Arial Unicode MS" w:eastAsia="Arial Unicode MS" w:hAnsi="Arial Unicode MS" w:cs="Arial Unicode MS"/>
          <w:sz w:val="24"/>
          <w:szCs w:val="24"/>
          <w:vertAlign w:val="superscript"/>
        </w:rPr>
        <w:t>th</w:t>
      </w:r>
      <w:r w:rsidRPr="00610B2D">
        <w:rPr>
          <w:rFonts w:ascii="Arial Unicode MS" w:eastAsia="Arial Unicode MS" w:hAnsi="Arial Unicode MS" w:cs="Arial Unicode MS"/>
          <w:sz w:val="24"/>
          <w:szCs w:val="24"/>
        </w:rPr>
        <w:t xml:space="preserve"> century). See </w:t>
      </w:r>
      <w:r w:rsidR="00FD50F9">
        <w:rPr>
          <w:rFonts w:ascii="Arial Unicode MS" w:eastAsia="Arial Unicode MS" w:hAnsi="Arial Unicode MS" w:cs="Arial Unicode MS"/>
          <w:sz w:val="24"/>
          <w:szCs w:val="24"/>
        </w:rPr>
        <w:fldChar w:fldCharType="begin"/>
      </w:r>
      <w:r w:rsidR="00FD50F9">
        <w:rPr>
          <w:rFonts w:ascii="Arial Unicode MS" w:eastAsia="Arial Unicode MS" w:hAnsi="Arial Unicode MS" w:cs="Arial Unicode MS"/>
          <w:sz w:val="24"/>
          <w:szCs w:val="24"/>
        </w:rPr>
        <w:instrText xml:space="preserve"> ADDIN ZOTERO_ITEM CSL_CITATION {"citationID":"4EOrLqjQ","properties":{"formattedCitation":"Golla 2011: 78","plainCitation":"Golla 2011: 78","noteIndex":0},"citationItems":[{"id":38,"uris":["http://zotero.org/groups/2255823/items/MCYG88EQ"],"uri":["http://zotero.org/groups/2255823/items/MCYG88EQ"],"itemData":{"id":38,"type":"book","title":"California Indian languages","publisher":"University of California Press","publisher-place":"Berkeley","number-of-pages":"380","source":"Library of Congress ISBN","event-place":"Berkeley","ISBN":"978-0-520-26667-4","call-number":"PM501.C2 G65 2011","note":"OCLC: ocn668191602","author":[{"family":"Golla","given":"Victor"}],"issued":{"date-parts":[["2011"]]}},"locator":"78"}],"schema":"https://github.com/citation-style-language/schema/raw/master/csl-citation.json"} </w:instrText>
      </w:r>
      <w:r w:rsidR="00FD50F9">
        <w:rPr>
          <w:rFonts w:ascii="Arial Unicode MS" w:eastAsia="Arial Unicode MS" w:hAnsi="Arial Unicode MS" w:cs="Arial Unicode MS"/>
          <w:sz w:val="24"/>
          <w:szCs w:val="24"/>
        </w:rPr>
        <w:fldChar w:fldCharType="separate"/>
      </w:r>
      <w:r w:rsidR="00FD50F9" w:rsidRPr="00FD50F9">
        <w:rPr>
          <w:rFonts w:ascii="Arial Unicode MS" w:eastAsia="Arial Unicode MS" w:hAnsi="Arial Unicode MS" w:cs="Arial Unicode MS"/>
          <w:sz w:val="24"/>
        </w:rPr>
        <w:t>Golla 2011: 78</w:t>
      </w:r>
      <w:r w:rsidR="00FD50F9">
        <w:rPr>
          <w:rFonts w:ascii="Arial Unicode MS" w:eastAsia="Arial Unicode MS" w:hAnsi="Arial Unicode MS" w:cs="Arial Unicode MS"/>
          <w:sz w:val="24"/>
          <w:szCs w:val="24"/>
        </w:rPr>
        <w:fldChar w:fldCharType="end"/>
      </w:r>
      <w:r w:rsidR="00FD50F9">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 xml:space="preserve">for general details and </w:t>
      </w:r>
      <w:r w:rsidR="00FD50F9">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oN4iC7PM","properties":{"formattedCitation":"Li 1930a: 2\\uc0\\u8211{}3","plainCitation":"Li 1930a: 2–3","noteIndex":0},"citationItems":[{"id":549,"uris":["http://zotero.org/groups/2255823/items/55WNZRTR"],"uri":["http://zotero.org/groups/2255823/items/55WNZRTR"],"itemData":{"id":549,"type":"book","title":"Mattole, an Athabaskan language","publisher":"University of Chicago Press","publisher-place":"Chicago","event-place":"Chicago","author":[{"family":"Li","given":"Fang-Kuei"}],"issued":{"date-parts":[["1930"]]}},"locator":"2-3"}],"schema":"https://github.com/citation-style-language/schema/raw/master/csl-citation.json"} </w:instrText>
      </w:r>
      <w:r w:rsidR="00FD50F9">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szCs w:val="24"/>
        </w:rPr>
        <w:t>Li 1930a: 2–3</w:t>
      </w:r>
      <w:r w:rsidR="00FD50F9">
        <w:rPr>
          <w:rFonts w:ascii="Arial Unicode MS" w:eastAsia="Arial Unicode MS" w:hAnsi="Arial Unicode MS" w:cs="Arial Unicode MS"/>
          <w:sz w:val="24"/>
          <w:szCs w:val="24"/>
        </w:rPr>
        <w:fldChar w:fldCharType="end"/>
      </w:r>
      <w:r w:rsidR="00FD50F9">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 xml:space="preserve">for some phonetic peculiarities of the Bear River dialect. Our wordlist is compiled for the Mattole proper dialect, described in </w:t>
      </w:r>
      <w:r w:rsidR="00672F5A">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Sv8MgVoa","properties":{"formattedCitation":"Li 1930a","plainCitation":"Li 1930a","noteIndex":0},"citationItems":[{"id":549,"uris":["http://zotero.org/groups/2255823/items/55WNZRTR"],"uri":["http://zotero.org/groups/2255823/items/55WNZRTR"],"itemData":{"id":549,"type":"book","title":"Mattole, an Athabaskan language","publisher":"University of Chicago Press","publisher-place":"Chicago","event-place":"Chicago","author":[{"family":"Li","given":"Fang-Kuei"}],"issued":{"date-parts":[["1930"]]}}}],"schema":"https://github.com/citation-style-language/schema/raw/master/csl-citation.json"} </w:instrText>
      </w:r>
      <w:r w:rsidR="00672F5A">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Li 1930a</w:t>
      </w:r>
      <w:r w:rsidR="00672F5A">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e Mattole Swadesh wordlist, offered in </w:t>
      </w:r>
      <w:r w:rsidR="00884791">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3sGl9dOe","properties":{"formattedCitation":"Hoijer 1956","plainCitation":"Hoijer 1956","noteIndex":0},"citationItems":[{"id":538,"uris":["http://zotero.org/groups/2255823/items/7LWMV4JN"],"uri":["http://zotero.org/groups/2255823/items/7LWMV4JN"],"itemData":{"id":538,"type":"article-journal","title":"The chronology of the Athapaskan languages","container-title":"International Journal of American Linguistics","page":"219-232","volume":"22","issue":"4","author":[{"family":"Hoijer","given":"Harry"}],"issued":{"date-parts":[["1956"]]}}}],"schema":"https://github.com/citation-style-language/schema/raw/master/csl-citation.json"} </w:instrText>
      </w:r>
      <w:r w:rsidR="00884791">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Hoijer 1956</w:t>
      </w:r>
      <w:r w:rsidR="00884791">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is extracted from </w:t>
      </w:r>
      <w:r w:rsidR="00884791">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eXOWo9mS","properties":{"formattedCitation":"Li 1930a","plainCitation":"Li 1930a","noteIndex":0},"citationItems":[{"id":549,"uris":["http://zotero.org/groups/2255823/items/55WNZRTR"],"uri":["http://zotero.org/groups/2255823/items/55WNZRTR"],"itemData":{"id":549,"type":"book","title":"Mattole, an Athabaskan language","publisher":"University of Chicago Press","publisher-place":"Chicago","event-place":"Chicago","author":[{"family":"Li","given":"Fang-Kuei"}],"issued":{"date-parts":[["1930"]]}}}],"schema":"https://github.com/citation-style-language/schema/raw/master/csl-citation.json"} </w:instrText>
      </w:r>
      <w:r w:rsidR="00884791">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Li 1930a</w:t>
      </w:r>
      <w:r w:rsidR="00884791">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e very short grammar sketch </w:t>
      </w:r>
      <w:r w:rsidR="00884791">
        <w:rPr>
          <w:rFonts w:ascii="Arial Unicode MS" w:eastAsia="Arial Unicode MS" w:hAnsi="Arial Unicode MS" w:cs="Arial Unicode MS"/>
          <w:sz w:val="24"/>
          <w:szCs w:val="24"/>
        </w:rPr>
        <w:fldChar w:fldCharType="begin"/>
      </w:r>
      <w:r w:rsidR="00884791">
        <w:rPr>
          <w:rFonts w:ascii="Arial Unicode MS" w:eastAsia="Arial Unicode MS" w:hAnsi="Arial Unicode MS" w:cs="Arial Unicode MS"/>
          <w:sz w:val="24"/>
          <w:szCs w:val="24"/>
        </w:rPr>
        <w:instrText xml:space="preserve"> ADDIN ZOTERO_ITEM CSL_CITATION {"citationID":"Xejc8E32","properties":{"formattedCitation":"Grune 1994","plainCitation":"Grune 1994","noteIndex":0},"citationItems":[{"id":551,"uris":["http://zotero.org/groups/2255823/items/B7W39Q54"],"uri":["http://zotero.org/groups/2255823/items/B7W39Q54"],"itemData":{"id":551,"type":"manuscript","title":"A survey of the Athabaskan language Mattole","URL":"http://www.cs.vu.nl/~dick/Summaries/Languages/Mattole.pdf","author":[{"family":"Grune","given":"Dick"}],"issued":{"date-parts":[["1994",7,7]]},"accessed":{"date-parts":[["2019",1,1]]}}}],"schema":"https://github.com/citation-style-language/schema/raw/master/csl-citation.json"} </w:instrText>
      </w:r>
      <w:r w:rsidR="00884791">
        <w:rPr>
          <w:rFonts w:ascii="Arial Unicode MS" w:eastAsia="Arial Unicode MS" w:hAnsi="Arial Unicode MS" w:cs="Arial Unicode MS"/>
          <w:sz w:val="24"/>
          <w:szCs w:val="24"/>
        </w:rPr>
        <w:fldChar w:fldCharType="separate"/>
      </w:r>
      <w:r w:rsidR="00884791" w:rsidRPr="00884791">
        <w:rPr>
          <w:rFonts w:ascii="Arial Unicode MS" w:eastAsia="Arial Unicode MS" w:hAnsi="Arial Unicode MS" w:cs="Arial Unicode MS"/>
          <w:sz w:val="24"/>
        </w:rPr>
        <w:t>Grune 1994</w:t>
      </w:r>
      <w:r w:rsidR="00884791">
        <w:rPr>
          <w:rFonts w:ascii="Arial Unicode MS" w:eastAsia="Arial Unicode MS" w:hAnsi="Arial Unicode MS" w:cs="Arial Unicode MS"/>
          <w:sz w:val="24"/>
          <w:szCs w:val="24"/>
        </w:rPr>
        <w:fldChar w:fldCharType="end"/>
      </w:r>
      <w:r w:rsidR="00884791">
        <w:rPr>
          <w:rFonts w:ascii="Arial Unicode MS" w:eastAsia="Arial Unicode MS" w:hAnsi="Arial Unicode MS" w:cs="Arial Unicode MS"/>
          <w:sz w:val="24"/>
          <w:szCs w:val="24"/>
        </w:rPr>
        <w:t xml:space="preserve"> is, likewise, based on </w:t>
      </w:r>
      <w:r w:rsidR="00884791">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W2T9XdSU","properties":{"formattedCitation":"Li 1930a","plainCitation":"Li 1930a","noteIndex":0},"citationItems":[{"id":549,"uris":["http://zotero.org/groups/2255823/items/55WNZRTR"],"uri":["http://zotero.org/groups/2255823/items/55WNZRTR"],"itemData":{"id":549,"type":"book","title":"Mattole, an Athabaskan language","publisher":"University of Chicago Press","publisher-place":"Chicago","event-place":"Chicago","author":[{"family":"Li","given":"Fang-Kuei"}],"issued":{"date-parts":[["1930"]]}}}],"schema":"https://github.com/citation-style-language/schema/raw/master/csl-citation.json"} </w:instrText>
      </w:r>
      <w:r w:rsidR="00884791">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Li 1930a</w:t>
      </w:r>
      <w:r w:rsidR="00884791">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The main source for Bear River is the glossary in </w:t>
      </w:r>
      <w:r w:rsidR="00EB0284">
        <w:rPr>
          <w:rFonts w:ascii="Arial Unicode MS" w:eastAsia="Arial Unicode MS" w:hAnsi="Arial Unicode MS" w:cs="Arial Unicode MS"/>
          <w:sz w:val="24"/>
          <w:szCs w:val="24"/>
        </w:rPr>
        <w:fldChar w:fldCharType="begin"/>
      </w:r>
      <w:r w:rsidR="00EB0284">
        <w:rPr>
          <w:rFonts w:ascii="Arial Unicode MS" w:eastAsia="Arial Unicode MS" w:hAnsi="Arial Unicode MS" w:cs="Arial Unicode MS"/>
          <w:sz w:val="24"/>
          <w:szCs w:val="24"/>
        </w:rPr>
        <w:instrText xml:space="preserve"> ADDIN ZOTERO_ITEM CSL_CITATION {"citationID":"c0EyedJM","properties":{"formattedCitation":"Goddard 1929","plainCitation":"Goddard 1929","noteIndex":0},"citationItems":[{"id":550,"uris":["http://zotero.org/groups/2255823/items/HJ4X58M6"],"uri":["http://zotero.org/groups/2255823/items/HJ4X58M6"],"itemData":{"id":550,"type":"article-journal","title":"The Bear River dialect of Athapascan","container-title":"University of California Publications in American Archaeology and Ethnology","page":"291-324","volume":"24","issue":"5","author":[{"family":"Goddard","given":"Pliny Earle"}],"issued":{"date-parts":[["1929"]]}}}],"schema":"https://github.com/citation-style-language/schema/raw/master/csl-citation.json"} </w:instrText>
      </w:r>
      <w:r w:rsidR="00EB0284">
        <w:rPr>
          <w:rFonts w:ascii="Arial Unicode MS" w:eastAsia="Arial Unicode MS" w:hAnsi="Arial Unicode MS" w:cs="Arial Unicode MS"/>
          <w:sz w:val="24"/>
          <w:szCs w:val="24"/>
        </w:rPr>
        <w:fldChar w:fldCharType="separate"/>
      </w:r>
      <w:r w:rsidR="00EB0284" w:rsidRPr="00EB0284">
        <w:rPr>
          <w:rFonts w:ascii="Arial Unicode MS" w:eastAsia="Arial Unicode MS" w:hAnsi="Arial Unicode MS" w:cs="Arial Unicode MS"/>
          <w:sz w:val="24"/>
        </w:rPr>
        <w:t>Goddard 1929</w:t>
      </w:r>
      <w:r w:rsidR="00EB0284">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collected from several informants. Goddard</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 data are insufficient for compiling the full 110-item list; therefore, we quote the available Bear River forms in the notes. It should be noted that Goddard</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s Bear River glosses are not very reliable either phonetically or semantically. It is interesting that the Bear River dialect demonstrates a substantial number of Swadesh items that are different from Mattole proper (se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bird</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nail</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egg</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feather</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lous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mea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nigh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rain</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o se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lastRenderedPageBreak/>
        <w:t>‘</w:t>
      </w:r>
      <w:r w:rsidRPr="00610B2D">
        <w:rPr>
          <w:rFonts w:ascii="Arial Unicode MS" w:eastAsia="Arial Unicode MS" w:hAnsi="Arial Unicode MS" w:cs="Arial Unicode MS"/>
          <w:sz w:val="24"/>
          <w:szCs w:val="24"/>
        </w:rPr>
        <w:t>skin</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un</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yellow</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orm</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although it is very likely that in many cases we are merely dealing with Goddard</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 inaccurate definition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The unpublished Mattole and Bear River glossaries, collected by C. Hart Merriam in 1923 and reported in </w:t>
      </w:r>
      <w:r w:rsidR="00B07A09">
        <w:rPr>
          <w:rFonts w:ascii="Arial Unicode MS" w:eastAsia="Arial Unicode MS" w:hAnsi="Arial Unicode MS" w:cs="Arial Unicode MS"/>
          <w:sz w:val="24"/>
          <w:szCs w:val="24"/>
        </w:rPr>
        <w:fldChar w:fldCharType="begin"/>
      </w:r>
      <w:r w:rsidR="00B07A09">
        <w:rPr>
          <w:rFonts w:ascii="Arial Unicode MS" w:eastAsia="Arial Unicode MS" w:hAnsi="Arial Unicode MS" w:cs="Arial Unicode MS"/>
          <w:sz w:val="24"/>
          <w:szCs w:val="24"/>
        </w:rPr>
        <w:instrText xml:space="preserve"> ADDIN ZOTERO_ITEM CSL_CITATION {"citationID":"nTde8UIJ","properties":{"formattedCitation":"Golla 2011: 259","plainCitation":"Golla 2011: 259","noteIndex":0},"citationItems":[{"id":38,"uris":["http://zotero.org/groups/2255823/items/MCYG88EQ"],"uri":["http://zotero.org/groups/2255823/items/MCYG88EQ"],"itemData":{"id":38,"type":"book","title":"California Indian languages","publisher":"University of California Press","publisher-place":"Berkeley","number-of-pages":"380","source":"Library of Congress ISBN","event-place":"Berkeley","ISBN":"978-0-520-26667-4","call-number":"PM501.C2 G65 2011","note":"OCLC: ocn668191602","author":[{"family":"Golla","given":"Victor"}],"issued":{"date-parts":[["2011"]]}},"locator":"259"}],"schema":"https://github.com/citation-style-language/schema/raw/master/csl-citation.json"} </w:instrText>
      </w:r>
      <w:r w:rsidR="00B07A09">
        <w:rPr>
          <w:rFonts w:ascii="Arial Unicode MS" w:eastAsia="Arial Unicode MS" w:hAnsi="Arial Unicode MS" w:cs="Arial Unicode MS"/>
          <w:sz w:val="24"/>
          <w:szCs w:val="24"/>
        </w:rPr>
        <w:fldChar w:fldCharType="separate"/>
      </w:r>
      <w:r w:rsidR="00B07A09" w:rsidRPr="00B07A09">
        <w:rPr>
          <w:rFonts w:ascii="Arial Unicode MS" w:eastAsia="Arial Unicode MS" w:hAnsi="Arial Unicode MS" w:cs="Arial Unicode MS"/>
          <w:sz w:val="24"/>
        </w:rPr>
        <w:t>Golla 2011: 259</w:t>
      </w:r>
      <w:r w:rsidR="00B07A09">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remain unavailable to us. The same concerns Mattole proper and Bear River data collected by J. P. Harrington and published by E. L. Mills</w:t>
      </w:r>
      <w:r w:rsidR="00C327C5">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1985. </w:t>
      </w:r>
      <w:r w:rsidRPr="00610B2D">
        <w:rPr>
          <w:rFonts w:ascii="Arial Unicode MS" w:eastAsia="Arial Unicode MS" w:hAnsi="Arial Unicode MS" w:cs="Arial Unicode MS"/>
          <w:i/>
          <w:iCs/>
          <w:sz w:val="24"/>
          <w:szCs w:val="24"/>
        </w:rPr>
        <w:t xml:space="preserve">The </w:t>
      </w:r>
      <w:r w:rsidR="00C327C5" w:rsidRPr="00610B2D">
        <w:rPr>
          <w:rFonts w:ascii="Arial Unicode MS" w:eastAsia="Arial Unicode MS" w:hAnsi="Arial Unicode MS" w:cs="Arial Unicode MS"/>
          <w:i/>
          <w:iCs/>
          <w:sz w:val="24"/>
          <w:szCs w:val="24"/>
        </w:rPr>
        <w:t xml:space="preserve">papers </w:t>
      </w:r>
      <w:r w:rsidRPr="00610B2D">
        <w:rPr>
          <w:rFonts w:ascii="Arial Unicode MS" w:eastAsia="Arial Unicode MS" w:hAnsi="Arial Unicode MS" w:cs="Arial Unicode MS"/>
          <w:i/>
          <w:iCs/>
          <w:sz w:val="24"/>
          <w:szCs w:val="24"/>
        </w:rPr>
        <w:t>of John Peabody Harrington in the Smithsonian Institution, 1907-1957</w:t>
      </w:r>
      <w:r w:rsidRPr="00610B2D">
        <w:rPr>
          <w:rFonts w:ascii="Arial Unicode MS" w:eastAsia="Arial Unicode MS" w:hAnsi="Arial Unicode MS" w:cs="Arial Unicode MS"/>
          <w:sz w:val="24"/>
          <w:szCs w:val="24"/>
        </w:rPr>
        <w:t xml:space="preserve">. Vol. 2: </w:t>
      </w:r>
      <w:r w:rsidRPr="00610B2D">
        <w:rPr>
          <w:rFonts w:ascii="Arial Unicode MS" w:eastAsia="Arial Unicode MS" w:hAnsi="Arial Unicode MS" w:cs="Arial Unicode MS"/>
          <w:i/>
          <w:iCs/>
          <w:sz w:val="24"/>
          <w:szCs w:val="24"/>
        </w:rPr>
        <w:t xml:space="preserve">A </w:t>
      </w:r>
      <w:r w:rsidR="00C327C5" w:rsidRPr="00610B2D">
        <w:rPr>
          <w:rFonts w:ascii="Arial Unicode MS" w:eastAsia="Arial Unicode MS" w:hAnsi="Arial Unicode MS" w:cs="Arial Unicode MS"/>
          <w:i/>
          <w:iCs/>
          <w:sz w:val="24"/>
          <w:szCs w:val="24"/>
        </w:rPr>
        <w:t>guide to the field notes</w:t>
      </w:r>
      <w:r w:rsidRPr="00610B2D">
        <w:rPr>
          <w:rFonts w:ascii="Arial Unicode MS" w:eastAsia="Arial Unicode MS" w:hAnsi="Arial Unicode MS" w:cs="Arial Unicode MS"/>
          <w:i/>
          <w:iCs/>
          <w:sz w:val="24"/>
          <w:szCs w:val="24"/>
        </w:rPr>
        <w:t xml:space="preserve">: Native American </w:t>
      </w:r>
      <w:r w:rsidR="00C327C5" w:rsidRPr="00610B2D">
        <w:rPr>
          <w:rFonts w:ascii="Arial Unicode MS" w:eastAsia="Arial Unicode MS" w:hAnsi="Arial Unicode MS" w:cs="Arial Unicode MS"/>
          <w:i/>
          <w:iCs/>
          <w:sz w:val="24"/>
          <w:szCs w:val="24"/>
        </w:rPr>
        <w:t xml:space="preserve">history, language, and culture </w:t>
      </w:r>
      <w:r w:rsidRPr="00610B2D">
        <w:rPr>
          <w:rFonts w:ascii="Arial Unicode MS" w:eastAsia="Arial Unicode MS" w:hAnsi="Arial Unicode MS" w:cs="Arial Unicode MS"/>
          <w:i/>
          <w:iCs/>
          <w:sz w:val="24"/>
          <w:szCs w:val="24"/>
        </w:rPr>
        <w:t>of Northern and Central California</w:t>
      </w:r>
      <w:r w:rsidRPr="00610B2D">
        <w:rPr>
          <w:rFonts w:ascii="Arial Unicode MS" w:eastAsia="Arial Unicode MS" w:hAnsi="Arial Unicode MS" w:cs="Arial Unicode MS"/>
          <w:sz w:val="24"/>
          <w:szCs w:val="24"/>
        </w:rPr>
        <w:t>. White Plains, NY: Kraus International Publications, pp. 3-9.</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We transliterate the alphabets of </w:t>
      </w:r>
      <w:r w:rsidR="00A62120">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iAMFJRwH","properties":{"formattedCitation":"Li 1930a","plainCitation":"Li 1930a","noteIndex":0},"citationItems":[{"id":549,"uris":["http://zotero.org/groups/2255823/items/55WNZRTR"],"uri":["http://zotero.org/groups/2255823/items/55WNZRTR"],"itemData":{"id":549,"type":"book","title":"Mattole, an Athabaskan language","publisher":"University of Chicago Press","publisher-place":"Chicago","event-place":"Chicago","author":[{"family":"Li","given":"Fang-Kuei"}],"issued":{"date-parts":[["1930"]]}}}],"schema":"https://github.com/citation-style-language/schema/raw/master/csl-citation.json"} </w:instrText>
      </w:r>
      <w:r w:rsidR="00A62120">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Li 1930a</w:t>
      </w:r>
      <w:r w:rsidR="00A62120">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nd </w:t>
      </w:r>
      <w:r w:rsidR="00A62120">
        <w:rPr>
          <w:rFonts w:ascii="Arial Unicode MS" w:eastAsia="Arial Unicode MS" w:hAnsi="Arial Unicode MS" w:cs="Arial Unicode MS"/>
          <w:sz w:val="24"/>
          <w:szCs w:val="24"/>
        </w:rPr>
        <w:fldChar w:fldCharType="begin"/>
      </w:r>
      <w:r w:rsidR="00A62120">
        <w:rPr>
          <w:rFonts w:ascii="Arial Unicode MS" w:eastAsia="Arial Unicode MS" w:hAnsi="Arial Unicode MS" w:cs="Arial Unicode MS"/>
          <w:sz w:val="24"/>
          <w:szCs w:val="24"/>
        </w:rPr>
        <w:instrText xml:space="preserve"> ADDIN ZOTERO_ITEM CSL_CITATION {"citationID":"azDvJErm","properties":{"formattedCitation":"Goddard 1929","plainCitation":"Goddard 1929","noteIndex":0},"citationItems":[{"id":550,"uris":["http://zotero.org/groups/2255823/items/HJ4X58M6"],"uri":["http://zotero.org/groups/2255823/items/HJ4X58M6"],"itemData":{"id":550,"type":"article-journal","title":"The Bear River dialect of Athapascan","container-title":"University of California Publications in American Archaeology and Ethnology","page":"291-324","volume":"24","issue":"5","author":[{"family":"Goddard","given":"Pliny Earle"}],"issued":{"date-parts":[["1929"]]}}}],"schema":"https://github.com/citation-style-language/schema/raw/master/csl-citation.json"} </w:instrText>
      </w:r>
      <w:r w:rsidR="00A62120">
        <w:rPr>
          <w:rFonts w:ascii="Arial Unicode MS" w:eastAsia="Arial Unicode MS" w:hAnsi="Arial Unicode MS" w:cs="Arial Unicode MS"/>
          <w:sz w:val="24"/>
          <w:szCs w:val="24"/>
        </w:rPr>
        <w:fldChar w:fldCharType="separate"/>
      </w:r>
      <w:r w:rsidR="00A62120" w:rsidRPr="00A62120">
        <w:rPr>
          <w:rFonts w:ascii="Arial Unicode MS" w:eastAsia="Arial Unicode MS" w:hAnsi="Arial Unicode MS" w:cs="Arial Unicode MS"/>
          <w:sz w:val="24"/>
        </w:rPr>
        <w:t>Goddard 1929</w:t>
      </w:r>
      <w:r w:rsidR="00A62120">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s follow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1350"/>
        <w:gridCol w:w="2070"/>
        <w:gridCol w:w="6660"/>
      </w:tblGrid>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DF437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li3IL1O6","properties":{"formattedCitation":"Li 1930a","plainCitation":"Li 1930a","noteIndex":0},"citationItems":[{"id":549,"uris":["http://zotero.org/groups/2255823/items/55WNZRTR"],"uri":["http://zotero.org/groups/2255823/items/55WNZRTR"],"itemData":{"id":549,"type":"book","title":"Mattole, an Athabaskan language","publisher":"University of Chicago Press","publisher-place":"Chicago","event-place":"Chicago","author":[{"family":"Li","given":"Fang-Kuei"}],"issued":{"date-parts":[["1930"]]}}}],"schema":"https://github.com/citation-style-language/schema/raw/master/csl-citation.json"} </w:instrText>
            </w:r>
            <w:r>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Li 1930a</w:t>
            </w:r>
            <w:r>
              <w:rPr>
                <w:rFonts w:ascii="Arial Unicode MS" w:eastAsia="Arial Unicode MS" w:hAnsi="Arial Unicode MS" w:cs="Arial Unicode MS"/>
                <w:sz w:val="24"/>
                <w:szCs w:val="24"/>
              </w:rPr>
              <w:fldChar w:fldCharType="end"/>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DF437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sidR="00CA6AA5">
              <w:rPr>
                <w:rFonts w:ascii="Arial Unicode MS" w:eastAsia="Arial Unicode MS" w:hAnsi="Arial Unicode MS" w:cs="Arial Unicode MS"/>
                <w:sz w:val="24"/>
                <w:szCs w:val="24"/>
              </w:rPr>
              <w:instrText xml:space="preserve"> ADDIN ZOTERO_ITEM CSL_CITATION {"citationID":"5T3kTJVR","properties":{"formattedCitation":"Goddard 1929","plainCitation":"Goddard 1929","noteIndex":0},"citationItems":[{"id":550,"uris":["http://zotero.org/groups/2255823/items/HJ4X58M6"],"uri":["http://zotero.org/groups/2255823/items/HJ4X58M6"],"itemData":{"id":550,"type":"article-journal","title":"The Bear River dialect of Athapascan","container-title":"University of California Publications in American Archaeology and Ethnology","page":"291-324","volume":"24","issue":"5","author":[{"family":"Goddard","given":"Pliny Earle"}],"issued":{"date-parts":[["1929"]]}}}],"schema":"https://github.com/citation-style-language/schema/raw/master/csl-citation.json"} </w:instrText>
            </w:r>
            <w:r>
              <w:rPr>
                <w:rFonts w:ascii="Arial Unicode MS" w:eastAsia="Arial Unicode MS" w:hAnsi="Arial Unicode MS" w:cs="Arial Unicode MS"/>
                <w:sz w:val="24"/>
                <w:szCs w:val="24"/>
              </w:rPr>
              <w:fldChar w:fldCharType="separate"/>
            </w:r>
            <w:r w:rsidRPr="00A62120">
              <w:rPr>
                <w:rFonts w:ascii="Arial Unicode MS" w:eastAsia="Arial Unicode MS" w:hAnsi="Arial Unicode MS" w:cs="Arial Unicode MS"/>
                <w:sz w:val="24"/>
              </w:rPr>
              <w:t>Goddard 1929</w:t>
            </w:r>
            <w:r>
              <w:rPr>
                <w:rFonts w:ascii="Arial Unicode MS" w:eastAsia="Arial Unicode MS" w:hAnsi="Arial Unicode MS" w:cs="Arial Unicode MS"/>
                <w:sz w:val="24"/>
                <w:szCs w:val="24"/>
              </w:rPr>
              <w:fldChar w:fldCharType="end"/>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A62120"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ʰ</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ʼ</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x̣</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consonant or a pause)</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ʼ</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ʔ</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ł</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ʼ</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consonant or a pause)</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s</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sy</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ʸ</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j</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j</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cx</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c</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ʰ (before a vowel) / č (before a consonant or a pause)</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c</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c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c̯</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ɕʰ (before a vowel) / ɕ (before a consonant or a pause)</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ʷ</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ʷ</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x̣</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ʷ</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ʷ</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ʷ</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ŋ</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ñ</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ŋ</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ŋʼ</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ñ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ŋʔ</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 ʻ</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 ʻ</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ʼ</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i/>
                <w:iCs/>
                <w:sz w:val="24"/>
                <w:szCs w:val="24"/>
              </w:rPr>
            </w:pPr>
            <w:r w:rsidRPr="00610B2D">
              <w:rPr>
                <w:rFonts w:ascii="Arial Unicode MS" w:eastAsia="Arial Unicode MS" w:hAnsi="Arial Unicode MS" w:cs="Arial Unicode MS"/>
                <w:sz w:val="24"/>
                <w:szCs w:val="24"/>
              </w:rPr>
              <w:t xml:space="preserve">w, </w:t>
            </w:r>
            <w:r w:rsidRPr="00610B2D">
              <w:rPr>
                <w:rFonts w:ascii="Arial Unicode MS" w:eastAsia="Arial Unicode MS" w:hAnsi="Arial Unicode MS" w:cs="Arial Unicode MS"/>
                <w:i/>
                <w:iCs/>
                <w:sz w:val="24"/>
                <w:szCs w:val="24"/>
              </w:rPr>
              <w:t>w</w:t>
            </w:r>
            <w:r w:rsidR="00802EEE">
              <w:rPr>
                <w:rFonts w:ascii="Arial Unicode MS" w:eastAsia="Arial Unicode MS" w:hAnsi="Arial Unicode MS" w:cs="Arial Unicode MS"/>
                <w:i/>
                <w:iC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ʼ</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ʼ</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 wh</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ʍ</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 α</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 ε, ë</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 i̱</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 ι</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 ʚ</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 υ</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C</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ː</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ʻ</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ˑ</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ˑ, VV</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ː</w:t>
            </w:r>
          </w:p>
        </w:tc>
      </w:tr>
      <w:tr w:rsidR="00610B2D" w:rsidRPr="00610B2D">
        <w:tc>
          <w:tcPr>
            <w:tcW w:w="13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20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ˈV</w:t>
            </w:r>
          </w:p>
        </w:tc>
      </w:tr>
    </w:tbl>
    <w:p w:rsidR="0045009F" w:rsidRDefault="0045009F"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otes.</w:t>
      </w:r>
    </w:p>
    <w:p w:rsidR="00802EEE"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 According to </w:t>
      </w:r>
      <w:r w:rsidR="00F61CBA">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2wR6z7RQ","properties":{"formattedCitation":"Li 1930a: 5\\uc0\\u8211{}7","plainCitation":"Li 1930a: 5–7","noteIndex":0},"citationItems":[{"id":549,"uris":["http://zotero.org/groups/2255823/items/55WNZRTR"],"uri":["http://zotero.org/groups/2255823/items/55WNZRTR"],"itemData":{"id":549,"type":"book","title":"Mattole, an Athabaskan language","publisher":"University of Chicago Press","publisher-place":"Chicago","event-place":"Chicago","author":[{"family":"Li","given":"Fang-Kuei"}],"issued":{"date-parts":[["1930"]]}},"locator":"5-7"}],"schema":"https://github.com/citation-style-language/schema/raw/master/csl-citation.json"} </w:instrText>
      </w:r>
      <w:r w:rsidR="00F61CBA">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szCs w:val="24"/>
        </w:rPr>
        <w:t>Li 1930a: 5–7</w:t>
      </w:r>
      <w:r w:rsidR="00F61CBA">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e aspirated series is “strongly aspirated with a velar spirantal glide”. Thus, the transcription </w:t>
      </w:r>
      <w:r w:rsidRPr="00610B2D">
        <w:rPr>
          <w:rFonts w:ascii="Arial Unicode MS" w:eastAsia="Arial Unicode MS" w:hAnsi="Arial Unicode MS" w:cs="Arial Unicode MS"/>
          <w:i/>
          <w:iCs/>
          <w:sz w:val="24"/>
          <w:szCs w:val="24"/>
        </w:rPr>
        <w:t>tx kx čxʸ</w:t>
      </w:r>
      <w:r w:rsidRPr="00610B2D">
        <w:rPr>
          <w:rFonts w:ascii="Arial Unicode MS" w:eastAsia="Arial Unicode MS" w:hAnsi="Arial Unicode MS" w:cs="Arial Unicode MS"/>
          <w:sz w:val="24"/>
          <w:szCs w:val="24"/>
        </w:rPr>
        <w:t xml:space="preserve"> for </w:t>
      </w:r>
      <w:r w:rsidRPr="00610B2D">
        <w:rPr>
          <w:rFonts w:ascii="Arial Unicode MS" w:eastAsia="Arial Unicode MS" w:hAnsi="Arial Unicode MS" w:cs="Arial Unicode MS"/>
          <w:i/>
          <w:iCs/>
          <w:sz w:val="24"/>
          <w:szCs w:val="24"/>
        </w:rPr>
        <w:t>tʰ kʰ čʰ</w:t>
      </w:r>
      <w:r w:rsidRPr="00610B2D">
        <w:rPr>
          <w:rFonts w:ascii="Arial Unicode MS" w:eastAsia="Arial Unicode MS" w:hAnsi="Arial Unicode MS" w:cs="Arial Unicode MS"/>
          <w:sz w:val="24"/>
          <w:szCs w:val="24"/>
        </w:rPr>
        <w:t xml:space="preserve"> is possible. On the contrary, </w:t>
      </w:r>
      <w:r w:rsidRPr="00610B2D">
        <w:rPr>
          <w:rFonts w:ascii="Arial Unicode MS" w:eastAsia="Arial Unicode MS" w:hAnsi="Arial Unicode MS" w:cs="Arial Unicode MS"/>
          <w:i/>
          <w:iCs/>
          <w:sz w:val="24"/>
          <w:szCs w:val="24"/>
        </w:rPr>
        <w:t xml:space="preserve">cʰ </w:t>
      </w:r>
      <w:r w:rsidRPr="00610B2D">
        <w:rPr>
          <w:rFonts w:ascii="Arial Unicode MS" w:eastAsia="Arial Unicode MS" w:hAnsi="Arial Unicode MS" w:cs="Arial Unicode MS"/>
          <w:sz w:val="24"/>
          <w:szCs w:val="24"/>
        </w:rPr>
        <w:t xml:space="preserve">and </w:t>
      </w:r>
      <w:r w:rsidRPr="00610B2D">
        <w:rPr>
          <w:rFonts w:ascii="Arial Unicode MS" w:eastAsia="Arial Unicode MS" w:hAnsi="Arial Unicode MS" w:cs="Arial Unicode MS"/>
          <w:i/>
          <w:iCs/>
          <w:sz w:val="24"/>
          <w:szCs w:val="24"/>
        </w:rPr>
        <w:t xml:space="preserve">ɕʰ </w:t>
      </w:r>
      <w:r w:rsidRPr="00610B2D">
        <w:rPr>
          <w:rFonts w:ascii="Arial Unicode MS" w:eastAsia="Arial Unicode MS" w:hAnsi="Arial Unicode MS" w:cs="Arial Unicode MS"/>
          <w:sz w:val="24"/>
          <w:szCs w:val="24"/>
        </w:rPr>
        <w:t>is pronounced “with a very weak, and sometimes no, aspiratio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 xml:space="preserve">2. Li </w:t>
      </w:r>
      <w:r w:rsidR="00C164DC">
        <w:rPr>
          <w:rFonts w:ascii="Arial Unicode MS" w:eastAsia="Arial Unicode MS" w:hAnsi="Arial Unicode MS" w:cs="Arial Unicode MS"/>
          <w:sz w:val="24"/>
          <w:szCs w:val="24"/>
        </w:rPr>
        <w:t>(</w:t>
      </w:r>
      <w:r w:rsidR="00C164DC">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kUNuADtE","properties":{"formattedCitation":"1930a: 9","plainCitation":"1930a: 9","noteIndex":0},"citationItems":[{"id":549,"uris":["http://zotero.org/groups/2255823/items/55WNZRTR"],"uri":["http://zotero.org/groups/2255823/items/55WNZRTR"],"itemData":{"id":549,"type":"book","title":"Mattole, an Athabaskan language","publisher":"University of Chicago Press","publisher-place":"Chicago","event-place":"Chicago","author":[{"family":"Li","given":"Fang-Kuei"}],"issued":{"date-parts":[["1930"]]}},"locator":"9","suppress-author":true}],"schema":"https://github.com/citation-style-language/schema/raw/master/csl-citation.json"} </w:instrText>
      </w:r>
      <w:r w:rsidR="00C164DC">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1930a: 9</w:t>
      </w:r>
      <w:r w:rsidR="00C164DC">
        <w:rPr>
          <w:rFonts w:ascii="Arial Unicode MS" w:eastAsia="Arial Unicode MS" w:hAnsi="Arial Unicode MS" w:cs="Arial Unicode MS"/>
          <w:sz w:val="24"/>
          <w:szCs w:val="24"/>
        </w:rPr>
        <w:fldChar w:fldCharType="end"/>
      </w:r>
      <w:r w:rsidR="00C164DC">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 xml:space="preserve">proposes that the main source of </w:t>
      </w:r>
      <w:r w:rsidRPr="00610B2D">
        <w:rPr>
          <w:rFonts w:ascii="Arial Unicode MS" w:eastAsia="Arial Unicode MS" w:hAnsi="Arial Unicode MS" w:cs="Arial Unicode MS"/>
          <w:i/>
          <w:iCs/>
          <w:sz w:val="24"/>
          <w:szCs w:val="24"/>
        </w:rPr>
        <w:t>s</w:t>
      </w:r>
      <w:r w:rsidRPr="00610B2D">
        <w:rPr>
          <w:rFonts w:ascii="Arial Unicode MS" w:eastAsia="Arial Unicode MS" w:hAnsi="Arial Unicode MS" w:cs="Arial Unicode MS"/>
          <w:sz w:val="24"/>
          <w:szCs w:val="24"/>
        </w:rPr>
        <w:t xml:space="preserve"> is the secondary defricativization of Mattole </w:t>
      </w:r>
      <w:r w:rsidRPr="00610B2D">
        <w:rPr>
          <w:rFonts w:ascii="Arial Unicode MS" w:eastAsia="Arial Unicode MS" w:hAnsi="Arial Unicode MS" w:cs="Arial Unicode MS"/>
          <w:i/>
          <w:iCs/>
          <w:sz w:val="24"/>
          <w:szCs w:val="24"/>
        </w:rPr>
        <w:t>cʰ</w:t>
      </w:r>
      <w:r w:rsidRPr="00610B2D">
        <w:rPr>
          <w:rFonts w:ascii="Arial Unicode MS" w:eastAsia="Arial Unicode MS" w:hAnsi="Arial Unicode MS" w:cs="Arial Unicode MS"/>
          <w:sz w:val="24"/>
          <w:szCs w:val="24"/>
        </w:rPr>
        <w:t>.</w:t>
      </w:r>
    </w:p>
    <w:p w:rsidR="00802EEE"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3. The exact place and manner of articulation of Li</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s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tc̯</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is not entirely clear; we transcribe this affricate as palatal </w:t>
      </w:r>
      <w:r w:rsidRPr="00610B2D">
        <w:rPr>
          <w:rFonts w:ascii="Arial Unicode MS" w:eastAsia="Arial Unicode MS" w:hAnsi="Arial Unicode MS" w:cs="Arial Unicode MS"/>
          <w:i/>
          <w:iCs/>
          <w:sz w:val="24"/>
          <w:szCs w:val="24"/>
        </w:rPr>
        <w:t>ɕʰ</w:t>
      </w:r>
      <w:r w:rsidRPr="00610B2D">
        <w:rPr>
          <w:rFonts w:ascii="Arial Unicode MS" w:eastAsia="Arial Unicode MS" w:hAnsi="Arial Unicode MS" w:cs="Arial Unicode MS"/>
          <w:sz w:val="24"/>
          <w:szCs w:val="24"/>
        </w:rPr>
        <w:t xml:space="preserve"> (the transcription </w:t>
      </w:r>
      <w:r w:rsidRPr="00610B2D">
        <w:rPr>
          <w:rFonts w:ascii="Arial Unicode MS" w:eastAsia="Arial Unicode MS" w:hAnsi="Arial Unicode MS" w:cs="Arial Unicode MS"/>
          <w:i/>
          <w:iCs/>
          <w:sz w:val="24"/>
          <w:szCs w:val="24"/>
        </w:rPr>
        <w:t>čʰʸ</w:t>
      </w:r>
      <w:r w:rsidRPr="00610B2D">
        <w:rPr>
          <w:rFonts w:ascii="Arial Unicode MS" w:eastAsia="Arial Unicode MS" w:hAnsi="Arial Unicode MS" w:cs="Arial Unicode MS"/>
          <w:sz w:val="24"/>
          <w:szCs w:val="24"/>
        </w:rPr>
        <w:t xml:space="preserve"> is also possible).</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4. The velar series is actually palatalized (i.e., </w:t>
      </w:r>
      <w:r w:rsidRPr="00610B2D">
        <w:rPr>
          <w:rFonts w:ascii="Arial Unicode MS" w:eastAsia="Arial Unicode MS" w:hAnsi="Arial Unicode MS" w:cs="Arial Unicode MS"/>
          <w:i/>
          <w:iCs/>
          <w:sz w:val="24"/>
          <w:szCs w:val="24"/>
        </w:rPr>
        <w:t>kʸ, kʷʸ, kʰʸ, kʼʸ, ɣʸ, ɣʷʸ, xʸ, xʷʸ</w:t>
      </w:r>
      <w:r w:rsidRPr="00610B2D">
        <w:rPr>
          <w:rFonts w:ascii="Arial Unicode MS" w:eastAsia="Arial Unicode MS" w:hAnsi="Arial Unicode MS" w:cs="Arial Unicode MS"/>
          <w:sz w:val="24"/>
          <w:szCs w:val="24"/>
        </w:rPr>
        <w:t xml:space="preserve">), although we prefer to transcribe it as plain velar for the sake of convenience (i.e., </w:t>
      </w:r>
      <w:r w:rsidRPr="00610B2D">
        <w:rPr>
          <w:rFonts w:ascii="Arial Unicode MS" w:eastAsia="Arial Unicode MS" w:hAnsi="Arial Unicode MS" w:cs="Arial Unicode MS"/>
          <w:i/>
          <w:iCs/>
          <w:sz w:val="24"/>
          <w:szCs w:val="24"/>
        </w:rPr>
        <w:t>k</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kʷ</w:t>
      </w:r>
      <w:r w:rsidRPr="00610B2D">
        <w:rPr>
          <w:rFonts w:ascii="Arial Unicode MS" w:eastAsia="Arial Unicode MS" w:hAnsi="Arial Unicode MS" w:cs="Arial Unicode MS"/>
          <w:sz w:val="24"/>
          <w:szCs w:val="24"/>
        </w:rPr>
        <w:t xml:space="preserve"> and so o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5. Li</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s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i̱</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a </w:t>
      </w:r>
      <w:r w:rsidRPr="00610B2D">
        <w:rPr>
          <w:rFonts w:ascii="Arial Unicode MS" w:eastAsia="Arial Unicode MS" w:hAnsi="Arial Unicode MS" w:cs="Arial Unicode MS"/>
          <w:i/>
          <w:iCs/>
          <w:sz w:val="24"/>
          <w:szCs w:val="24"/>
        </w:rPr>
        <w:t>ə</w:t>
      </w:r>
      <w:r w:rsidRPr="00610B2D">
        <w:rPr>
          <w:rFonts w:ascii="Arial Unicode MS" w:eastAsia="Arial Unicode MS" w:hAnsi="Arial Unicode MS" w:cs="Arial Unicode MS"/>
          <w:sz w:val="24"/>
          <w:szCs w:val="24"/>
        </w:rPr>
        <w:t xml:space="preserve">-like sound) is a variant of </w:t>
      </w:r>
      <w:r w:rsidRPr="00610B2D">
        <w:rPr>
          <w:rFonts w:ascii="Arial Unicode MS" w:eastAsia="Arial Unicode MS" w:hAnsi="Arial Unicode MS" w:cs="Arial Unicode MS"/>
          <w:i/>
          <w:iCs/>
          <w:sz w:val="24"/>
          <w:szCs w:val="24"/>
        </w:rPr>
        <w:t>i</w:t>
      </w:r>
      <w:r w:rsidRPr="00610B2D">
        <w:rPr>
          <w:rFonts w:ascii="Arial Unicode MS" w:eastAsia="Arial Unicode MS" w:hAnsi="Arial Unicode MS" w:cs="Arial Unicode MS"/>
          <w:sz w:val="24"/>
          <w:szCs w:val="24"/>
        </w:rPr>
        <w:t xml:space="preserve"> in the position near a velar </w:t>
      </w:r>
      <w:r w:rsidR="00A9401D">
        <w:rPr>
          <w:rFonts w:ascii="Arial Unicode MS" w:eastAsia="Arial Unicode MS" w:hAnsi="Arial Unicode MS" w:cs="Arial Unicode MS"/>
          <w:sz w:val="24"/>
          <w:szCs w:val="24"/>
        </w:rPr>
        <w:t>(</w:t>
      </w:r>
      <w:r w:rsidR="00A9401D">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B7puqQiK","properties":{"formattedCitation":"Li 1930a: 39","plainCitation":"Li 1930a: 39","noteIndex":0},"citationItems":[{"id":549,"uris":["http://zotero.org/groups/2255823/items/55WNZRTR"],"uri":["http://zotero.org/groups/2255823/items/55WNZRTR"],"itemData":{"id":549,"type":"book","title":"Mattole, an Athabaskan language","publisher":"University of Chicago Press","publisher-place":"Chicago","event-place":"Chicago","author":[{"family":"Li","given":"Fang-Kuei"}],"issued":{"date-parts":[["1930"]]}},"locator":"39"}],"schema":"https://github.com/citation-style-language/schema/raw/master/csl-citation.json"} </w:instrText>
      </w:r>
      <w:r w:rsidR="00A9401D">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Li 1930a: 39</w:t>
      </w:r>
      <w:r w:rsidR="00A9401D">
        <w:rPr>
          <w:rFonts w:ascii="Arial Unicode MS" w:eastAsia="Arial Unicode MS" w:hAnsi="Arial Unicode MS" w:cs="Arial Unicode MS"/>
          <w:sz w:val="24"/>
          <w:szCs w:val="24"/>
        </w:rPr>
        <w:fldChar w:fldCharType="end"/>
      </w:r>
      <w:r w:rsidR="00A9401D">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We do not distinguish between Li</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s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i</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and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i̱</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in our transcriptio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t>Kato.</w:t>
      </w:r>
    </w:p>
    <w:p w:rsidR="00802EEE"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Kato language became extinct in the middle or the 2</w:t>
      </w:r>
      <w:r w:rsidRPr="00610B2D">
        <w:rPr>
          <w:rFonts w:ascii="Arial Unicode MS" w:eastAsia="Arial Unicode MS" w:hAnsi="Arial Unicode MS" w:cs="Arial Unicode MS"/>
          <w:sz w:val="24"/>
          <w:szCs w:val="24"/>
          <w:vertAlign w:val="superscript"/>
        </w:rPr>
        <w:t>nd</w:t>
      </w:r>
      <w:r w:rsidRPr="00610B2D">
        <w:rPr>
          <w:rFonts w:ascii="Arial Unicode MS" w:eastAsia="Arial Unicode MS" w:hAnsi="Arial Unicode MS" w:cs="Arial Unicode MS"/>
          <w:sz w:val="24"/>
          <w:szCs w:val="24"/>
        </w:rPr>
        <w:t xml:space="preserve"> half of the 20</w:t>
      </w:r>
      <w:r w:rsidRPr="00610B2D">
        <w:rPr>
          <w:rFonts w:ascii="Arial Unicode MS" w:eastAsia="Arial Unicode MS" w:hAnsi="Arial Unicode MS" w:cs="Arial Unicode MS"/>
          <w:sz w:val="24"/>
          <w:szCs w:val="24"/>
          <w:vertAlign w:val="superscript"/>
        </w:rPr>
        <w:t>th</w:t>
      </w:r>
      <w:r w:rsidRPr="00610B2D">
        <w:rPr>
          <w:rFonts w:ascii="Arial Unicode MS" w:eastAsia="Arial Unicode MS" w:hAnsi="Arial Unicode MS" w:cs="Arial Unicode MS"/>
          <w:sz w:val="24"/>
          <w:szCs w:val="24"/>
        </w:rPr>
        <w:t xml:space="preserve"> century</w:t>
      </w:r>
      <w:r w:rsidR="00331CC1">
        <w:rPr>
          <w:rFonts w:ascii="Arial Unicode MS" w:eastAsia="Arial Unicode MS" w:hAnsi="Arial Unicode MS" w:cs="Arial Unicode MS"/>
          <w:sz w:val="24"/>
          <w:szCs w:val="24"/>
        </w:rPr>
        <w:t xml:space="preserve"> (</w:t>
      </w:r>
      <w:r w:rsidR="00331CC1">
        <w:rPr>
          <w:rFonts w:ascii="Arial Unicode MS" w:eastAsia="Arial Unicode MS" w:hAnsi="Arial Unicode MS" w:cs="Arial Unicode MS"/>
          <w:sz w:val="24"/>
          <w:szCs w:val="24"/>
        </w:rPr>
        <w:fldChar w:fldCharType="begin"/>
      </w:r>
      <w:r w:rsidR="00331CC1">
        <w:rPr>
          <w:rFonts w:ascii="Arial Unicode MS" w:eastAsia="Arial Unicode MS" w:hAnsi="Arial Unicode MS" w:cs="Arial Unicode MS"/>
          <w:sz w:val="24"/>
          <w:szCs w:val="24"/>
        </w:rPr>
        <w:instrText xml:space="preserve"> ADDIN ZOTERO_ITEM CSL_CITATION {"citationID":"4o7u05cI","properties":{"formattedCitation":"Golla 2011: 81","plainCitation":"Golla 2011: 81","noteIndex":0},"citationItems":[{"id":38,"uris":["http://zotero.org/groups/2255823/items/MCYG88EQ"],"uri":["http://zotero.org/groups/2255823/items/MCYG88EQ"],"itemData":{"id":38,"type":"book","title":"California Indian languages","publisher":"University of California Press","publisher-place":"Berkeley","number-of-pages":"380","source":"Library of Congress ISBN","event-place":"Berkeley","ISBN":"978-0-520-26667-4","call-number":"PM501.C2 G65 2011","note":"OCLC: ocn668191602","author":[{"family":"Golla","given":"Victor"}],"issued":{"date-parts":[["2011"]]}},"locator":"81"}],"schema":"https://github.com/citation-style-language/schema/raw/master/csl-citation.json"} </w:instrText>
      </w:r>
      <w:r w:rsidR="00331CC1">
        <w:rPr>
          <w:rFonts w:ascii="Arial Unicode MS" w:eastAsia="Arial Unicode MS" w:hAnsi="Arial Unicode MS" w:cs="Arial Unicode MS"/>
          <w:sz w:val="24"/>
          <w:szCs w:val="24"/>
        </w:rPr>
        <w:fldChar w:fldCharType="separate"/>
      </w:r>
      <w:r w:rsidR="00331CC1" w:rsidRPr="00331CC1">
        <w:rPr>
          <w:rFonts w:ascii="Arial Unicode MS" w:eastAsia="Arial Unicode MS" w:hAnsi="Arial Unicode MS" w:cs="Arial Unicode MS"/>
          <w:sz w:val="24"/>
        </w:rPr>
        <w:t>Golla 2011: 81</w:t>
      </w:r>
      <w:r w:rsidR="00331CC1">
        <w:rPr>
          <w:rFonts w:ascii="Arial Unicode MS" w:eastAsia="Arial Unicode MS" w:hAnsi="Arial Unicode MS" w:cs="Arial Unicode MS"/>
          <w:sz w:val="24"/>
          <w:szCs w:val="24"/>
        </w:rPr>
        <w:fldChar w:fldCharType="end"/>
      </w:r>
      <w:r w:rsidR="00331CC1">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The main sources for Kato are the grammar sketch </w:t>
      </w:r>
      <w:r w:rsidR="00331CC1">
        <w:rPr>
          <w:rFonts w:ascii="Arial Unicode MS" w:eastAsia="Arial Unicode MS" w:hAnsi="Arial Unicode MS" w:cs="Arial Unicode MS"/>
          <w:sz w:val="24"/>
          <w:szCs w:val="24"/>
        </w:rPr>
        <w:fldChar w:fldCharType="begin"/>
      </w:r>
      <w:r w:rsidR="00331CC1">
        <w:rPr>
          <w:rFonts w:ascii="Arial Unicode MS" w:eastAsia="Arial Unicode MS" w:hAnsi="Arial Unicode MS" w:cs="Arial Unicode MS"/>
          <w:sz w:val="24"/>
          <w:szCs w:val="24"/>
        </w:rPr>
        <w:instrText xml:space="preserve"> ADDIN ZOTERO_ITEM CSL_CITATION {"citationID":"hn8N6kYs","properties":{"formattedCitation":"Goddard 1912","plainCitation":"Goddard 1912","noteIndex":0},"citationItems":[{"id":553,"uris":["http://zotero.org/groups/2255823/items/FB5GZPH5"],"uri":["http://zotero.org/groups/2255823/items/FB5GZPH5"],"itemData":{"id":553,"type":"article-journal","title":"Elements of the Kato language","container-title":"University of California Publications in American Archaeology and Ethnology","page":"1-176","volume":"11","issue":"1","author":[{"family":"Goddard","given":"Pliny Earle"}],"issued":{"date-parts":[["1912"]]}}}],"schema":"https://github.com/citation-style-language/schema/raw/master/csl-citation.json"} </w:instrText>
      </w:r>
      <w:r w:rsidR="00331CC1">
        <w:rPr>
          <w:rFonts w:ascii="Arial Unicode MS" w:eastAsia="Arial Unicode MS" w:hAnsi="Arial Unicode MS" w:cs="Arial Unicode MS"/>
          <w:sz w:val="24"/>
          <w:szCs w:val="24"/>
        </w:rPr>
        <w:fldChar w:fldCharType="separate"/>
      </w:r>
      <w:r w:rsidR="00331CC1" w:rsidRPr="00331CC1">
        <w:rPr>
          <w:rFonts w:ascii="Arial Unicode MS" w:eastAsia="Arial Unicode MS" w:hAnsi="Arial Unicode MS" w:cs="Arial Unicode MS"/>
          <w:sz w:val="24"/>
        </w:rPr>
        <w:t>Goddard 1912</w:t>
      </w:r>
      <w:r w:rsidR="00331CC1">
        <w:rPr>
          <w:rFonts w:ascii="Arial Unicode MS" w:eastAsia="Arial Unicode MS" w:hAnsi="Arial Unicode MS" w:cs="Arial Unicode MS"/>
          <w:sz w:val="24"/>
          <w:szCs w:val="24"/>
        </w:rPr>
        <w:fldChar w:fldCharType="end"/>
      </w:r>
      <w:r w:rsidR="00331CC1">
        <w:rPr>
          <w:rFonts w:ascii="Arial Unicode MS" w:eastAsia="Arial Unicode MS" w:hAnsi="Arial Unicode MS" w:cs="Arial Unicode MS"/>
          <w:sz w:val="24"/>
          <w:szCs w:val="24"/>
        </w:rPr>
        <w:t xml:space="preserve"> and the text collection </w:t>
      </w:r>
      <w:r w:rsidR="00331CC1">
        <w:rPr>
          <w:rFonts w:ascii="Arial Unicode MS" w:eastAsia="Arial Unicode MS" w:hAnsi="Arial Unicode MS" w:cs="Arial Unicode MS"/>
          <w:sz w:val="24"/>
          <w:szCs w:val="24"/>
        </w:rPr>
        <w:fldChar w:fldCharType="begin"/>
      </w:r>
      <w:r w:rsidR="00331CC1">
        <w:rPr>
          <w:rFonts w:ascii="Arial Unicode MS" w:eastAsia="Arial Unicode MS" w:hAnsi="Arial Unicode MS" w:cs="Arial Unicode MS"/>
          <w:sz w:val="24"/>
          <w:szCs w:val="24"/>
        </w:rPr>
        <w:instrText xml:space="preserve"> ADDIN ZOTERO_ITEM CSL_CITATION {"citationID":"45RRIuyX","properties":{"formattedCitation":"Goddard 1909","plainCitation":"Goddard 1909","noteIndex":0},"citationItems":[{"id":552,"uris":["http://zotero.org/groups/2255823/items/RDPNCLSH"],"uri":["http://zotero.org/groups/2255823/items/RDPNCLSH"],"itemData":{"id":552,"type":"article-journal","title":"Kato texts","container-title":"University of California Publications in American Archaeology and Ethnology","page":"65-238","volume":"5","issue":"3","author":[{"family":"Goddard","given":"Pliny Earle"}],"issued":{"date-parts":[["1909"]]}}}],"schema":"https://github.com/citation-style-language/schema/raw/master/csl-citation.json"} </w:instrText>
      </w:r>
      <w:r w:rsidR="00331CC1">
        <w:rPr>
          <w:rFonts w:ascii="Arial Unicode MS" w:eastAsia="Arial Unicode MS" w:hAnsi="Arial Unicode MS" w:cs="Arial Unicode MS"/>
          <w:sz w:val="24"/>
          <w:szCs w:val="24"/>
        </w:rPr>
        <w:fldChar w:fldCharType="separate"/>
      </w:r>
      <w:r w:rsidR="00331CC1" w:rsidRPr="00331CC1">
        <w:rPr>
          <w:rFonts w:ascii="Arial Unicode MS" w:eastAsia="Arial Unicode MS" w:hAnsi="Arial Unicode MS" w:cs="Arial Unicode MS"/>
          <w:sz w:val="24"/>
        </w:rPr>
        <w:t>Goddard 1909</w:t>
      </w:r>
      <w:r w:rsidR="00331CC1">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Short Kato wordlists in </w:t>
      </w:r>
      <w:r w:rsidR="00331CC1">
        <w:rPr>
          <w:rFonts w:ascii="Arial Unicode MS" w:eastAsia="Arial Unicode MS" w:hAnsi="Arial Unicode MS" w:cs="Arial Unicode MS"/>
          <w:sz w:val="24"/>
          <w:szCs w:val="24"/>
        </w:rPr>
        <w:fldChar w:fldCharType="begin"/>
      </w:r>
      <w:r w:rsidR="00331CC1">
        <w:rPr>
          <w:rFonts w:ascii="Arial Unicode MS" w:eastAsia="Arial Unicode MS" w:hAnsi="Arial Unicode MS" w:cs="Arial Unicode MS"/>
          <w:sz w:val="24"/>
          <w:szCs w:val="24"/>
        </w:rPr>
        <w:instrText xml:space="preserve"> ADDIN ZOTERO_ITEM CSL_CITATION {"citationID":"eRxRpg3A","properties":{"formattedCitation":"Curtis 1924: 201\\uc0\\u8211{}207","plainCitation":"Curtis 1924: 201–207","noteIndex":0},"citationItems":[{"id":554,"uris":["http://zotero.org/groups/2255823/items/NZCZAZVD"],"uri":["http://zotero.org/groups/2255823/items/NZCZAZVD"],"itemData":{"id":554,"type":"book","title":"The North American Indian","publisher":"Plimpton Press","publisher-place":"Norwood, Massachusetts","volume":"14: The Indians of the United States, the Dominion of Canada, and Alaska","event-place":"Norwood, Massachusetts","author":[{"family":"Curtis","given":"Edward S."}],"issued":{"date-parts":[["1924"]]}},"locator":"201-207"}],"schema":"https://github.com/citation-style-language/schema/raw/master/csl-citation.json"} </w:instrText>
      </w:r>
      <w:r w:rsidR="00331CC1">
        <w:rPr>
          <w:rFonts w:ascii="Arial Unicode MS" w:eastAsia="Arial Unicode MS" w:hAnsi="Arial Unicode MS" w:cs="Arial Unicode MS"/>
          <w:sz w:val="24"/>
          <w:szCs w:val="24"/>
        </w:rPr>
        <w:fldChar w:fldCharType="separate"/>
      </w:r>
      <w:r w:rsidR="00331CC1" w:rsidRPr="00331CC1">
        <w:rPr>
          <w:rFonts w:ascii="Arial Unicode MS" w:eastAsia="Arial Unicode MS" w:hAnsi="Arial Unicode MS" w:cs="Arial Unicode MS"/>
          <w:sz w:val="24"/>
          <w:szCs w:val="24"/>
        </w:rPr>
        <w:t>Curtis 1924: 201–207</w:t>
      </w:r>
      <w:r w:rsidR="00331CC1">
        <w:rPr>
          <w:rFonts w:ascii="Arial Unicode MS" w:eastAsia="Arial Unicode MS" w:hAnsi="Arial Unicode MS" w:cs="Arial Unicode MS"/>
          <w:sz w:val="24"/>
          <w:szCs w:val="24"/>
        </w:rPr>
        <w:fldChar w:fldCharType="end"/>
      </w:r>
      <w:r w:rsidR="00331CC1">
        <w:rPr>
          <w:rFonts w:ascii="Arial Unicode MS" w:eastAsia="Arial Unicode MS" w:hAnsi="Arial Unicode MS" w:cs="Arial Unicode MS"/>
          <w:sz w:val="24"/>
          <w:szCs w:val="24"/>
        </w:rPr>
        <w:t xml:space="preserve"> and </w:t>
      </w:r>
      <w:r w:rsidR="00331CC1">
        <w:rPr>
          <w:rFonts w:ascii="Arial Unicode MS" w:eastAsia="Arial Unicode MS" w:hAnsi="Arial Unicode MS" w:cs="Arial Unicode MS"/>
          <w:sz w:val="24"/>
          <w:szCs w:val="24"/>
        </w:rPr>
        <w:fldChar w:fldCharType="begin"/>
      </w:r>
      <w:r w:rsidR="00331CC1">
        <w:rPr>
          <w:rFonts w:ascii="Arial Unicode MS" w:eastAsia="Arial Unicode MS" w:hAnsi="Arial Unicode MS" w:cs="Arial Unicode MS"/>
          <w:sz w:val="24"/>
          <w:szCs w:val="24"/>
        </w:rPr>
        <w:instrText xml:space="preserve"> ADDIN ZOTERO_ITEM CSL_CITATION {"citationID":"3RGWGyOh","properties":{"formattedCitation":"Essene 1942: 85\\uc0\\u8211{}89","plainCitation":"Essene 1942: 85–89","noteIndex":0},"citationItems":[{"id":556,"uris":["http://zotero.org/groups/2255823/items/CTP2JVM3"],"uri":["http://zotero.org/groups/2255823/items/CTP2JVM3"],"itemData":{"id":556,"type":"article-journal","title":"Culture element distributions. XXI: Round Valley","container-title":"University of California Anthropological Records","page":"1-97","volume":"8","issue":"1","author":[{"family":"Essene","given":"Frank"}],"issued":{"date-parts":[["1942"]]}},"locator":"85-89"}],"schema":"https://github.com/citation-style-language/schema/raw/master/csl-citation.json"} </w:instrText>
      </w:r>
      <w:r w:rsidR="00331CC1">
        <w:rPr>
          <w:rFonts w:ascii="Arial Unicode MS" w:eastAsia="Arial Unicode MS" w:hAnsi="Arial Unicode MS" w:cs="Arial Unicode MS"/>
          <w:sz w:val="24"/>
          <w:szCs w:val="24"/>
        </w:rPr>
        <w:fldChar w:fldCharType="separate"/>
      </w:r>
      <w:r w:rsidR="00331CC1" w:rsidRPr="00331CC1">
        <w:rPr>
          <w:rFonts w:ascii="Arial Unicode MS" w:eastAsia="Arial Unicode MS" w:hAnsi="Arial Unicode MS" w:cs="Arial Unicode MS"/>
          <w:sz w:val="24"/>
          <w:szCs w:val="24"/>
        </w:rPr>
        <w:t>Essene 1942: 85–89</w:t>
      </w:r>
      <w:r w:rsidR="00331CC1">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lso provide some important lexical information (it should be noted that </w:t>
      </w:r>
      <w:r w:rsidR="00331CC1" w:rsidRPr="00610B2D">
        <w:rPr>
          <w:rFonts w:ascii="Arial Unicode MS" w:eastAsia="Arial Unicode MS" w:hAnsi="Arial Unicode MS" w:cs="Arial Unicode MS"/>
          <w:sz w:val="24"/>
          <w:szCs w:val="24"/>
        </w:rPr>
        <w:t>Essene</w:t>
      </w:r>
      <w:r w:rsidR="00331CC1">
        <w:rPr>
          <w:rFonts w:ascii="Arial Unicode MS" w:eastAsia="Arial Unicode MS" w:hAnsi="Arial Unicode MS" w:cs="Arial Unicode MS"/>
          <w:sz w:val="24"/>
          <w:szCs w:val="24"/>
        </w:rPr>
        <w:t>’s and</w:t>
      </w:r>
      <w:r w:rsidR="00331CC1" w:rsidRPr="00610B2D">
        <w:rPr>
          <w:rFonts w:ascii="Arial Unicode MS" w:eastAsia="Arial Unicode MS" w:hAnsi="Arial Unicode MS" w:cs="Arial Unicode MS"/>
          <w:sz w:val="24"/>
          <w:szCs w:val="24"/>
        </w:rPr>
        <w:t xml:space="preserve"> Curtis</w:t>
      </w:r>
      <w:r w:rsidR="00331CC1">
        <w:rPr>
          <w:rFonts w:ascii="Arial Unicode MS" w:eastAsia="Arial Unicode MS" w:hAnsi="Arial Unicode MS" w:cs="Arial Unicode MS"/>
          <w:sz w:val="24"/>
          <w:szCs w:val="24"/>
        </w:rPr>
        <w:t>’</w:t>
      </w:r>
      <w:r w:rsidR="00331CC1"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phonetic transcription</w:t>
      </w:r>
      <w:r w:rsidR="00331CC1">
        <w:rPr>
          <w:rFonts w:ascii="Arial Unicode MS" w:eastAsia="Arial Unicode MS" w:hAnsi="Arial Unicode MS" w:cs="Arial Unicode MS"/>
          <w:sz w:val="24"/>
          <w:szCs w:val="24"/>
        </w:rPr>
        <w:t>s</w:t>
      </w:r>
      <w:r w:rsidRPr="00610B2D">
        <w:rPr>
          <w:rFonts w:ascii="Arial Unicode MS" w:eastAsia="Arial Unicode MS" w:hAnsi="Arial Unicode MS" w:cs="Arial Unicode MS"/>
          <w:sz w:val="24"/>
          <w:szCs w:val="24"/>
        </w:rPr>
        <w:t xml:space="preserve"> </w:t>
      </w:r>
      <w:r w:rsidR="00331CC1">
        <w:rPr>
          <w:rFonts w:ascii="Arial Unicode MS" w:eastAsia="Arial Unicode MS" w:hAnsi="Arial Unicode MS" w:cs="Arial Unicode MS"/>
          <w:sz w:val="24"/>
          <w:szCs w:val="24"/>
        </w:rPr>
        <w:t xml:space="preserve">are </w:t>
      </w:r>
      <w:r w:rsidRPr="00610B2D">
        <w:rPr>
          <w:rFonts w:ascii="Arial Unicode MS" w:eastAsia="Arial Unicode MS" w:hAnsi="Arial Unicode MS" w:cs="Arial Unicode MS"/>
          <w:sz w:val="24"/>
          <w:szCs w:val="24"/>
        </w:rPr>
        <w:t xml:space="preserve">poor and unreliable). The Kato Swadesh wordlist, offered in </w:t>
      </w:r>
      <w:r w:rsidR="00331CC1">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FcxGljqN","properties":{"formattedCitation":"Hoijer 1956: 223\\uc0\\u8211{}224","plainCitation":"Hoijer 1956: 223–224","noteIndex":0},"citationItems":[{"id":538,"uris":["http://zotero.org/groups/2255823/items/7LWMV4JN"],"uri":["http://zotero.org/groups/2255823/items/7LWMV4JN"],"itemData":{"id":538,"type":"article-journal","title":"The chronology of the Athapaskan languages","container-title":"International Journal of American Linguistics","page":"219-232","volume":"22","issue":"4","author":[{"family":"Hoijer","given":"Harry"}],"issued":{"date-parts":[["1956"]]}},"locator":"223-224"}],"schema":"https://github.com/citation-style-language/schema/raw/master/csl-citation.json"} </w:instrText>
      </w:r>
      <w:r w:rsidR="00331CC1">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szCs w:val="24"/>
        </w:rPr>
        <w:t>Hoijer 1956: 223–224</w:t>
      </w:r>
      <w:r w:rsidR="00331CC1">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is extracted from </w:t>
      </w:r>
      <w:r w:rsidR="00331CC1">
        <w:rPr>
          <w:rFonts w:ascii="Arial Unicode MS" w:eastAsia="Arial Unicode MS" w:hAnsi="Arial Unicode MS" w:cs="Arial Unicode MS"/>
          <w:sz w:val="24"/>
          <w:szCs w:val="24"/>
        </w:rPr>
        <w:fldChar w:fldCharType="begin"/>
      </w:r>
      <w:r w:rsidR="00331CC1">
        <w:rPr>
          <w:rFonts w:ascii="Arial Unicode MS" w:eastAsia="Arial Unicode MS" w:hAnsi="Arial Unicode MS" w:cs="Arial Unicode MS"/>
          <w:sz w:val="24"/>
          <w:szCs w:val="24"/>
        </w:rPr>
        <w:instrText xml:space="preserve"> ADDIN ZOTERO_ITEM CSL_CITATION {"citationID":"XumGmdQu","properties":{"formattedCitation":"Goddard 1912","plainCitation":"Goddard 1912","noteIndex":0},"citationItems":[{"id":553,"uris":["http://zotero.org/groups/2255823/items/FB5GZPH5"],"uri":["http://zotero.org/groups/2255823/items/FB5GZPH5"],"itemData":{"id":553,"type":"article-journal","title":"Elements of the Kato language","container-title":"University of California Publications in American Archaeology and Ethnology","page":"1-176","volume":"11","issue":"1","author":[{"family":"Goddard","given":"Pliny Earle"}],"issued":{"date-parts":[["1912"]]}}}],"schema":"https://github.com/citation-style-language/schema/raw/master/csl-citation.json"} </w:instrText>
      </w:r>
      <w:r w:rsidR="00331CC1">
        <w:rPr>
          <w:rFonts w:ascii="Arial Unicode MS" w:eastAsia="Arial Unicode MS" w:hAnsi="Arial Unicode MS" w:cs="Arial Unicode MS"/>
          <w:sz w:val="24"/>
          <w:szCs w:val="24"/>
        </w:rPr>
        <w:fldChar w:fldCharType="separate"/>
      </w:r>
      <w:r w:rsidR="00331CC1" w:rsidRPr="00331CC1">
        <w:rPr>
          <w:rFonts w:ascii="Arial Unicode MS" w:eastAsia="Arial Unicode MS" w:hAnsi="Arial Unicode MS" w:cs="Arial Unicode MS"/>
          <w:sz w:val="24"/>
        </w:rPr>
        <w:t>Goddard 1912</w:t>
      </w:r>
      <w:r w:rsidR="00331CC1">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We transliterate the alphabet of </w:t>
      </w:r>
      <w:r w:rsidR="00960ED6">
        <w:rPr>
          <w:rFonts w:ascii="Arial Unicode MS" w:eastAsia="Arial Unicode MS" w:hAnsi="Arial Unicode MS" w:cs="Arial Unicode MS"/>
          <w:sz w:val="24"/>
          <w:szCs w:val="24"/>
        </w:rPr>
        <w:fldChar w:fldCharType="begin"/>
      </w:r>
      <w:r w:rsidR="00960ED6">
        <w:rPr>
          <w:rFonts w:ascii="Arial Unicode MS" w:eastAsia="Arial Unicode MS" w:hAnsi="Arial Unicode MS" w:cs="Arial Unicode MS"/>
          <w:sz w:val="24"/>
          <w:szCs w:val="24"/>
        </w:rPr>
        <w:instrText xml:space="preserve"> ADDIN ZOTERO_ITEM CSL_CITATION {"citationID":"Z1w6mTpu","properties":{"formattedCitation":"Goddard 1909; Goddard 1912","plainCitation":"Goddard 1909; Goddard 1912","noteIndex":0},"citationItems":[{"id":552,"uris":["http://zotero.org/groups/2255823/items/RDPNCLSH"],"uri":["http://zotero.org/groups/2255823/items/RDPNCLSH"],"itemData":{"id":552,"type":"article-journal","title":"Kato texts","container-title":"University of California Publications in American Archaeology and Ethnology","page":"65-238","volume":"5","issue":"3","author":[{"family":"Goddard","given":"Pliny Earle"}],"issued":{"date-parts":[["1909"]]}}},{"id":553,"uris":["http://zotero.org/groups/2255823/items/FB5GZPH5"],"uri":["http://zotero.org/groups/2255823/items/FB5GZPH5"],"itemData":{"id":553,"type":"article-journal","title":"Elements of the Kato language","container-title":"University of California Publications in American Archaeology and Ethnology","page":"1-176","volume":"11","issue":"1","author":[{"family":"Goddard","given":"Pliny Earle"}],"issued":{"date-parts":[["1912"]]}}}],"schema":"https://github.com/citation-style-language/schema/raw/master/csl-citation.json"} </w:instrText>
      </w:r>
      <w:r w:rsidR="00960ED6">
        <w:rPr>
          <w:rFonts w:ascii="Arial Unicode MS" w:eastAsia="Arial Unicode MS" w:hAnsi="Arial Unicode MS" w:cs="Arial Unicode MS"/>
          <w:sz w:val="24"/>
          <w:szCs w:val="24"/>
        </w:rPr>
        <w:fldChar w:fldCharType="separate"/>
      </w:r>
      <w:r w:rsidR="00960ED6" w:rsidRPr="00960ED6">
        <w:rPr>
          <w:rFonts w:ascii="Arial Unicode MS" w:eastAsia="Arial Unicode MS" w:hAnsi="Arial Unicode MS" w:cs="Arial Unicode MS"/>
          <w:sz w:val="24"/>
        </w:rPr>
        <w:t>Goddard 1909; Goddard 1912</w:t>
      </w:r>
      <w:r w:rsidR="00960ED6">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s follow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3330"/>
        <w:gridCol w:w="6660"/>
      </w:tblGrid>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022B4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sidR="002D127A">
              <w:rPr>
                <w:rFonts w:ascii="Arial Unicode MS" w:eastAsia="Arial Unicode MS" w:hAnsi="Arial Unicode MS" w:cs="Arial Unicode MS"/>
                <w:sz w:val="24"/>
                <w:szCs w:val="24"/>
              </w:rPr>
              <w:instrText xml:space="preserve"> ADDIN ZOTERO_ITEM CSL_CITATION {"citationID":"iiVSxE44","properties":{"formattedCitation":"Goddard 1909; Goddard 1912","plainCitation":"Goddard 1909; Goddard 1912","noteIndex":0},"citationItems":[{"id":552,"uris":["http://zotero.org/groups/2255823/items/RDPNCLSH"],"uri":["http://zotero.org/groups/2255823/items/RDPNCLSH"],"itemData":{"id":552,"type":"article-journal","title":"Kato texts","container-title":"University of California Publications in American Archaeology and Ethnology","page":"65-238","volume":"5","issue":"3","author":[{"family":"Goddard","given":"Pliny Earle"}],"issued":{"date-parts":[["1909"]]}}},{"id":553,"uris":["http://zotero.org/groups/2255823/items/FB5GZPH5"],"uri":["http://zotero.org/groups/2255823/items/FB5GZPH5"],"itemData":{"id":553,"type":"article-journal","title":"Elements of the Kato language","container-title":"University of California Publications in American Archaeology and Ethnology","page":"1-176","volume":"11","issue":"1","author":[{"family":"Goddard","given":"Pliny Earle"}],"issued":{"date-parts":[["1912"]]}}}],"schema":"https://github.com/citation-style-language/schema/raw/master/csl-citation.json"} </w:instrText>
            </w:r>
            <w:r>
              <w:rPr>
                <w:rFonts w:ascii="Arial Unicode MS" w:eastAsia="Arial Unicode MS" w:hAnsi="Arial Unicode MS" w:cs="Arial Unicode MS"/>
                <w:sz w:val="24"/>
                <w:szCs w:val="24"/>
              </w:rPr>
              <w:fldChar w:fldCharType="separate"/>
            </w:r>
            <w:r w:rsidRPr="00960ED6">
              <w:rPr>
                <w:rFonts w:ascii="Arial Unicode MS" w:eastAsia="Arial Unicode MS" w:hAnsi="Arial Unicode MS" w:cs="Arial Unicode MS"/>
                <w:sz w:val="24"/>
              </w:rPr>
              <w:t>Goddard 1909; Goddard 1912</w:t>
            </w:r>
            <w:r>
              <w:rPr>
                <w:rFonts w:ascii="Arial Unicode MS" w:eastAsia="Arial Unicode MS" w:hAnsi="Arial Unicode MS" w:cs="Arial Unicode MS"/>
                <w:sz w:val="24"/>
                <w:szCs w:val="24"/>
              </w:rPr>
              <w:fldChar w:fldCharType="end"/>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022B4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consonant or a pause)</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n</w:t>
            </w:r>
            <w:r w:rsidRPr="00610B2D">
              <w:rPr>
                <w:rFonts w:ascii="Arial Unicode MS" w:eastAsia="Arial Unicode MS" w:hAnsi="Arial Unicode MS" w:cs="Arial Unicode MS"/>
                <w:sz w:val="24"/>
                <w:szCs w:val="24"/>
                <w:vertAlign w:val="superscript"/>
              </w:rPr>
              <w:t>ɛ</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ʔ</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Pr="00610B2D">
              <w:rPr>
                <w:rFonts w:ascii="Arial Unicode MS" w:eastAsia="Arial Unicode MS" w:hAnsi="Arial Unicode MS" w:cs="Arial Unicode MS"/>
                <w:sz w:val="24"/>
                <w:szCs w:val="24"/>
                <w:vertAlign w:val="superscript"/>
              </w:rPr>
              <w:t>ɛ</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ʔ</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ʟ</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ʟ</w:t>
            </w:r>
            <w:r w:rsidRPr="00610B2D">
              <w:rPr>
                <w:rFonts w:ascii="Arial Unicode MS" w:eastAsia="Arial Unicode MS" w:hAnsi="Arial Unicode MS" w:cs="Arial Unicode MS"/>
                <w:sz w:val="24"/>
                <w:szCs w:val="24"/>
                <w:vertAlign w:val="superscript"/>
              </w:rPr>
              <w:t>ɛ</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ʼ</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consonant or a pause)</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ʼ</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j</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c</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ʰ (before a vowel) / č (before a consonant or a pause)</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c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j</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ž</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ʷ</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ʷ</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kʼw</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ʷ</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ɢ</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ñ</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ŋ</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ñ</w:t>
            </w:r>
            <w:r w:rsidRPr="00610B2D">
              <w:rPr>
                <w:rFonts w:ascii="Arial Unicode MS" w:eastAsia="Arial Unicode MS" w:hAnsi="Arial Unicode MS" w:cs="Arial Unicode MS"/>
                <w:sz w:val="24"/>
                <w:szCs w:val="24"/>
                <w:vertAlign w:val="superscript"/>
              </w:rPr>
              <w:t>ɛ</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ŋʔ</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 ʻ</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vertAlign w:val="superscript"/>
              </w:rPr>
              <w:t>ɛ</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i/>
                <w:iC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 ą</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 ę</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û</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ə</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ī</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ː</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ō</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ː</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ū</w:t>
            </w:r>
            <w:r w:rsidR="00802EEE">
              <w:rPr>
                <w:rFonts w:ascii="Arial Unicode MS" w:eastAsia="Arial Unicode MS" w:hAnsi="Arial Unicode MS" w:cs="Arial Unicode MS"/>
                <w:sz w:val="24"/>
                <w:szCs w:val="24"/>
              </w:rPr>
              <w:t xml:space="preserve"> </w:t>
            </w:r>
          </w:p>
        </w:tc>
        <w:tc>
          <w:tcPr>
            <w:tcW w:w="66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ː</w:t>
            </w:r>
          </w:p>
        </w:tc>
      </w:tr>
    </w:tbl>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ot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 Not infrequently, in the specific forms recorded by Goddard, we find the aspirated affricates </w:t>
      </w:r>
      <w:r w:rsidRPr="00610B2D">
        <w:rPr>
          <w:rFonts w:ascii="Arial Unicode MS" w:eastAsia="Arial Unicode MS" w:hAnsi="Arial Unicode MS" w:cs="Arial Unicode MS"/>
          <w:i/>
          <w:iCs/>
          <w:sz w:val="24"/>
          <w:szCs w:val="24"/>
        </w:rPr>
        <w:t xml:space="preserve">cʰ čʰ </w:t>
      </w:r>
      <w:r w:rsidRPr="00610B2D">
        <w:rPr>
          <w:rFonts w:ascii="Arial Unicode MS" w:eastAsia="Arial Unicode MS" w:hAnsi="Arial Unicode MS" w:cs="Arial Unicode MS"/>
          <w:sz w:val="24"/>
          <w:szCs w:val="24"/>
        </w:rPr>
        <w:t xml:space="preserve">instead of the expected ejective sounds, e.g., </w:t>
      </w:r>
      <w:r w:rsidRPr="00610B2D">
        <w:rPr>
          <w:rFonts w:ascii="Arial Unicode MS" w:eastAsia="Arial Unicode MS" w:hAnsi="Arial Unicode MS" w:cs="Arial Unicode MS"/>
          <w:i/>
          <w:iCs/>
          <w:sz w:val="24"/>
          <w:szCs w:val="24"/>
        </w:rPr>
        <w:t>=cʼa-n</w:t>
      </w:r>
      <w:r w:rsidRPr="00610B2D">
        <w:rPr>
          <w:rFonts w:ascii="Arial Unicode MS" w:eastAsia="Arial Unicode MS" w:hAnsi="Arial Unicode MS" w:cs="Arial Unicode MS"/>
          <w:sz w:val="24"/>
          <w:szCs w:val="24"/>
        </w:rPr>
        <w:t xml:space="preserve"> ~ </w:t>
      </w:r>
      <w:r w:rsidRPr="00610B2D">
        <w:rPr>
          <w:rFonts w:ascii="Arial Unicode MS" w:eastAsia="Arial Unicode MS" w:hAnsi="Arial Unicode MS" w:cs="Arial Unicode MS"/>
          <w:i/>
          <w:iCs/>
          <w:sz w:val="24"/>
          <w:szCs w:val="24"/>
        </w:rPr>
        <w:t>=cʰa-ŋ</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o hear</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or Kato </w:t>
      </w:r>
      <w:r w:rsidRPr="00610B2D">
        <w:rPr>
          <w:rFonts w:ascii="Arial Unicode MS" w:eastAsia="Arial Unicode MS" w:hAnsi="Arial Unicode MS" w:cs="Arial Unicode MS"/>
          <w:i/>
          <w:iCs/>
          <w:sz w:val="24"/>
          <w:szCs w:val="24"/>
        </w:rPr>
        <w:lastRenderedPageBreak/>
        <w:t>=čʰiː</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o blow</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vs. Hupa =</w:t>
      </w:r>
      <w:r w:rsidRPr="00610B2D">
        <w:rPr>
          <w:rFonts w:ascii="Arial Unicode MS" w:eastAsia="Arial Unicode MS" w:hAnsi="Arial Unicode MS" w:cs="Arial Unicode MS"/>
          <w:i/>
          <w:iCs/>
          <w:sz w:val="24"/>
          <w:szCs w:val="24"/>
        </w:rPr>
        <w:t>čʼeː</w:t>
      </w:r>
      <w:r w:rsidRPr="00610B2D">
        <w:rPr>
          <w:rFonts w:ascii="Arial Unicode MS" w:eastAsia="Arial Unicode MS" w:hAnsi="Arial Unicode MS" w:cs="Arial Unicode MS"/>
          <w:sz w:val="24"/>
          <w:szCs w:val="24"/>
        </w:rPr>
        <w:t xml:space="preserve"> (se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ind</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It is unclear whether we are dealing with sporadic de-ejectivization of </w:t>
      </w:r>
      <w:r w:rsidRPr="00610B2D">
        <w:rPr>
          <w:rFonts w:ascii="Arial Unicode MS" w:eastAsia="Arial Unicode MS" w:hAnsi="Arial Unicode MS" w:cs="Arial Unicode MS"/>
          <w:i/>
          <w:iCs/>
          <w:sz w:val="24"/>
          <w:szCs w:val="24"/>
        </w:rPr>
        <w:t xml:space="preserve">cʼ čʼ </w:t>
      </w:r>
      <w:r w:rsidRPr="00610B2D">
        <w:rPr>
          <w:rFonts w:ascii="Arial Unicode MS" w:eastAsia="Arial Unicode MS" w:hAnsi="Arial Unicode MS" w:cs="Arial Unicode MS"/>
          <w:sz w:val="24"/>
          <w:szCs w:val="24"/>
        </w:rPr>
        <w:t>in Kato or with inaccurate transcription on Goddard</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 par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t>Taldash Galice.</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Galice-Applegate language consists of three known dialects: Dakobe (or Applegate), Taldash (or Galice), Nabiltse; all of them became extinct during the 20</w:t>
      </w:r>
      <w:r w:rsidRPr="00610B2D">
        <w:rPr>
          <w:rFonts w:ascii="Arial Unicode MS" w:eastAsia="Arial Unicode MS" w:hAnsi="Arial Unicode MS" w:cs="Arial Unicode MS"/>
          <w:sz w:val="24"/>
          <w:szCs w:val="24"/>
          <w:vertAlign w:val="superscript"/>
        </w:rPr>
        <w:t>th</w:t>
      </w:r>
      <w:r w:rsidR="002D127A">
        <w:rPr>
          <w:rFonts w:ascii="Arial Unicode MS" w:eastAsia="Arial Unicode MS" w:hAnsi="Arial Unicode MS" w:cs="Arial Unicode MS"/>
          <w:sz w:val="24"/>
          <w:szCs w:val="24"/>
        </w:rPr>
        <w:t xml:space="preserve"> century, see </w:t>
      </w:r>
      <w:r w:rsidR="002D127A">
        <w:rPr>
          <w:rFonts w:ascii="Arial Unicode MS" w:eastAsia="Arial Unicode MS" w:hAnsi="Arial Unicode MS" w:cs="Arial Unicode MS"/>
          <w:sz w:val="24"/>
          <w:szCs w:val="24"/>
        </w:rPr>
        <w:fldChar w:fldCharType="begin"/>
      </w:r>
      <w:r w:rsidR="002D127A">
        <w:rPr>
          <w:rFonts w:ascii="Arial Unicode MS" w:eastAsia="Arial Unicode MS" w:hAnsi="Arial Unicode MS" w:cs="Arial Unicode MS"/>
          <w:sz w:val="24"/>
          <w:szCs w:val="24"/>
        </w:rPr>
        <w:instrText xml:space="preserve"> ADDIN ZOTERO_ITEM CSL_CITATION {"citationID":"dEY7MOSr","properties":{"formattedCitation":"Golla 2011: 72\\uc0\\u8211{}73","plainCitation":"Golla 2011: 72–73","noteIndex":0},"citationItems":[{"id":38,"uris":["http://zotero.org/groups/2255823/items/MCYG88EQ"],"uri":["http://zotero.org/groups/2255823/items/MCYG88EQ"],"itemData":{"id":38,"type":"book","title":"California Indian languages","publisher":"University of California Press","publisher-place":"Berkeley","number-of-pages":"380","source":"Library of Congress ISBN","event-place":"Berkeley","ISBN":"978-0-520-26667-4","call-number":"PM501.C2 G65 2011","note":"OCLC: ocn668191602","author":[{"family":"Golla","given":"Victor"}],"issued":{"date-parts":[["2011"]]}},"locator":"72-73"}],"schema":"https://github.com/citation-style-language/schema/raw/master/csl-citation.json"} </w:instrText>
      </w:r>
      <w:r w:rsidR="002D127A">
        <w:rPr>
          <w:rFonts w:ascii="Arial Unicode MS" w:eastAsia="Arial Unicode MS" w:hAnsi="Arial Unicode MS" w:cs="Arial Unicode MS"/>
          <w:sz w:val="24"/>
          <w:szCs w:val="24"/>
        </w:rPr>
        <w:fldChar w:fldCharType="separate"/>
      </w:r>
      <w:r w:rsidR="002D127A" w:rsidRPr="002D127A">
        <w:rPr>
          <w:rFonts w:ascii="Arial Unicode MS" w:eastAsia="Arial Unicode MS" w:hAnsi="Arial Unicode MS" w:cs="Arial Unicode MS"/>
          <w:sz w:val="24"/>
          <w:szCs w:val="24"/>
        </w:rPr>
        <w:t>Golla 2011: 72–73</w:t>
      </w:r>
      <w:r w:rsidR="002D127A">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Golla prefers to treat Galice-Applegate as one of the dialects of the generic Rogue River language). Galice-Applegate is poorly documented, but data on the Taldash dialect are sufficient for compiling the </w:t>
      </w:r>
      <w:r w:rsidR="00A21B67">
        <w:rPr>
          <w:rFonts w:ascii="Arial Unicode MS" w:eastAsia="Arial Unicode MS" w:hAnsi="Arial Unicode MS" w:cs="Arial Unicode MS"/>
          <w:sz w:val="24"/>
          <w:szCs w:val="24"/>
        </w:rPr>
        <w:t xml:space="preserve">110-item </w:t>
      </w:r>
      <w:r w:rsidRPr="00610B2D">
        <w:rPr>
          <w:rFonts w:ascii="Arial Unicode MS" w:eastAsia="Arial Unicode MS" w:hAnsi="Arial Unicode MS" w:cs="Arial Unicode MS"/>
          <w:sz w:val="24"/>
          <w:szCs w:val="24"/>
        </w:rPr>
        <w:t>wordlis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The main sources on Taldash Galice are the papers </w:t>
      </w:r>
      <w:r w:rsidR="004134FB">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hebe3zNy","properties":{"formattedCitation":"Hoijer 1966; Hoijer 1973","plainCitation":"Hoijer 1966; Hoijer 1973","noteIndex":0},"citationItems":[{"id":558,"uris":["http://zotero.org/groups/2255823/items/GAHGC445"],"uri":["http://zotero.org/groups/2255823/items/GAHGC445"],"itemData":{"id":558,"type":"article-journal","title":"Galice Athapaskan: a grammatical sketch","container-title":"International Journal of American Linguistics","page":"320-327","volume":"32","author":[{"family":"Hoijer","given":"Harry"}],"issued":{"date-parts":[["1966"]]}}},{"id":560,"uris":["http://zotero.org/groups/2255823/items/ZLH4Z84J"],"uri":["http://zotero.org/groups/2255823/items/ZLH4Z84J"],"itemData":{"id":560,"type":"article-journal","title":"Galice noun and verb stems","container-title":"Linguistics","page":"49-73","volume":"104","author":[{"family":"Hoijer","given":"Harry"}],"issued":{"date-parts":[["1973"]]}}}],"schema":"https://github.com/citation-style-language/schema/raw/master/csl-citation.json"} </w:instrText>
      </w:r>
      <w:r w:rsidR="004134FB">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Hoijer 1966; Hoijer 1973</w:t>
      </w:r>
      <w:r w:rsidR="004134FB">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which are based on data collected by Melville Jacobs and Ho</w:t>
      </w:r>
      <w:r w:rsidR="00C937A7">
        <w:rPr>
          <w:rFonts w:ascii="Arial Unicode MS" w:eastAsia="Arial Unicode MS" w:hAnsi="Arial Unicode MS" w:cs="Arial Unicode MS"/>
          <w:sz w:val="24"/>
          <w:szCs w:val="24"/>
        </w:rPr>
        <w:t>ij</w:t>
      </w:r>
      <w:r w:rsidR="004134FB">
        <w:rPr>
          <w:rFonts w:ascii="Arial Unicode MS" w:eastAsia="Arial Unicode MS" w:hAnsi="Arial Unicode MS" w:cs="Arial Unicode MS"/>
          <w:sz w:val="24"/>
          <w:szCs w:val="24"/>
        </w:rPr>
        <w:t xml:space="preserve">er in the 1930s and 1950s, and </w:t>
      </w:r>
      <w:r w:rsidR="004134FB">
        <w:rPr>
          <w:rFonts w:ascii="Arial Unicode MS" w:eastAsia="Arial Unicode MS" w:hAnsi="Arial Unicode MS" w:cs="Arial Unicode MS"/>
          <w:sz w:val="24"/>
          <w:szCs w:val="24"/>
        </w:rPr>
        <w:fldChar w:fldCharType="begin"/>
      </w:r>
      <w:r w:rsidR="004134FB">
        <w:rPr>
          <w:rFonts w:ascii="Arial Unicode MS" w:eastAsia="Arial Unicode MS" w:hAnsi="Arial Unicode MS" w:cs="Arial Unicode MS"/>
          <w:sz w:val="24"/>
          <w:szCs w:val="24"/>
        </w:rPr>
        <w:instrText xml:space="preserve"> ADDIN ZOTERO_ITEM CSL_CITATION {"citationID":"7fPHtXds","properties":{"formattedCitation":"Landar 1977","plainCitation":"Landar 1977","noteIndex":0},"citationItems":[{"id":562,"uris":["http://zotero.org/groups/2255823/items/3MNTMH4Y"],"uri":["http://zotero.org/groups/2255823/items/3MNTMH4Y"],"itemData":{"id":562,"type":"article-journal","title":"Three Rogue River Athapaskan vocabularies","container-title":"International Journal of American Linguistics","page":"289-301","volume":"43","author":[{"family":"Landar","given":"Herbert"}],"issued":{"date-parts":[["1977"]]}}}],"schema":"https://github.com/citation-style-language/schema/raw/master/csl-citation.json"} </w:instrText>
      </w:r>
      <w:r w:rsidR="004134FB">
        <w:rPr>
          <w:rFonts w:ascii="Arial Unicode MS" w:eastAsia="Arial Unicode MS" w:hAnsi="Arial Unicode MS" w:cs="Arial Unicode MS"/>
          <w:sz w:val="24"/>
          <w:szCs w:val="24"/>
        </w:rPr>
        <w:fldChar w:fldCharType="separate"/>
      </w:r>
      <w:r w:rsidR="004134FB" w:rsidRPr="004134FB">
        <w:rPr>
          <w:rFonts w:ascii="Arial Unicode MS" w:eastAsia="Arial Unicode MS" w:hAnsi="Arial Unicode MS" w:cs="Arial Unicode MS"/>
          <w:sz w:val="24"/>
        </w:rPr>
        <w:t>Landar 1977</w:t>
      </w:r>
      <w:r w:rsidR="004134FB">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based on data collected in the mid-20</w:t>
      </w:r>
      <w:r w:rsidRPr="00610B2D">
        <w:rPr>
          <w:rFonts w:ascii="Arial Unicode MS" w:eastAsia="Arial Unicode MS" w:hAnsi="Arial Unicode MS" w:cs="Arial Unicode MS"/>
          <w:sz w:val="24"/>
          <w:szCs w:val="24"/>
          <w:vertAlign w:val="superscript"/>
        </w:rPr>
        <w:t>th</w:t>
      </w:r>
      <w:r w:rsidRPr="00610B2D">
        <w:rPr>
          <w:rFonts w:ascii="Arial Unicode MS" w:eastAsia="Arial Unicode MS" w:hAnsi="Arial Unicode MS" w:cs="Arial Unicode MS"/>
          <w:sz w:val="24"/>
          <w:szCs w:val="24"/>
        </w:rPr>
        <w:t xml:space="preserve"> century from the same Galice speaker that Ho</w:t>
      </w:r>
      <w:r w:rsidR="00C937A7">
        <w:rPr>
          <w:rFonts w:ascii="Arial Unicode MS" w:eastAsia="Arial Unicode MS" w:hAnsi="Arial Unicode MS" w:cs="Arial Unicode MS"/>
          <w:sz w:val="24"/>
          <w:szCs w:val="24"/>
        </w:rPr>
        <w:t>ij</w:t>
      </w:r>
      <w:r w:rsidRPr="00610B2D">
        <w:rPr>
          <w:rFonts w:ascii="Arial Unicode MS" w:eastAsia="Arial Unicode MS" w:hAnsi="Arial Unicode MS" w:cs="Arial Unicode MS"/>
          <w:sz w:val="24"/>
          <w:szCs w:val="24"/>
        </w:rPr>
        <w:t>er had worked with. The Tald</w:t>
      </w:r>
      <w:r w:rsidR="007F7509">
        <w:rPr>
          <w:rFonts w:ascii="Arial Unicode MS" w:eastAsia="Arial Unicode MS" w:hAnsi="Arial Unicode MS" w:cs="Arial Unicode MS"/>
          <w:sz w:val="24"/>
          <w:szCs w:val="24"/>
        </w:rPr>
        <w:t xml:space="preserve">ash Galice 89-item wordlist in </w:t>
      </w:r>
      <w:r w:rsidR="007F7509">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JHrsYZNm","properties":{"formattedCitation":"Hoijer 1956: 223","plainCitation":"Hoijer 1956: 223","noteIndex":0},"citationItems":[{"id":538,"uris":["http://zotero.org/groups/2255823/items/7LWMV4JN"],"uri":["http://zotero.org/groups/2255823/items/7LWMV4JN"],"itemData":{"id":538,"type":"article-journal","title":"The chronology of the Athapaskan languages","container-title":"International Journal of American Linguistics","page":"219-232","volume":"22","issue":"4","author":[{"family":"Hoijer","given":"Harry"}],"issued":{"date-parts":[["1956"]]}},"locator":"223"}],"schema":"https://github.com/citation-style-language/schema/raw/master/csl-citation.json"} </w:instrText>
      </w:r>
      <w:r w:rsidR="007F7509">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Hoijer 1956: 223</w:t>
      </w:r>
      <w:r w:rsidR="007F7509">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is based on Jacobs</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materials. One Taldash Galice text from Jacobs</w:t>
      </w:r>
      <w:r w:rsidR="00CD77F0">
        <w:rPr>
          <w:rFonts w:ascii="Arial Unicode MS" w:eastAsia="Arial Unicode MS" w:hAnsi="Arial Unicode MS" w:cs="Arial Unicode MS"/>
          <w:sz w:val="24"/>
          <w:szCs w:val="24"/>
        </w:rPr>
        <w:t>’</w:t>
      </w:r>
      <w:r w:rsidR="00CD11D3">
        <w:rPr>
          <w:rFonts w:ascii="Arial Unicode MS" w:eastAsia="Arial Unicode MS" w:hAnsi="Arial Unicode MS" w:cs="Arial Unicode MS"/>
          <w:sz w:val="24"/>
          <w:szCs w:val="24"/>
        </w:rPr>
        <w:t xml:space="preserve"> collection was published as </w:t>
      </w:r>
      <w:r w:rsidR="00CD11D3">
        <w:rPr>
          <w:rFonts w:ascii="Arial Unicode MS" w:eastAsia="Arial Unicode MS" w:hAnsi="Arial Unicode MS" w:cs="Arial Unicode MS"/>
          <w:sz w:val="24"/>
          <w:szCs w:val="24"/>
        </w:rPr>
        <w:fldChar w:fldCharType="begin"/>
      </w:r>
      <w:r w:rsidR="00CD11D3">
        <w:rPr>
          <w:rFonts w:ascii="Arial Unicode MS" w:eastAsia="Arial Unicode MS" w:hAnsi="Arial Unicode MS" w:cs="Arial Unicode MS"/>
          <w:sz w:val="24"/>
          <w:szCs w:val="24"/>
        </w:rPr>
        <w:instrText xml:space="preserve"> ADDIN ZOTERO_ITEM CSL_CITATION {"citationID":"uRNbFrvC","properties":{"formattedCitation":"Jacobs 1968","plainCitation":"Jacobs 1968","noteIndex":0},"citationItems":[{"id":564,"uris":["http://zotero.org/groups/2255823/items/IFTW3R46"],"uri":["http://zotero.org/groups/2255823/items/IFTW3R46"],"itemData":{"id":564,"type":"article-journal","title":"An historical event text from a Galice Athabaskan in Southwestern Oregon","container-title":"International Journal of American Linguistics","page":"183-191","volume":"34","author":[{"family":"Jacobs","given":"Melville"}],"issued":{"date-parts":[["1968"]]}}}],"schema":"https://github.com/citation-style-language/schema/raw/master/csl-citation.json"} </w:instrText>
      </w:r>
      <w:r w:rsidR="00CD11D3">
        <w:rPr>
          <w:rFonts w:ascii="Arial Unicode MS" w:eastAsia="Arial Unicode MS" w:hAnsi="Arial Unicode MS" w:cs="Arial Unicode MS"/>
          <w:sz w:val="24"/>
          <w:szCs w:val="24"/>
        </w:rPr>
        <w:fldChar w:fldCharType="separate"/>
      </w:r>
      <w:r w:rsidR="00CD11D3" w:rsidRPr="00CD11D3">
        <w:rPr>
          <w:rFonts w:ascii="Arial Unicode MS" w:eastAsia="Arial Unicode MS" w:hAnsi="Arial Unicode MS" w:cs="Arial Unicode MS"/>
          <w:sz w:val="24"/>
        </w:rPr>
        <w:t>Jacobs 1968</w:t>
      </w:r>
      <w:r w:rsidR="00CD11D3">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most reliable transcription o</w:t>
      </w:r>
      <w:r w:rsidR="00CD11D3">
        <w:rPr>
          <w:rFonts w:ascii="Arial Unicode MS" w:eastAsia="Arial Unicode MS" w:hAnsi="Arial Unicode MS" w:cs="Arial Unicode MS"/>
          <w:sz w:val="24"/>
          <w:szCs w:val="24"/>
        </w:rPr>
        <w:t xml:space="preserve">f Taldash Galice is offered in </w:t>
      </w:r>
      <w:r w:rsidR="00CD11D3">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XP5pRLAb","properties":{"formattedCitation":"Hoijer 1973","plainCitation":"Hoijer 1973","noteIndex":0},"citationItems":[{"id":560,"uris":["http://zotero.org/groups/2255823/items/ZLH4Z84J"],"uri":["http://zotero.org/groups/2255823/items/ZLH4Z84J"],"itemData":{"id":560,"type":"article-journal","title":"Galice noun and verb stems","container-title":"Linguistics","page":"49-73","volume":"104","author":[{"family":"Hoijer","given":"Harry"}],"issued":{"date-parts":[["1973"]]}}}],"schema":"https://github.com/citation-style-language/schema/raw/master/csl-citation.json"} </w:instrText>
      </w:r>
      <w:r w:rsidR="00CD11D3">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Hoijer 1973</w:t>
      </w:r>
      <w:r w:rsidR="00CD11D3">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On </w:t>
      </w:r>
      <w:r w:rsidR="00CD11D3">
        <w:rPr>
          <w:rFonts w:ascii="Arial Unicode MS" w:eastAsia="Arial Unicode MS" w:hAnsi="Arial Unicode MS" w:cs="Arial Unicode MS"/>
          <w:sz w:val="24"/>
          <w:szCs w:val="24"/>
        </w:rPr>
        <w:t xml:space="preserve">the contrary, transcription in </w:t>
      </w:r>
      <w:r w:rsidR="00CD11D3">
        <w:rPr>
          <w:rFonts w:ascii="Arial Unicode MS" w:eastAsia="Arial Unicode MS" w:hAnsi="Arial Unicode MS" w:cs="Arial Unicode MS"/>
          <w:sz w:val="24"/>
          <w:szCs w:val="24"/>
        </w:rPr>
        <w:fldChar w:fldCharType="begin"/>
      </w:r>
      <w:r w:rsidR="00CD11D3">
        <w:rPr>
          <w:rFonts w:ascii="Arial Unicode MS" w:eastAsia="Arial Unicode MS" w:hAnsi="Arial Unicode MS" w:cs="Arial Unicode MS"/>
          <w:sz w:val="24"/>
          <w:szCs w:val="24"/>
        </w:rPr>
        <w:instrText xml:space="preserve"> ADDIN ZOTERO_ITEM CSL_CITATION {"citationID":"jRZgS4oj","properties":{"formattedCitation":"Landar 1977","plainCitation":"Landar 1977","noteIndex":0},"citationItems":[{"id":562,"uris":["http://zotero.org/groups/2255823/items/3MNTMH4Y"],"uri":["http://zotero.org/groups/2255823/items/3MNTMH4Y"],"itemData":{"id":562,"type":"article-journal","title":"Three Rogue River Athapaskan vocabularies","container-title":"International Journal of American Linguistics","page":"289-301","volume":"43","author":[{"family":"Landar","given":"Herbert"}],"issued":{"date-parts":[["1977"]]}}}],"schema":"https://github.com/citation-style-language/schema/raw/master/csl-citation.json"} </w:instrText>
      </w:r>
      <w:r w:rsidR="00CD11D3">
        <w:rPr>
          <w:rFonts w:ascii="Arial Unicode MS" w:eastAsia="Arial Unicode MS" w:hAnsi="Arial Unicode MS" w:cs="Arial Unicode MS"/>
          <w:sz w:val="24"/>
          <w:szCs w:val="24"/>
        </w:rPr>
        <w:fldChar w:fldCharType="separate"/>
      </w:r>
      <w:r w:rsidR="00CD11D3" w:rsidRPr="00CD11D3">
        <w:rPr>
          <w:rFonts w:ascii="Arial Unicode MS" w:eastAsia="Arial Unicode MS" w:hAnsi="Arial Unicode MS" w:cs="Arial Unicode MS"/>
          <w:sz w:val="24"/>
        </w:rPr>
        <w:t>Landar 1977</w:t>
      </w:r>
      <w:r w:rsidR="00CD11D3">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seems rather inaccurate; in particular, vowel nasality frequently remains unmarked by Landar.</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 19</w:t>
      </w:r>
      <w:r w:rsidRPr="00610B2D">
        <w:rPr>
          <w:rFonts w:ascii="Arial Unicode MS" w:eastAsia="Arial Unicode MS" w:hAnsi="Arial Unicode MS" w:cs="Arial Unicode MS"/>
          <w:sz w:val="24"/>
          <w:szCs w:val="24"/>
          <w:vertAlign w:val="superscript"/>
        </w:rPr>
        <w:t>th</w:t>
      </w:r>
      <w:r w:rsidRPr="00610B2D">
        <w:rPr>
          <w:rFonts w:ascii="Arial Unicode MS" w:eastAsia="Arial Unicode MS" w:hAnsi="Arial Unicode MS" w:cs="Arial Unicode MS"/>
          <w:sz w:val="24"/>
          <w:szCs w:val="24"/>
        </w:rPr>
        <w:t xml:space="preserve"> century vocabulary of Taldash Galice by J. Owen Dorsey (</w:t>
      </w:r>
      <w:r w:rsidRPr="00610B2D">
        <w:rPr>
          <w:rFonts w:ascii="Arial Unicode MS" w:eastAsia="Arial Unicode MS" w:hAnsi="Arial Unicode MS" w:cs="Arial Unicode MS"/>
          <w:i/>
          <w:iCs/>
          <w:sz w:val="24"/>
          <w:szCs w:val="24"/>
        </w:rPr>
        <w:t>Galice Creek [Talt uct un tude] vocabulary and grammatical notes</w:t>
      </w:r>
      <w:r w:rsidRPr="00610B2D">
        <w:rPr>
          <w:rFonts w:ascii="Arial Unicode MS" w:eastAsia="Arial Unicode MS" w:hAnsi="Arial Unicode MS" w:cs="Arial Unicode MS"/>
          <w:sz w:val="24"/>
          <w:szCs w:val="24"/>
        </w:rPr>
        <w:t>, Yacltun or Galice Creek Jim and Peter Muggins, September 18 - October 9, 1884. NAA MS 4800:(4.1.2) (373), National Anthropological Archives, Smithsonian Ins</w:t>
      </w:r>
      <w:r w:rsidR="00CD11D3">
        <w:rPr>
          <w:rFonts w:ascii="Arial Unicode MS" w:eastAsia="Arial Unicode MS" w:hAnsi="Arial Unicode MS" w:cs="Arial Unicode MS"/>
          <w:sz w:val="24"/>
          <w:szCs w:val="24"/>
        </w:rPr>
        <w:t xml:space="preserve">titution. 53 pp.), reported in </w:t>
      </w:r>
      <w:r w:rsidR="00CD11D3">
        <w:rPr>
          <w:rFonts w:ascii="Arial Unicode MS" w:eastAsia="Arial Unicode MS" w:hAnsi="Arial Unicode MS" w:cs="Arial Unicode MS"/>
          <w:sz w:val="24"/>
          <w:szCs w:val="24"/>
        </w:rPr>
        <w:fldChar w:fldCharType="begin"/>
      </w:r>
      <w:r w:rsidR="00CD11D3">
        <w:rPr>
          <w:rFonts w:ascii="Arial Unicode MS" w:eastAsia="Arial Unicode MS" w:hAnsi="Arial Unicode MS" w:cs="Arial Unicode MS"/>
          <w:sz w:val="24"/>
          <w:szCs w:val="24"/>
        </w:rPr>
        <w:instrText xml:space="preserve"> ADDIN ZOTERO_ITEM CSL_CITATION {"citationID":"oMSCvd0x","properties":{"formattedCitation":"Golla 2011","plainCitation":"Golla 2011","noteIndex":0},"citationItems":[{"id":38,"uris":["http://zotero.org/groups/2255823/items/MCYG88EQ"],"uri":["http://zotero.org/groups/2255823/items/MCYG88EQ"],"itemData":{"id":38,"type":"book","title":"California Indian languages","publisher":"University of California Press","publisher-place":"Berkeley","number-of-pages":"380","source":"Library of Congress ISBN","event-place":"Berkeley","ISBN":"978-0-520-26667-4","call-number":"PM501.C2 G65 2011","note":"OCLC: ocn668191602","author":[{"family":"Golla","given":"Victor"}],"issued":{"date-parts":[["2011"]]}}}],"schema":"https://github.com/citation-style-language/schema/raw/master/csl-citation.json"} </w:instrText>
      </w:r>
      <w:r w:rsidR="00CD11D3">
        <w:rPr>
          <w:rFonts w:ascii="Arial Unicode MS" w:eastAsia="Arial Unicode MS" w:hAnsi="Arial Unicode MS" w:cs="Arial Unicode MS"/>
          <w:sz w:val="24"/>
          <w:szCs w:val="24"/>
        </w:rPr>
        <w:fldChar w:fldCharType="separate"/>
      </w:r>
      <w:r w:rsidR="00CD11D3" w:rsidRPr="00CD11D3">
        <w:rPr>
          <w:rFonts w:ascii="Arial Unicode MS" w:eastAsia="Arial Unicode MS" w:hAnsi="Arial Unicode MS" w:cs="Arial Unicode MS"/>
          <w:sz w:val="24"/>
        </w:rPr>
        <w:t>Golla 2011</w:t>
      </w:r>
      <w:r w:rsidR="00CD11D3">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is unavailable to us.</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We transliterate the alphabets of </w:t>
      </w:r>
      <w:r w:rsidR="00CD11D3">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YS7votpA","properties":{"formattedCitation":"Hoijer 1966; Hoijer 1973","plainCitation":"Hoijer 1966; Hoijer 1973","noteIndex":0},"citationItems":[{"id":558,"uris":["http://zotero.org/groups/2255823/items/GAHGC445"],"uri":["http://zotero.org/groups/2255823/items/GAHGC445"],"itemData":{"id":558,"type":"article-journal","title":"Galice Athapaskan: a grammatical sketch","container-title":"International Journal of American Linguistics","page":"320-327","volume":"32","author":[{"family":"Hoijer","given":"Harry"}],"issued":{"date-parts":[["1966"]]}}},{"id":560,"uris":["http://zotero.org/groups/2255823/items/ZLH4Z84J"],"uri":["http://zotero.org/groups/2255823/items/ZLH4Z84J"],"itemData":{"id":560,"type":"article-journal","title":"Galice noun and verb stems","container-title":"Linguistics","page":"49-73","volume":"104","author":[{"family":"Hoijer","given":"Harry"}],"issued":{"date-parts":[["1973"]]}}}],"schema":"https://github.com/citation-style-language/schema/raw/master/csl-citation.json"} </w:instrText>
      </w:r>
      <w:r w:rsidR="00CD11D3">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Hoijer 1966; Hoijer 1973</w:t>
      </w:r>
      <w:r w:rsidR="00CD11D3">
        <w:rPr>
          <w:rFonts w:ascii="Arial Unicode MS" w:eastAsia="Arial Unicode MS" w:hAnsi="Arial Unicode MS" w:cs="Arial Unicode MS"/>
          <w:sz w:val="24"/>
          <w:szCs w:val="24"/>
        </w:rPr>
        <w:fldChar w:fldCharType="end"/>
      </w:r>
      <w:r w:rsidR="00CD11D3">
        <w:rPr>
          <w:rFonts w:ascii="Arial Unicode MS" w:eastAsia="Arial Unicode MS" w:hAnsi="Arial Unicode MS" w:cs="Arial Unicode MS"/>
          <w:sz w:val="24"/>
          <w:szCs w:val="24"/>
          <w:lang w:val="ru-RU"/>
        </w:rPr>
        <w:t xml:space="preserve"> </w:t>
      </w:r>
      <w:r w:rsidRPr="00610B2D">
        <w:rPr>
          <w:rFonts w:ascii="Arial Unicode MS" w:eastAsia="Arial Unicode MS" w:hAnsi="Arial Unicode MS" w:cs="Arial Unicode MS"/>
          <w:sz w:val="24"/>
          <w:szCs w:val="24"/>
        </w:rPr>
        <w:t>as follow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1890"/>
        <w:gridCol w:w="1800"/>
        <w:gridCol w:w="6480"/>
      </w:tblGrid>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CD11D3" w:rsidP="00CD11D3">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Zf7erwnD","properties":{"formattedCitation":"Hoijer 1973","plainCitation":"Hoijer 1973","noteIndex":0},"citationItems":[{"id":560,"uris":["http://zotero.org/groups/2255823/items/ZLH4Z84J"],"uri":["http://zotero.org/groups/2255823/items/ZLH4Z84J"],"itemData":{"id":560,"type":"article-journal","title":"Galice noun and verb stems","container-title":"Linguistics","page":"49-73","volume":"104","author":[{"family":"Hoijer","given":"Harry"}],"issued":{"date-parts":[["1973"]]}}}],"schema":"https://github.com/citation-style-language/schema/raw/master/csl-citation.json"} </w:instrText>
            </w:r>
            <w:r>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Hoijer 1973</w:t>
            </w:r>
            <w:r>
              <w:rPr>
                <w:rFonts w:ascii="Arial Unicode MS" w:eastAsia="Arial Unicode MS" w:hAnsi="Arial Unicode MS" w:cs="Arial Unicode MS"/>
                <w:sz w:val="24"/>
                <w:szCs w:val="24"/>
              </w:rPr>
              <w:fldChar w:fldCharType="end"/>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CD11D3" w:rsidP="00CD11D3">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I45xhlmq","properties":{"formattedCitation":"Hoijer 1966","plainCitation":"Hoijer 1966","noteIndex":0},"citationItems":[{"id":558,"uris":["http://zotero.org/groups/2255823/items/GAHGC445"],"uri":["http://zotero.org/groups/2255823/items/GAHGC445"],"itemData":{"id":558,"type":"article-journal","title":"Galice Athapaskan: a grammatical sketch","container-title":"International Journal of American Linguistics","page":"320-327","volume":"32","author":[{"family":"Hoijer","given":"Harry"}],"issued":{"date-parts":[["1966"]]}}}],"schema":"https://github.com/citation-style-language/schema/raw/master/csl-citation.json"} </w:instrText>
            </w:r>
            <w:r>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Hoijer 1966</w:t>
            </w:r>
            <w:r>
              <w:rPr>
                <w:rFonts w:ascii="Arial Unicode MS" w:eastAsia="Arial Unicode MS" w:hAnsi="Arial Unicode MS" w:cs="Arial Unicode MS"/>
                <w:sz w:val="24"/>
                <w:szCs w:val="24"/>
              </w:rPr>
              <w:fldChar w:fldCharType="end"/>
            </w:r>
          </w:p>
        </w:tc>
        <w:tc>
          <w:tcPr>
            <w:tcW w:w="6480" w:type="dxa"/>
            <w:tcBorders>
              <w:top w:val="single" w:sz="2" w:space="0" w:color="auto"/>
              <w:left w:val="single" w:sz="2" w:space="0" w:color="auto"/>
              <w:bottom w:val="single" w:sz="2" w:space="0" w:color="auto"/>
              <w:right w:val="single" w:sz="2" w:space="0" w:color="auto"/>
            </w:tcBorders>
          </w:tcPr>
          <w:p w:rsidR="00610B2D" w:rsidRPr="00CD11D3" w:rsidRDefault="00CD11D3" w:rsidP="00F4122D">
            <w:pPr>
              <w:autoSpaceDE w:val="0"/>
              <w:autoSpaceDN w:val="0"/>
              <w:adjustRightInd w:val="0"/>
              <w:spacing w:before="120" w:after="0" w:line="240" w:lineRule="auto"/>
              <w:jc w:val="both"/>
              <w:rPr>
                <w:rFonts w:ascii="Arial Unicode MS" w:eastAsia="Arial Unicode MS" w:hAnsi="Arial Unicode MS" w:cs="Arial Unicode MS"/>
                <w:sz w:val="24"/>
                <w:szCs w:val="24"/>
                <w:lang w:val="ru-RU"/>
              </w:rPr>
            </w:pPr>
            <w:r w:rsidRPr="00CD11D3">
              <w:rPr>
                <w:rFonts w:ascii="Arial Unicode MS" w:eastAsia="Arial Unicode MS" w:hAnsi="Arial Unicode MS" w:cs="Arial Unicode MS"/>
                <w:sz w:val="24"/>
                <w:szCs w:val="24"/>
                <w:lang w:val="ru-RU"/>
              </w:rPr>
              <w:t>Current</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d</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consonant or a pause)</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ł</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j</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ć</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ʼ</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ǰ</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ž</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š</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ʰ (before a vowel) / č (before a consonant or a pause)</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šʼ</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ʷ</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ʷ</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ʷ</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ʷ</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ʷ</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ʷ</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ḱ</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ḱʷ</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ʷ</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ʷ</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i/>
                <w:iC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ʍ</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V</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V</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ː</w:t>
            </w:r>
          </w:p>
        </w:tc>
      </w:tr>
      <w:tr w:rsidR="00610B2D" w:rsidRPr="00610B2D">
        <w:tc>
          <w:tcPr>
            <w:tcW w:w="18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180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4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p>
        </w:tc>
      </w:tr>
    </w:tbl>
    <w:p w:rsidR="0045009F" w:rsidRDefault="0045009F"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otes.</w:t>
      </w:r>
    </w:p>
    <w:p w:rsidR="00610B2D" w:rsidRPr="00610B2D" w:rsidRDefault="00CD11D3"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1. According to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DMf6zzeZ","properties":{"formattedCitation":"Landar 1977: 294","plainCitation":"Landar 1977: 294","noteIndex":0},"citationItems":[{"id":562,"uris":["http://zotero.org/groups/2255823/items/3MNTMH4Y"],"uri":["http://zotero.org/groups/2255823/items/3MNTMH4Y"],"itemData":{"id":562,"type":"article-journal","title":"Three Rogue River Athapaskan vocabularies","container-title":"International Journal of American Linguistics","page":"289-301","volume":"43","author":[{"family":"Landar","given":"Herbert"}],"issued":{"date-parts":[["1977"]]}},"locator":"294"}],"schema":"https://github.com/citation-style-language/schema/raw/master/csl-citation.json"} </w:instrText>
      </w:r>
      <w:r>
        <w:rPr>
          <w:rFonts w:ascii="Arial Unicode MS" w:eastAsia="Arial Unicode MS" w:hAnsi="Arial Unicode MS" w:cs="Arial Unicode MS"/>
          <w:sz w:val="24"/>
          <w:szCs w:val="24"/>
        </w:rPr>
        <w:fldChar w:fldCharType="separate"/>
      </w:r>
      <w:r w:rsidRPr="00CD11D3">
        <w:rPr>
          <w:rFonts w:ascii="Arial Unicode MS" w:eastAsia="Arial Unicode MS" w:hAnsi="Arial Unicode MS" w:cs="Arial Unicode MS"/>
          <w:sz w:val="24"/>
        </w:rPr>
        <w:t>Landar 1977: 294</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xml:space="preserve">, the alveodentals are actually dental: </w:t>
      </w:r>
      <w:r w:rsidR="00610B2D" w:rsidRPr="00610B2D">
        <w:rPr>
          <w:rFonts w:ascii="Arial Unicode MS" w:eastAsia="Arial Unicode MS" w:hAnsi="Arial Unicode MS" w:cs="Arial Unicode MS"/>
          <w:i/>
          <w:iCs/>
          <w:sz w:val="24"/>
          <w:szCs w:val="24"/>
        </w:rPr>
        <w:t>t̪ s̪</w:t>
      </w:r>
      <w:r>
        <w:rPr>
          <w:rFonts w:ascii="Arial Unicode MS" w:eastAsia="Arial Unicode MS" w:hAnsi="Arial Unicode MS" w:cs="Arial Unicode MS"/>
          <w:sz w:val="24"/>
          <w:szCs w:val="24"/>
        </w:rPr>
        <w:t xml:space="preserve"> and so on, although in </w:t>
      </w:r>
      <w:r>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jNHkTcyK","properties":{"formattedCitation":"Hoijer 1966: 320","plainCitation":"Hoijer 1966: 320","noteIndex":0},"citationItems":[{"id":558,"uris":["http://zotero.org/groups/2255823/items/GAHGC445"],"uri":["http://zotero.org/groups/2255823/items/GAHGC445"],"itemData":{"id":558,"type":"article-journal","title":"Galice Athapaskan: a grammatical sketch","container-title":"International Journal of American Linguistics","page":"320-327","volume":"32","author":[{"family":"Hoijer","given":"Harry"}],"issued":{"date-parts":[["1966"]]}},"locator":"320"}],"schema":"https://github.com/citation-style-language/schema/raw/master/csl-citation.json"} </w:instrText>
      </w:r>
      <w:r>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Hoijer 1966: 320</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xml:space="preserve"> they are specified as apico-alveolar.</w:t>
      </w:r>
    </w:p>
    <w:p w:rsidR="00610B2D" w:rsidRPr="00610B2D" w:rsidRDefault="00CD11D3"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2. It is reported in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vjodFXBg","properties":{"formattedCitation":"Golla 2011: 75","plainCitation":"Golla 2011: 75","noteIndex":0},"citationItems":[{"id":38,"uris":["http://zotero.org/groups/2255823/items/MCYG88EQ"],"uri":["http://zotero.org/groups/2255823/items/MCYG88EQ"],"itemData":{"id":38,"type":"book","title":"California Indian languages","publisher":"University of California Press","publisher-place":"Berkeley","number-of-pages":"380","source":"Library of Congress ISBN","event-place":"Berkeley","ISBN":"978-0-520-26667-4","call-number":"PM501.C2 G65 2011","note":"OCLC: ocn668191602","author":[{"family":"Golla","given":"Victor"}],"issued":{"date-parts":[["2011"]]}},"locator":"75"}],"schema":"https://github.com/citation-style-language/schema/raw/master/csl-citation.json"} </w:instrText>
      </w:r>
      <w:r>
        <w:rPr>
          <w:rFonts w:ascii="Arial Unicode MS" w:eastAsia="Arial Unicode MS" w:hAnsi="Arial Unicode MS" w:cs="Arial Unicode MS"/>
          <w:sz w:val="24"/>
          <w:szCs w:val="24"/>
        </w:rPr>
        <w:fldChar w:fldCharType="separate"/>
      </w:r>
      <w:r w:rsidRPr="00CD11D3">
        <w:rPr>
          <w:rFonts w:ascii="Arial Unicode MS" w:eastAsia="Arial Unicode MS" w:hAnsi="Arial Unicode MS" w:cs="Arial Unicode MS"/>
          <w:sz w:val="24"/>
        </w:rPr>
        <w:t>Golla 2011: 75</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xml:space="preserve"> that Taldash Galice possesses two additional voiced stops: </w:t>
      </w:r>
      <w:r w:rsidR="00610B2D" w:rsidRPr="00610B2D">
        <w:rPr>
          <w:rFonts w:ascii="Arial Unicode MS" w:eastAsia="Arial Unicode MS" w:hAnsi="Arial Unicode MS" w:cs="Arial Unicode MS"/>
          <w:i/>
          <w:iCs/>
          <w:sz w:val="24"/>
          <w:szCs w:val="24"/>
        </w:rPr>
        <w:t>b d</w:t>
      </w:r>
      <w:r w:rsidR="00610B2D" w:rsidRPr="00610B2D">
        <w:rPr>
          <w:rFonts w:ascii="Arial Unicode MS" w:eastAsia="Arial Unicode MS" w:hAnsi="Arial Unicode MS" w:cs="Arial Unicode MS"/>
          <w:sz w:val="24"/>
          <w:szCs w:val="24"/>
        </w:rPr>
        <w:t xml:space="preserve"> (originating from </w:t>
      </w:r>
      <w:r w:rsidR="00610B2D" w:rsidRPr="00610B2D">
        <w:rPr>
          <w:rFonts w:ascii="Arial Unicode MS" w:eastAsia="Arial Unicode MS" w:hAnsi="Arial Unicode MS" w:cs="Arial Unicode MS"/>
          <w:i/>
          <w:iCs/>
          <w:sz w:val="24"/>
          <w:szCs w:val="24"/>
        </w:rPr>
        <w:t>m n</w:t>
      </w:r>
      <w:r w:rsidR="00610B2D" w:rsidRPr="00610B2D">
        <w:rPr>
          <w:rFonts w:ascii="Arial Unicode MS" w:eastAsia="Arial Unicode MS" w:hAnsi="Arial Unicode MS" w:cs="Arial Unicode MS"/>
          <w:sz w:val="24"/>
          <w:szCs w:val="24"/>
        </w:rPr>
        <w:t xml:space="preserve"> in many phonetic environments), although in other sources, e.g., </w:t>
      </w:r>
      <w:r>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sht5SJSA","properties":{"formattedCitation":"Hoijer 1966; Hoijer 1973","plainCitation":"Hoijer 1966; Hoijer 1973","noteIndex":0},"citationItems":[{"id":558,"uris":["http://zotero.org/groups/2255823/items/GAHGC445"],"uri":["http://zotero.org/groups/2255823/items/GAHGC445"],"itemData":{"id":558,"type":"article-journal","title":"Galice Athapaskan: a grammatical sketch","container-title":"International Journal of American Linguistics","page":"320-327","volume":"32","author":[{"family":"Hoijer","given":"Harry"}],"issued":{"date-parts":[["1966"]]}}},{"id":560,"uris":["http://zotero.org/groups/2255823/items/ZLH4Z84J"],"uri":["http://zotero.org/groups/2255823/items/ZLH4Z84J"],"itemData":{"id":560,"type":"article-journal","title":"Galice noun and verb stems","container-title":"Linguistics","page":"49-73","volume":"104","author":[{"family":"Hoijer","given":"Harry"}],"issued":{"date-parts":[["1973"]]}}}],"schema":"https://github.com/citation-style-language/schema/raw/master/csl-citation.json"} </w:instrText>
      </w:r>
      <w:r>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Hoijer 1966; Hoijer 1973</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xml:space="preserve">, voiced </w:t>
      </w:r>
      <w:r w:rsidR="00610B2D" w:rsidRPr="00610B2D">
        <w:rPr>
          <w:rFonts w:ascii="Arial Unicode MS" w:eastAsia="Arial Unicode MS" w:hAnsi="Arial Unicode MS" w:cs="Arial Unicode MS"/>
          <w:i/>
          <w:iCs/>
          <w:sz w:val="24"/>
          <w:szCs w:val="24"/>
        </w:rPr>
        <w:t>b d</w:t>
      </w:r>
      <w:r w:rsidR="00610B2D" w:rsidRPr="00610B2D">
        <w:rPr>
          <w:rFonts w:ascii="Arial Unicode MS" w:eastAsia="Arial Unicode MS" w:hAnsi="Arial Unicode MS" w:cs="Arial Unicode MS"/>
          <w:sz w:val="24"/>
          <w:szCs w:val="24"/>
        </w:rPr>
        <w:t xml:space="preserve"> are not mentioned.</w:t>
      </w:r>
    </w:p>
    <w:p w:rsidR="00610B2D" w:rsidRPr="00610B2D" w:rsidRDefault="00DF437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3. In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4bdgtZT2","properties":{"formattedCitation":"Landar 1977: 294","plainCitation":"Landar 1977: 294","noteIndex":0},"citationItems":[{"id":562,"uris":["http://zotero.org/groups/2255823/items/3MNTMH4Y"],"uri":["http://zotero.org/groups/2255823/items/3MNTMH4Y"],"itemData":{"id":562,"type":"article-journal","title":"Three Rogue River Athapaskan vocabularies","container-title":"International Journal of American Linguistics","page":"289-301","volume":"43","author":[{"family":"Landar","given":"Herbert"}],"issued":{"date-parts":[["1977"]]}},"locator":"294"}],"schema":"https://github.com/citation-style-language/schema/raw/master/csl-citation.json"} </w:instrText>
      </w:r>
      <w:r>
        <w:rPr>
          <w:rFonts w:ascii="Arial Unicode MS" w:eastAsia="Arial Unicode MS" w:hAnsi="Arial Unicode MS" w:cs="Arial Unicode MS"/>
          <w:sz w:val="24"/>
          <w:szCs w:val="24"/>
        </w:rPr>
        <w:fldChar w:fldCharType="separate"/>
      </w:r>
      <w:r w:rsidRPr="00DF437D">
        <w:rPr>
          <w:rFonts w:ascii="Arial Unicode MS" w:eastAsia="Arial Unicode MS" w:hAnsi="Arial Unicode MS" w:cs="Arial Unicode MS"/>
          <w:sz w:val="24"/>
        </w:rPr>
        <w:t>Landar 1977: 294</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xml:space="preserve">, an additional specific sibilant is mentioned: “whistled” </w:t>
      </w:r>
      <w:r w:rsidR="00610B2D" w:rsidRPr="00610B2D">
        <w:rPr>
          <w:rFonts w:ascii="Arial Unicode MS" w:eastAsia="Arial Unicode MS" w:hAnsi="Arial Unicode MS" w:cs="Arial Unicode MS"/>
          <w:i/>
          <w:iCs/>
          <w:sz w:val="24"/>
          <w:szCs w:val="24"/>
        </w:rPr>
        <w:t>s</w:t>
      </w:r>
      <w:r w:rsidR="00610B2D" w:rsidRPr="00610B2D">
        <w:rPr>
          <w:rFonts w:ascii="Arial Unicode MS" w:eastAsia="Arial Unicode MS" w:hAnsi="Arial Unicode MS" w:cs="Arial Unicode MS"/>
          <w:sz w:val="24"/>
          <w:szCs w:val="24"/>
        </w:rPr>
        <w:t xml:space="preserve">, which we provisionally transcribe as </w:t>
      </w:r>
      <w:r w:rsidR="00610B2D" w:rsidRPr="00610B2D">
        <w:rPr>
          <w:rFonts w:ascii="Arial Unicode MS" w:eastAsia="Arial Unicode MS" w:hAnsi="Arial Unicode MS" w:cs="Arial Unicode MS"/>
          <w:i/>
          <w:iCs/>
          <w:sz w:val="24"/>
          <w:szCs w:val="24"/>
        </w:rPr>
        <w:t>sʸ</w:t>
      </w:r>
      <w:r w:rsidR="00610B2D" w:rsidRPr="00610B2D">
        <w:rPr>
          <w:rFonts w:ascii="Arial Unicode MS" w:eastAsia="Arial Unicode MS" w:hAnsi="Arial Unicode MS" w:cs="Arial Unicode MS"/>
          <w:sz w:val="24"/>
          <w:szCs w:val="24"/>
        </w:rPr>
        <w:t>.</w:t>
      </w:r>
    </w:p>
    <w:p w:rsidR="00610B2D" w:rsidRPr="00610B2D" w:rsidRDefault="00DF437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4. According to </w:t>
      </w:r>
      <w:r>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jrrw1STs","properties":{"formattedCitation":"Hoijer 1966: 320","plainCitation":"Hoijer 1966: 320","noteIndex":0},"citationItems":[{"id":558,"uris":["http://zotero.org/groups/2255823/items/GAHGC445"],"uri":["http://zotero.org/groups/2255823/items/GAHGC445"],"itemData":{"id":558,"type":"article-journal","title":"Galice Athapaskan: a grammatical sketch","container-title":"International Journal of American Linguistics","page":"320-327","volume":"32","author":[{"family":"Hoijer","given":"Harry"}],"issued":{"date-parts":[["1966"]]}},"locator":"320"}],"schema":"https://github.com/citation-style-language/schema/raw/master/csl-citation.json"} </w:instrText>
      </w:r>
      <w:r>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Hoijer 1966: 320</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xml:space="preserve">, </w:t>
      </w:r>
      <w:r w:rsidR="00610B2D" w:rsidRPr="00610B2D">
        <w:rPr>
          <w:rFonts w:ascii="Arial Unicode MS" w:eastAsia="Arial Unicode MS" w:hAnsi="Arial Unicode MS" w:cs="Arial Unicode MS"/>
          <w:i/>
          <w:iCs/>
          <w:sz w:val="24"/>
          <w:szCs w:val="24"/>
        </w:rPr>
        <w:t>o, oː</w:t>
      </w:r>
      <w:r w:rsidR="00610B2D" w:rsidRPr="00610B2D">
        <w:rPr>
          <w:rFonts w:ascii="Arial Unicode MS" w:eastAsia="Arial Unicode MS" w:hAnsi="Arial Unicode MS" w:cs="Arial Unicode MS"/>
          <w:sz w:val="24"/>
          <w:szCs w:val="24"/>
        </w:rPr>
        <w:t xml:space="preserve"> are actually realized as </w:t>
      </w:r>
      <w:r w:rsidR="00610B2D" w:rsidRPr="00610B2D">
        <w:rPr>
          <w:rFonts w:ascii="Arial Unicode MS" w:eastAsia="Arial Unicode MS" w:hAnsi="Arial Unicode MS" w:cs="Arial Unicode MS"/>
          <w:i/>
          <w:iCs/>
          <w:sz w:val="24"/>
          <w:szCs w:val="24"/>
        </w:rPr>
        <w:t>ʊ, ʊː</w:t>
      </w:r>
      <w:r w:rsidR="00610B2D" w:rsidRPr="00610B2D">
        <w:rPr>
          <w:rFonts w:ascii="Arial Unicode MS" w:eastAsia="Arial Unicode MS" w:hAnsi="Arial Unicode MS" w:cs="Arial Unicode MS"/>
          <w:sz w:val="24"/>
          <w:szCs w:val="24"/>
        </w:rPr>
        <w:t xml:space="preserve"> in all positions except for vowel cluster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t>Tanaina (Upper Inlet, Outer Inlet, Inland, Iliamna).</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u w:val="single"/>
        </w:rPr>
      </w:pPr>
      <w:r w:rsidRPr="00610B2D">
        <w:rPr>
          <w:rFonts w:ascii="Arial Unicode MS" w:eastAsia="Arial Unicode MS" w:hAnsi="Arial Unicode MS" w:cs="Arial Unicode MS"/>
          <w:sz w:val="24"/>
          <w:szCs w:val="24"/>
        </w:rPr>
        <w:t>The Tanaina (or Dena</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ina) language consists of four main dialect groups: Upper Inlet (or Upper Cook Inlet; incl. Susitna Staion, Eklutna, Tyonek, Talkeetna, Knik subdialects), Outer Inlet (or Outer Cook Inlet or Kenai), Inland (incl. Lime Village and Nondalton subdialects), Iliamna. The fifth - extinct and poorly documented - dialect is Seldovia. See </w:t>
      </w:r>
      <w:r w:rsidR="00CA6AA5">
        <w:rPr>
          <w:rFonts w:ascii="Arial Unicode MS" w:eastAsia="Arial Unicode MS" w:hAnsi="Arial Unicode MS" w:cs="Arial Unicode MS"/>
          <w:sz w:val="24"/>
          <w:szCs w:val="24"/>
        </w:rPr>
        <w:fldChar w:fldCharType="begin"/>
      </w:r>
      <w:r w:rsidR="00CA6AA5">
        <w:rPr>
          <w:rFonts w:ascii="Arial Unicode MS" w:eastAsia="Arial Unicode MS" w:hAnsi="Arial Unicode MS" w:cs="Arial Unicode MS"/>
          <w:sz w:val="24"/>
          <w:szCs w:val="24"/>
        </w:rPr>
        <w:instrText xml:space="preserve"> ADDIN ZOTERO_ITEM CSL_CITATION {"citationID":"O3kxhYaY","properties":{"formattedCitation":"Kari 1975; Kari 2007: xii, xxi, xxv; Holton, Kari &amp; M\\uc0\\u252{}ller 2004: 3","plainCitation":"Kari 1975; Kari 2007: xii, xxi, xxv; Holton, Kari &amp; Müller 2004: 3","noteIndex":0},"citationItems":[{"id":575,"uris":["http://zotero.org/groups/2255823/items/XCZXM7D6"],"uri":["http://zotero.org/groups/2255823/items/XCZXM7D6"],"itemData":{"id":575,"type":"article-journal","title":"A classification of Tanaina dialects","container-title":"Anthropological Papers of the University of Alaska","page":"49-53","volume":"17","issue":"2","author":[{"family":"Kari","given":"James"}],"issued":{"date-parts":[["1975"]]}}},{"id":513,"uris":["http://zotero.org/groups/2255823/items/C5XCJW5Y"],"uri":["http://zotero.org/groups/2255823/items/C5XCJW5Y"],"itemData":{"id":513,"type":"book","title":"Dena’ina topical dictionary","publisher":"Alaska Native Language Center","publisher-place":"Fairbanks, AK","number-of-pages":"366","source":"Library of Congress ISBN","event-place":"Fairbanks, AK","ISBN":"978-1-55500-091-2","call-number":"PM2412.Z5 K37 2007","language":"eng nai","author":[{"family":"Kari","given":"James"}],"issued":{"date-parts":[["2007"]]}},"locator":"xii, xxi, xxv"},{"id":566,"uris":["http://zotero.org/groups/2255823/items/9VPZ83IE"],"uri":["http://zotero.org/groups/2255823/items/9VPZ83IE"],"itemData":{"id":566,"type":"manuscript","title":"Introduction to Athabascan Linguistics","publisher-place":"Dena’ina Language Institute; Alaska Native Language Archive","event-place":"Dena’ina Language Institute; Alaska Native Language Archive","URL":"http://www.uaf.edu/anla/item.xml?id=TI003H2004","author":[{"family":"Holton","given":"Gary"},{"family":"Kari","given":"James"},{"family":"Müller","given":"Olga"}],"issued":{"date-parts":[["2004"]]},"accessed":{"date-parts":[["2019",1,1]]}},"locator":"3"}],"schema":"https://github.com/citation-style-language/schema/raw/master/csl-citation.json"} </w:instrText>
      </w:r>
      <w:r w:rsidR="00CA6AA5">
        <w:rPr>
          <w:rFonts w:ascii="Arial Unicode MS" w:eastAsia="Arial Unicode MS" w:hAnsi="Arial Unicode MS" w:cs="Arial Unicode MS"/>
          <w:sz w:val="24"/>
          <w:szCs w:val="24"/>
        </w:rPr>
        <w:fldChar w:fldCharType="separate"/>
      </w:r>
      <w:r w:rsidR="00CA6AA5" w:rsidRPr="00CA6AA5">
        <w:rPr>
          <w:rFonts w:ascii="Arial Unicode MS" w:eastAsia="Arial Unicode MS" w:hAnsi="Arial Unicode MS" w:cs="Arial Unicode MS"/>
          <w:sz w:val="24"/>
          <w:szCs w:val="24"/>
        </w:rPr>
        <w:t>Kari 1975; Kari 2007: xii, xxi, xxv; Holton, Kari &amp; Müller 2004: 3</w:t>
      </w:r>
      <w:r w:rsidR="00CA6AA5">
        <w:rPr>
          <w:rFonts w:ascii="Arial Unicode MS" w:eastAsia="Arial Unicode MS" w:hAnsi="Arial Unicode MS" w:cs="Arial Unicode MS"/>
          <w:sz w:val="24"/>
          <w:szCs w:val="24"/>
        </w:rPr>
        <w:fldChar w:fldCharType="end"/>
      </w:r>
      <w:r w:rsidR="00CA6AA5">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for details. The Upper Inlet dialect is the most innovative in terms of phonetics. There are actually some important discrepancies in the basic vocabularies between the Tanaina dialects; because of this, we have compiled separate lists for each of the four main dialects. Sporadic forms from the Seldovia dialect are quoted in the notes.</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main lexicographic sources for the Tanaina</w:t>
      </w:r>
      <w:r w:rsidR="00D30D7E">
        <w:rPr>
          <w:rFonts w:ascii="Arial Unicode MS" w:eastAsia="Arial Unicode MS" w:hAnsi="Arial Unicode MS" w:cs="Arial Unicode MS"/>
          <w:sz w:val="24"/>
          <w:szCs w:val="24"/>
        </w:rPr>
        <w:t xml:space="preserve"> language are the dictionaries </w:t>
      </w:r>
      <w:r w:rsidR="00D30D7E">
        <w:rPr>
          <w:rFonts w:ascii="Arial Unicode MS" w:eastAsia="Arial Unicode MS" w:hAnsi="Arial Unicode MS" w:cs="Arial Unicode MS"/>
          <w:sz w:val="24"/>
          <w:szCs w:val="24"/>
        </w:rPr>
        <w:fldChar w:fldCharType="begin"/>
      </w:r>
      <w:r w:rsidR="00D30D7E">
        <w:rPr>
          <w:rFonts w:ascii="Arial Unicode MS" w:eastAsia="Arial Unicode MS" w:hAnsi="Arial Unicode MS" w:cs="Arial Unicode MS"/>
          <w:sz w:val="24"/>
          <w:szCs w:val="24"/>
        </w:rPr>
        <w:instrText xml:space="preserve"> ADDIN ZOTERO_ITEM CSL_CITATION {"citationID":"Wv9hi8xn","properties":{"formattedCitation":"Kari 1977; Kari 2007","plainCitation":"Kari 1977; Kari 2007","noteIndex":0},"citationItems":[{"id":567,"uris":["http://zotero.org/groups/2255823/items/7NZ7UEZ6"],"uri":["http://zotero.org/groups/2255823/items/7NZ7UEZ6"],"itemData":{"id":567,"type":"book","title":"Dena’ina noun dictionary","publisher":"Alaska Native Language Center","publisher-place":"Fairbanks","event-place":"Fairbanks","author":[{"family":"Kari","given":"James"}],"issued":{"date-parts":[["1977"]]}}},{"id":513,"uris":["http://zotero.org/groups/2255823/items/C5XCJW5Y"],"uri":["http://zotero.org/groups/2255823/items/C5XCJW5Y"],"itemData":{"id":513,"type":"book","title":"Dena’ina topical dictionary","publisher":"Alaska Native Language Center","publisher-place":"Fairbanks, AK","number-of-pages":"366","source":"Library of Congress ISBN","event-place":"Fairbanks, AK","ISBN":"978-1-55500-091-2","call-number":"PM2412.Z5 K37 2007","language":"eng nai","author":[{"family":"Kari","given":"James"}],"issued":{"date-parts":[["2007"]]}}}],"schema":"https://github.com/citation-style-language/schema/raw/master/csl-citation.json"} </w:instrText>
      </w:r>
      <w:r w:rsidR="00D30D7E">
        <w:rPr>
          <w:rFonts w:ascii="Arial Unicode MS" w:eastAsia="Arial Unicode MS" w:hAnsi="Arial Unicode MS" w:cs="Arial Unicode MS"/>
          <w:sz w:val="24"/>
          <w:szCs w:val="24"/>
        </w:rPr>
        <w:fldChar w:fldCharType="separate"/>
      </w:r>
      <w:r w:rsidR="00D30D7E" w:rsidRPr="00D30D7E">
        <w:rPr>
          <w:rFonts w:ascii="Arial Unicode MS" w:eastAsia="Arial Unicode MS" w:hAnsi="Arial Unicode MS" w:cs="Arial Unicode MS"/>
          <w:sz w:val="24"/>
        </w:rPr>
        <w:t>Kari 1977; Kari 2007</w:t>
      </w:r>
      <w:r w:rsidR="00D30D7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ll dialects)</w:t>
      </w:r>
      <w:r w:rsidR="00D30D7E">
        <w:rPr>
          <w:rFonts w:ascii="Arial Unicode MS" w:eastAsia="Arial Unicode MS" w:hAnsi="Arial Unicode MS" w:cs="Arial Unicode MS"/>
          <w:sz w:val="24"/>
          <w:szCs w:val="24"/>
        </w:rPr>
        <w:t xml:space="preserve">, </w:t>
      </w:r>
      <w:r w:rsidR="00D30D7E">
        <w:rPr>
          <w:rFonts w:ascii="Arial Unicode MS" w:eastAsia="Arial Unicode MS" w:hAnsi="Arial Unicode MS" w:cs="Arial Unicode MS"/>
          <w:sz w:val="24"/>
          <w:szCs w:val="24"/>
        </w:rPr>
        <w:fldChar w:fldCharType="begin"/>
      </w:r>
      <w:r w:rsidR="00D30D7E">
        <w:rPr>
          <w:rFonts w:ascii="Arial Unicode MS" w:eastAsia="Arial Unicode MS" w:hAnsi="Arial Unicode MS" w:cs="Arial Unicode MS"/>
          <w:sz w:val="24"/>
          <w:szCs w:val="24"/>
        </w:rPr>
        <w:instrText xml:space="preserve"> ADDIN ZOTERO_ITEM CSL_CITATION {"citationID":"Eappniab","properties":{"formattedCitation":"Wassillie 1979","plainCitation":"Wassillie 1979","noteIndex":0},"citationItems":[{"id":573,"uris":["http://zotero.org/groups/2255823/items/JVD9ZBY7"],"uri":["http://zotero.org/groups/2255823/items/JVD9ZBY7"],"itemData":{"id":573,"type":"book","title":"Dena’ina Athabaskan junior dictionary","publisher":"University of Alaska","publisher-place":"Anchorage","event-place":"Anchorage","author":[{"family":"Wassillie","given":"Albert"}],"editor":[{"family":"Kari","given":"James"}],"issued":{"date-parts":[["1979"]]}}}],"schema":"https://github.com/citation-style-language/schema/raw/master/csl-citation.json"} </w:instrText>
      </w:r>
      <w:r w:rsidR="00D30D7E">
        <w:rPr>
          <w:rFonts w:ascii="Arial Unicode MS" w:eastAsia="Arial Unicode MS" w:hAnsi="Arial Unicode MS" w:cs="Arial Unicode MS"/>
          <w:sz w:val="24"/>
          <w:szCs w:val="24"/>
        </w:rPr>
        <w:fldChar w:fldCharType="separate"/>
      </w:r>
      <w:r w:rsidR="00D30D7E" w:rsidRPr="00D30D7E">
        <w:rPr>
          <w:rFonts w:ascii="Arial Unicode MS" w:eastAsia="Arial Unicode MS" w:hAnsi="Arial Unicode MS" w:cs="Arial Unicode MS"/>
          <w:sz w:val="24"/>
        </w:rPr>
        <w:t>Wassillie 1979</w:t>
      </w:r>
      <w:r w:rsidR="00D30D7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Inland dialect) and the</w:t>
      </w:r>
      <w:r w:rsidR="00D30D7E">
        <w:rPr>
          <w:rFonts w:ascii="Arial Unicode MS" w:eastAsia="Arial Unicode MS" w:hAnsi="Arial Unicode MS" w:cs="Arial Unicode MS"/>
          <w:sz w:val="24"/>
          <w:szCs w:val="24"/>
        </w:rPr>
        <w:t xml:space="preserve"> grammars and grammar sketches </w:t>
      </w:r>
      <w:r w:rsidR="00D30D7E">
        <w:rPr>
          <w:rFonts w:ascii="Arial Unicode MS" w:eastAsia="Arial Unicode MS" w:hAnsi="Arial Unicode MS" w:cs="Arial Unicode MS"/>
          <w:sz w:val="24"/>
          <w:szCs w:val="24"/>
        </w:rPr>
        <w:fldChar w:fldCharType="begin"/>
      </w:r>
      <w:r w:rsidR="00D30D7E">
        <w:rPr>
          <w:rFonts w:ascii="Arial Unicode MS" w:eastAsia="Arial Unicode MS" w:hAnsi="Arial Unicode MS" w:cs="Arial Unicode MS"/>
          <w:sz w:val="24"/>
          <w:szCs w:val="24"/>
        </w:rPr>
        <w:instrText xml:space="preserve"> ADDIN ZOTERO_ITEM CSL_CITATION {"citationID":"O3kTt0ac","properties":{"formattedCitation":"Holton, Kari &amp; M\\uc0\\u252{}ller 2004","plainCitation":"Holton, Kari &amp; Müller 2004","noteIndex":0},"citationItems":[{"id":566,"uris":["http://zotero.org/groups/2255823/items/9VPZ83IE"],"uri":["http://zotero.org/groups/2255823/items/9VPZ83IE"],"itemData":{"id":566,"type":"manuscript","title":"Introduction to Athabascan Linguistics","publisher-place":"Dena’ina Language Institute; Alaska Native Language Archive","event-place":"Dena’ina Language Institute; Alaska Native Language Archive","URL":"http://www.uaf.edu/anla/item.xml?id=TI003H2004","author":[{"family":"Holton","given":"Gary"},{"family":"Kari","given":"James"},{"family":"Müller","given":"Olga"}],"issued":{"date-parts":[["2004"]]},"accessed":{"date-parts":[["2019",1,1]]}}}],"schema":"https://github.com/citation-style-language/schema/raw/master/csl-citation.json"} </w:instrText>
      </w:r>
      <w:r w:rsidR="00D30D7E">
        <w:rPr>
          <w:rFonts w:ascii="Arial Unicode MS" w:eastAsia="Arial Unicode MS" w:hAnsi="Arial Unicode MS" w:cs="Arial Unicode MS"/>
          <w:sz w:val="24"/>
          <w:szCs w:val="24"/>
        </w:rPr>
        <w:fldChar w:fldCharType="separate"/>
      </w:r>
      <w:r w:rsidR="00D30D7E" w:rsidRPr="00D30D7E">
        <w:rPr>
          <w:rFonts w:ascii="Arial Unicode MS" w:eastAsia="Arial Unicode MS" w:hAnsi="Arial Unicode MS" w:cs="Arial Unicode MS"/>
          <w:sz w:val="24"/>
          <w:szCs w:val="24"/>
        </w:rPr>
        <w:t>Holton, Kari &amp; Müller 2004</w:t>
      </w:r>
      <w:r w:rsidR="00D30D7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mostly based on the Inland dialect with </w:t>
      </w:r>
      <w:r w:rsidR="00D30D7E">
        <w:rPr>
          <w:rFonts w:ascii="Arial Unicode MS" w:eastAsia="Arial Unicode MS" w:hAnsi="Arial Unicode MS" w:cs="Arial Unicode MS"/>
          <w:sz w:val="24"/>
          <w:szCs w:val="24"/>
        </w:rPr>
        <w:t xml:space="preserve">references to other dialects), </w:t>
      </w:r>
      <w:r w:rsidR="00D30D7E">
        <w:rPr>
          <w:rFonts w:ascii="Arial Unicode MS" w:eastAsia="Arial Unicode MS" w:hAnsi="Arial Unicode MS" w:cs="Arial Unicode MS"/>
          <w:sz w:val="24"/>
          <w:szCs w:val="24"/>
        </w:rPr>
        <w:fldChar w:fldCharType="begin"/>
      </w:r>
      <w:r w:rsidR="00D30D7E">
        <w:rPr>
          <w:rFonts w:ascii="Arial Unicode MS" w:eastAsia="Arial Unicode MS" w:hAnsi="Arial Unicode MS" w:cs="Arial Unicode MS"/>
          <w:sz w:val="24"/>
          <w:szCs w:val="24"/>
        </w:rPr>
        <w:instrText xml:space="preserve"> ADDIN ZOTERO_ITEM CSL_CITATION {"citationID":"KNcyqN0m","properties":{"formattedCitation":"Boraas 2010","plainCitation":"Boraas 2010","noteIndex":0},"citationItems":[{"id":565,"uris":["http://zotero.org/groups/2255823/items/TIFVWPFE"],"uri":["http://zotero.org/groups/2255823/items/TIFVWPFE"],"itemData":{"id":565,"type":"manuscript","title":"An introduction to Dena’ina grammar. The Kenai (Outer Inlet) dialect","URL":"http://chinook.kpc.alaska.edu/~ifasb/documents/denaina_grammar.pdf","author":[{"family":"Boraas","given":"Alan"}],"issued":{"date-parts":[["2010",5,22]]},"accessed":{"date-parts":[["2019",1,1]]}}}],"schema":"https://github.com/citation-style-language/schema/raw/master/csl-citation.json"} </w:instrText>
      </w:r>
      <w:r w:rsidR="00D30D7E">
        <w:rPr>
          <w:rFonts w:ascii="Arial Unicode MS" w:eastAsia="Arial Unicode MS" w:hAnsi="Arial Unicode MS" w:cs="Arial Unicode MS"/>
          <w:sz w:val="24"/>
          <w:szCs w:val="24"/>
        </w:rPr>
        <w:fldChar w:fldCharType="separate"/>
      </w:r>
      <w:r w:rsidR="00D30D7E" w:rsidRPr="00D30D7E">
        <w:rPr>
          <w:rFonts w:ascii="Arial Unicode MS" w:eastAsia="Arial Unicode MS" w:hAnsi="Arial Unicode MS" w:cs="Arial Unicode MS"/>
          <w:sz w:val="24"/>
        </w:rPr>
        <w:t>Boraas 2010</w:t>
      </w:r>
      <w:r w:rsidR="00D30D7E">
        <w:rPr>
          <w:rFonts w:ascii="Arial Unicode MS" w:eastAsia="Arial Unicode MS" w:hAnsi="Arial Unicode MS" w:cs="Arial Unicode MS"/>
          <w:sz w:val="24"/>
          <w:szCs w:val="24"/>
        </w:rPr>
        <w:fldChar w:fldCharType="end"/>
      </w:r>
      <w:r w:rsidR="00D30D7E">
        <w:rPr>
          <w:rFonts w:ascii="Arial Unicode MS" w:eastAsia="Arial Unicode MS" w:hAnsi="Arial Unicode MS" w:cs="Arial Unicode MS"/>
          <w:sz w:val="24"/>
          <w:szCs w:val="24"/>
        </w:rPr>
        <w:t xml:space="preserve"> (Outer Inlet dialect), </w:t>
      </w:r>
      <w:r w:rsidR="00D30D7E">
        <w:rPr>
          <w:rFonts w:ascii="Arial Unicode MS" w:eastAsia="Arial Unicode MS" w:hAnsi="Arial Unicode MS" w:cs="Arial Unicode MS"/>
          <w:sz w:val="24"/>
          <w:szCs w:val="24"/>
        </w:rPr>
        <w:fldChar w:fldCharType="begin"/>
      </w:r>
      <w:r w:rsidR="00D30D7E">
        <w:rPr>
          <w:rFonts w:ascii="Arial Unicode MS" w:eastAsia="Arial Unicode MS" w:hAnsi="Arial Unicode MS" w:cs="Arial Unicode MS"/>
          <w:sz w:val="24"/>
          <w:szCs w:val="24"/>
        </w:rPr>
        <w:instrText xml:space="preserve"> ADDIN ZOTERO_ITEM CSL_CITATION {"citationID":"LPtMF8rH","properties":{"formattedCitation":"Tenenbaum 1978","plainCitation":"Tenenbaum 1978","noteIndex":0},"citationItems":[{"id":572,"uris":["http://zotero.org/groups/2255823/items/YLXBEGH7"],"uri":["http://zotero.org/groups/2255823/items/YLXBEGH7"],"itemData":{"id":572,"type":"thesis","title":"Morphology and semantics of the Tanaina verb","publisher":"Columbia University","publisher-place":"New York","genre":"Unpublished PhD thesis","event-place":"New York","author":[{"family":"Tenenbaum","given":"Joan Marsha"}],"issued":{"date-parts":[["1978"]]}}}],"schema":"https://github.com/citation-style-language/schema/raw/master/csl-citation.json"} </w:instrText>
      </w:r>
      <w:r w:rsidR="00D30D7E">
        <w:rPr>
          <w:rFonts w:ascii="Arial Unicode MS" w:eastAsia="Arial Unicode MS" w:hAnsi="Arial Unicode MS" w:cs="Arial Unicode MS"/>
          <w:sz w:val="24"/>
          <w:szCs w:val="24"/>
        </w:rPr>
        <w:fldChar w:fldCharType="separate"/>
      </w:r>
      <w:r w:rsidR="00D30D7E" w:rsidRPr="00D30D7E">
        <w:rPr>
          <w:rFonts w:ascii="Arial Unicode MS" w:eastAsia="Arial Unicode MS" w:hAnsi="Arial Unicode MS" w:cs="Arial Unicode MS"/>
          <w:sz w:val="24"/>
        </w:rPr>
        <w:t>Tenenbaum 1978</w:t>
      </w:r>
      <w:r w:rsidR="00D30D7E">
        <w:rPr>
          <w:rFonts w:ascii="Arial Unicode MS" w:eastAsia="Arial Unicode MS" w:hAnsi="Arial Unicode MS" w:cs="Arial Unicode MS"/>
          <w:sz w:val="24"/>
          <w:szCs w:val="24"/>
        </w:rPr>
        <w:fldChar w:fldCharType="end"/>
      </w:r>
      <w:r w:rsidR="00D30D7E">
        <w:rPr>
          <w:rFonts w:ascii="Arial Unicode MS" w:eastAsia="Arial Unicode MS" w:hAnsi="Arial Unicode MS" w:cs="Arial Unicode MS"/>
          <w:sz w:val="24"/>
          <w:szCs w:val="24"/>
        </w:rPr>
        <w:t xml:space="preserve"> (Inland dialect), </w:t>
      </w:r>
      <w:r w:rsidR="00D30D7E">
        <w:rPr>
          <w:rFonts w:ascii="Arial Unicode MS" w:eastAsia="Arial Unicode MS" w:hAnsi="Arial Unicode MS" w:cs="Arial Unicode MS"/>
          <w:sz w:val="24"/>
          <w:szCs w:val="24"/>
        </w:rPr>
        <w:fldChar w:fldCharType="begin"/>
      </w:r>
      <w:r w:rsidR="00D30D7E">
        <w:rPr>
          <w:rFonts w:ascii="Arial Unicode MS" w:eastAsia="Arial Unicode MS" w:hAnsi="Arial Unicode MS" w:cs="Arial Unicode MS"/>
          <w:sz w:val="24"/>
          <w:szCs w:val="24"/>
        </w:rPr>
        <w:instrText xml:space="preserve"> ADDIN ZOTERO_ITEM CSL_CITATION {"citationID":"nf8knbjx","properties":{"formattedCitation":"Lovick 2005","plainCitation":"Lovick 2005","noteIndex":0},"citationItems":[{"id":577,"uris":["http://zotero.org/groups/2255823/items/MLYX5R44"],"uri":["http://zotero.org/groups/2255823/items/MLYX5R44"],"itemData":{"id":577,"type":"thesis","title":"Agentivity and participant marking in Dena’ina Athabascan: a text-based study","publisher":"Universität zu Köln","publisher-place":"Köln","genre":"Inauguraldissertation zur Erlangung des Doktorgrades","event-place":"Köln","author":[{"family":"Lovick","given":"Olga"}],"issued":{"date-parts":[["2005"]]}}}],"schema":"https://github.com/citation-style-language/schema/raw/master/csl-citation.json"} </w:instrText>
      </w:r>
      <w:r w:rsidR="00D30D7E">
        <w:rPr>
          <w:rFonts w:ascii="Arial Unicode MS" w:eastAsia="Arial Unicode MS" w:hAnsi="Arial Unicode MS" w:cs="Arial Unicode MS"/>
          <w:sz w:val="24"/>
          <w:szCs w:val="24"/>
        </w:rPr>
        <w:fldChar w:fldCharType="separate"/>
      </w:r>
      <w:r w:rsidR="00D30D7E" w:rsidRPr="00D30D7E">
        <w:rPr>
          <w:rFonts w:ascii="Arial Unicode MS" w:eastAsia="Arial Unicode MS" w:hAnsi="Arial Unicode MS" w:cs="Arial Unicode MS"/>
          <w:sz w:val="24"/>
        </w:rPr>
        <w:t>Lovick 2005</w:t>
      </w:r>
      <w:r w:rsidR="00D30D7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ll dialects). Additi</w:t>
      </w:r>
      <w:r w:rsidR="00D30D7E">
        <w:rPr>
          <w:rFonts w:ascii="Arial Unicode MS" w:eastAsia="Arial Unicode MS" w:hAnsi="Arial Unicode MS" w:cs="Arial Unicode MS"/>
          <w:sz w:val="24"/>
          <w:szCs w:val="24"/>
        </w:rPr>
        <w:t xml:space="preserve">onally, the texts collected in </w:t>
      </w:r>
      <w:r w:rsidR="00D30D7E">
        <w:rPr>
          <w:rFonts w:ascii="Arial Unicode MS" w:eastAsia="Arial Unicode MS" w:hAnsi="Arial Unicode MS" w:cs="Arial Unicode MS"/>
          <w:sz w:val="24"/>
          <w:szCs w:val="24"/>
        </w:rPr>
        <w:fldChar w:fldCharType="begin"/>
      </w:r>
      <w:r w:rsidR="00D30D7E">
        <w:rPr>
          <w:rFonts w:ascii="Arial Unicode MS" w:eastAsia="Arial Unicode MS" w:hAnsi="Arial Unicode MS" w:cs="Arial Unicode MS"/>
          <w:sz w:val="24"/>
          <w:szCs w:val="24"/>
        </w:rPr>
        <w:instrText xml:space="preserve"> ADDIN ZOTERO_ITEM CSL_CITATION {"citationID":"PyZzjzlu","properties":{"formattedCitation":"Tenenbaum 1976","plainCitation":"Tenenbaum 1976","noteIndex":0},"citationItems":[{"id":578,"uris":["http://zotero.org/groups/2255823/items/3MGEU8CX"],"uri":["http://zotero.org/groups/2255823/items/3MGEU8CX"],"itemData":{"id":578,"type":"book","title":"Dena’ina sukdu’a (Tanaina stories)","publisher":"Alaska Native Language Center","publisher-place":"Fairbanks, AK","number-of-volumes":"4","event-place":"Fairbanks, AK","author":[{"family":"Tenenbaum","given":"Joan Marsha"}],"issued":{"date-parts":[["1976"]]}}}],"schema":"https://github.com/citation-style-language/schema/raw/master/csl-citation.json"} </w:instrText>
      </w:r>
      <w:r w:rsidR="00D30D7E">
        <w:rPr>
          <w:rFonts w:ascii="Arial Unicode MS" w:eastAsia="Arial Unicode MS" w:hAnsi="Arial Unicode MS" w:cs="Arial Unicode MS"/>
          <w:sz w:val="24"/>
          <w:szCs w:val="24"/>
        </w:rPr>
        <w:fldChar w:fldCharType="separate"/>
      </w:r>
      <w:r w:rsidR="00D30D7E" w:rsidRPr="00D30D7E">
        <w:rPr>
          <w:rFonts w:ascii="Arial Unicode MS" w:eastAsia="Arial Unicode MS" w:hAnsi="Arial Unicode MS" w:cs="Arial Unicode MS"/>
          <w:sz w:val="24"/>
        </w:rPr>
        <w:t>Tenenbaum 1976</w:t>
      </w:r>
      <w:r w:rsidR="00D30D7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Inland dialect) have been used to check some form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In the dictionaries </w:t>
      </w:r>
      <w:r w:rsidR="00D30D7E">
        <w:rPr>
          <w:rFonts w:ascii="Arial Unicode MS" w:eastAsia="Arial Unicode MS" w:hAnsi="Arial Unicode MS" w:cs="Arial Unicode MS"/>
          <w:sz w:val="24"/>
          <w:szCs w:val="24"/>
        </w:rPr>
        <w:fldChar w:fldCharType="begin"/>
      </w:r>
      <w:r w:rsidR="00D30D7E">
        <w:rPr>
          <w:rFonts w:ascii="Arial Unicode MS" w:eastAsia="Arial Unicode MS" w:hAnsi="Arial Unicode MS" w:cs="Arial Unicode MS"/>
          <w:sz w:val="24"/>
          <w:szCs w:val="24"/>
        </w:rPr>
        <w:instrText xml:space="preserve"> ADDIN ZOTERO_ITEM CSL_CITATION {"citationID":"5CbOG8fx","properties":{"formattedCitation":"Kari 1977; Kari 2007","plainCitation":"Kari 1977; Kari 2007","noteIndex":0},"citationItems":[{"id":567,"uris":["http://zotero.org/groups/2255823/items/7NZ7UEZ6"],"uri":["http://zotero.org/groups/2255823/items/7NZ7UEZ6"],"itemData":{"id":567,"type":"book","title":"Dena’ina noun dictionary","publisher":"Alaska Native Language Center","publisher-place":"Fairbanks","event-place":"Fairbanks","author":[{"family":"Kari","given":"James"}],"issued":{"date-parts":[["1977"]]}}},{"id":513,"uris":["http://zotero.org/groups/2255823/items/C5XCJW5Y"],"uri":["http://zotero.org/groups/2255823/items/C5XCJW5Y"],"itemData":{"id":513,"type":"book","title":"Dena’ina topical dictionary","publisher":"Alaska Native Language Center","publisher-place":"Fairbanks, AK","number-of-pages":"366","source":"Library of Congress ISBN","event-place":"Fairbanks, AK","ISBN":"978-1-55500-091-2","call-number":"PM2412.Z5 K37 2007","language":"eng nai","author":[{"family":"Kari","given":"James"}],"issued":{"date-parts":[["2007"]]}}}],"schema":"https://github.com/citation-style-language/schema/raw/master/csl-citation.json"} </w:instrText>
      </w:r>
      <w:r w:rsidR="00D30D7E">
        <w:rPr>
          <w:rFonts w:ascii="Arial Unicode MS" w:eastAsia="Arial Unicode MS" w:hAnsi="Arial Unicode MS" w:cs="Arial Unicode MS"/>
          <w:sz w:val="24"/>
          <w:szCs w:val="24"/>
        </w:rPr>
        <w:fldChar w:fldCharType="separate"/>
      </w:r>
      <w:r w:rsidR="00D30D7E" w:rsidRPr="00D30D7E">
        <w:rPr>
          <w:rFonts w:ascii="Arial Unicode MS" w:eastAsia="Arial Unicode MS" w:hAnsi="Arial Unicode MS" w:cs="Arial Unicode MS"/>
          <w:sz w:val="24"/>
        </w:rPr>
        <w:t>Kari 1977; Kari 2007</w:t>
      </w:r>
      <w:r w:rsidR="00D30D7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the absence of a dialect siglum means that this specific form is used with this meaning in all the Tanaina diale</w:t>
      </w:r>
      <w:r w:rsidR="00D30D7E">
        <w:rPr>
          <w:rFonts w:ascii="Arial Unicode MS" w:eastAsia="Arial Unicode MS" w:hAnsi="Arial Unicode MS" w:cs="Arial Unicode MS"/>
          <w:sz w:val="24"/>
          <w:szCs w:val="24"/>
        </w:rPr>
        <w:t xml:space="preserve">cts. It is explicitly noted in </w:t>
      </w:r>
      <w:r w:rsidR="00D30D7E">
        <w:rPr>
          <w:rFonts w:ascii="Arial Unicode MS" w:eastAsia="Arial Unicode MS" w:hAnsi="Arial Unicode MS" w:cs="Arial Unicode MS"/>
          <w:sz w:val="24"/>
          <w:szCs w:val="24"/>
        </w:rPr>
        <w:fldChar w:fldCharType="begin"/>
      </w:r>
      <w:r w:rsidR="00D30D7E">
        <w:rPr>
          <w:rFonts w:ascii="Arial Unicode MS" w:eastAsia="Arial Unicode MS" w:hAnsi="Arial Unicode MS" w:cs="Arial Unicode MS"/>
          <w:sz w:val="24"/>
          <w:szCs w:val="24"/>
        </w:rPr>
        <w:instrText xml:space="preserve"> ADDIN ZOTERO_ITEM CSL_CITATION {"citationID":"T08ZfzQO","properties":{"formattedCitation":"Kari 1977: 12","plainCitation":"Kari 1977: 12","noteIndex":0},"citationItems":[{"id":567,"uris":["http://zotero.org/groups/2255823/items/7NZ7UEZ6"],"uri":["http://zotero.org/groups/2255823/items/7NZ7UEZ6"],"itemData":{"id":567,"type":"book","title":"Dena’ina noun dictionary","publisher":"Alaska Native Language Center","publisher-place":"Fairbanks","event-place":"Fairbanks","author":[{"family":"Kari","given":"James"}],"issued":{"date-parts":[["1977"]]}},"locator":"12"}],"schema":"https://github.com/citation-style-language/schema/raw/master/csl-citation.json"} </w:instrText>
      </w:r>
      <w:r w:rsidR="00D30D7E">
        <w:rPr>
          <w:rFonts w:ascii="Arial Unicode MS" w:eastAsia="Arial Unicode MS" w:hAnsi="Arial Unicode MS" w:cs="Arial Unicode MS"/>
          <w:sz w:val="24"/>
          <w:szCs w:val="24"/>
        </w:rPr>
        <w:fldChar w:fldCharType="separate"/>
      </w:r>
      <w:r w:rsidR="00D30D7E" w:rsidRPr="00D30D7E">
        <w:rPr>
          <w:rFonts w:ascii="Arial Unicode MS" w:eastAsia="Arial Unicode MS" w:hAnsi="Arial Unicode MS" w:cs="Arial Unicode MS"/>
          <w:sz w:val="24"/>
        </w:rPr>
        <w:t>Kari 1977: 12</w:t>
      </w:r>
      <w:r w:rsidR="00D30D7E">
        <w:rPr>
          <w:rFonts w:ascii="Arial Unicode MS" w:eastAsia="Arial Unicode MS" w:hAnsi="Arial Unicode MS" w:cs="Arial Unicode MS"/>
          <w:sz w:val="24"/>
          <w:szCs w:val="24"/>
        </w:rPr>
        <w:fldChar w:fldCharType="end"/>
      </w:r>
      <w:r w:rsidR="00D30D7E">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that if an Iliamna ("Il") form is not quoted separately, the siglum "I" means that the specific form is attested not only in Inlan</w:t>
      </w:r>
      <w:r w:rsidR="00D30D7E">
        <w:rPr>
          <w:rFonts w:ascii="Arial Unicode MS" w:eastAsia="Arial Unicode MS" w:hAnsi="Arial Unicode MS" w:cs="Arial Unicode MS"/>
          <w:sz w:val="24"/>
          <w:szCs w:val="24"/>
        </w:rPr>
        <w:t xml:space="preserve">d, but also in Iliamna. As for </w:t>
      </w:r>
      <w:r w:rsidR="00D30D7E">
        <w:rPr>
          <w:rFonts w:ascii="Arial Unicode MS" w:eastAsia="Arial Unicode MS" w:hAnsi="Arial Unicode MS" w:cs="Arial Unicode MS"/>
          <w:sz w:val="24"/>
          <w:szCs w:val="24"/>
        </w:rPr>
        <w:fldChar w:fldCharType="begin"/>
      </w:r>
      <w:r w:rsidR="00D30D7E">
        <w:rPr>
          <w:rFonts w:ascii="Arial Unicode MS" w:eastAsia="Arial Unicode MS" w:hAnsi="Arial Unicode MS" w:cs="Arial Unicode MS"/>
          <w:sz w:val="24"/>
          <w:szCs w:val="24"/>
        </w:rPr>
        <w:instrText xml:space="preserve"> ADDIN ZOTERO_ITEM CSL_CITATION {"citationID":"z91CPTYX","properties":{"formattedCitation":"Kari 2007","plainCitation":"Kari 2007","noteIndex":0},"citationItems":[{"id":513,"uris":["http://zotero.org/groups/2255823/items/C5XCJW5Y"],"uri":["http://zotero.org/groups/2255823/items/C5XCJW5Y"],"itemData":{"id":513,"type":"book","title":"Dena’ina topical dictionary","publisher":"Alaska Native Language Center","publisher-place":"Fairbanks, AK","number-of-pages":"366","source":"Library of Congress ISBN","event-place":"Fairbanks, AK","ISBN":"978-1-55500-091-2","call-number":"PM2412.Z5 K37 2007","language":"eng nai","author":[{"family":"Kari","given":"James"}],"issued":{"date-parts":[["2007"]]}}}],"schema":"https://github.com/citation-style-language/schema/raw/master/csl-citation.json"} </w:instrText>
      </w:r>
      <w:r w:rsidR="00D30D7E">
        <w:rPr>
          <w:rFonts w:ascii="Arial Unicode MS" w:eastAsia="Arial Unicode MS" w:hAnsi="Arial Unicode MS" w:cs="Arial Unicode MS"/>
          <w:sz w:val="24"/>
          <w:szCs w:val="24"/>
        </w:rPr>
        <w:fldChar w:fldCharType="separate"/>
      </w:r>
      <w:r w:rsidR="00D30D7E" w:rsidRPr="00D30D7E">
        <w:rPr>
          <w:rFonts w:ascii="Arial Unicode MS" w:eastAsia="Arial Unicode MS" w:hAnsi="Arial Unicode MS" w:cs="Arial Unicode MS"/>
          <w:sz w:val="24"/>
        </w:rPr>
        <w:t>Kari 2007</w:t>
      </w:r>
      <w:r w:rsidR="00D30D7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strictly speaking, it is unclear whether an Iliamna form is assumed to be the same as the Inland one, if Iliamna is not marked separately, or no</w:t>
      </w:r>
      <w:r w:rsidR="00D30D7E">
        <w:rPr>
          <w:rFonts w:ascii="Arial Unicode MS" w:eastAsia="Arial Unicode MS" w:hAnsi="Arial Unicode MS" w:cs="Arial Unicode MS"/>
          <w:sz w:val="24"/>
          <w:szCs w:val="24"/>
        </w:rPr>
        <w:t xml:space="preserve">t. It is likely, however, that </w:t>
      </w:r>
      <w:r w:rsidR="00D30D7E">
        <w:rPr>
          <w:rFonts w:ascii="Arial Unicode MS" w:eastAsia="Arial Unicode MS" w:hAnsi="Arial Unicode MS" w:cs="Arial Unicode MS"/>
          <w:sz w:val="24"/>
          <w:szCs w:val="24"/>
        </w:rPr>
        <w:fldChar w:fldCharType="begin"/>
      </w:r>
      <w:r w:rsidR="00D30D7E">
        <w:rPr>
          <w:rFonts w:ascii="Arial Unicode MS" w:eastAsia="Arial Unicode MS" w:hAnsi="Arial Unicode MS" w:cs="Arial Unicode MS"/>
          <w:sz w:val="24"/>
          <w:szCs w:val="24"/>
        </w:rPr>
        <w:instrText xml:space="preserve"> ADDIN ZOTERO_ITEM CSL_CITATION {"citationID":"MX8bCf7d","properties":{"formattedCitation":"Kari 2007","plainCitation":"Kari 2007","noteIndex":0},"citationItems":[{"id":513,"uris":["http://zotero.org/groups/2255823/items/C5XCJW5Y"],"uri":["http://zotero.org/groups/2255823/items/C5XCJW5Y"],"itemData":{"id":513,"type":"book","title":"Dena’ina topical dictionary","publisher":"Alaska Native Language Center","publisher-place":"Fairbanks, AK","number-of-pages":"366","source":"Library of Congress ISBN","event-place":"Fairbanks, AK","ISBN":"978-1-55500-091-2","call-number":"PM2412.Z5 K37 2007","language":"eng nai","author":[{"family":"Kari","given":"James"}],"issued":{"date-parts":[["2007"]]}}}],"schema":"https://github.com/citation-style-language/schema/raw/master/csl-citation.json"} </w:instrText>
      </w:r>
      <w:r w:rsidR="00D30D7E">
        <w:rPr>
          <w:rFonts w:ascii="Arial Unicode MS" w:eastAsia="Arial Unicode MS" w:hAnsi="Arial Unicode MS" w:cs="Arial Unicode MS"/>
          <w:sz w:val="24"/>
          <w:szCs w:val="24"/>
        </w:rPr>
        <w:fldChar w:fldCharType="separate"/>
      </w:r>
      <w:r w:rsidR="00D30D7E" w:rsidRPr="00D30D7E">
        <w:rPr>
          <w:rFonts w:ascii="Arial Unicode MS" w:eastAsia="Arial Unicode MS" w:hAnsi="Arial Unicode MS" w:cs="Arial Unicode MS"/>
          <w:sz w:val="24"/>
        </w:rPr>
        <w:t>Kari 2007</w:t>
      </w:r>
      <w:r w:rsidR="00D30D7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has </w:t>
      </w:r>
      <w:r w:rsidR="00880672">
        <w:rPr>
          <w:rFonts w:ascii="Arial Unicode MS" w:eastAsia="Arial Unicode MS" w:hAnsi="Arial Unicode MS" w:cs="Arial Unicode MS"/>
          <w:sz w:val="24"/>
          <w:szCs w:val="24"/>
        </w:rPr>
        <w:t xml:space="preserve">the same system of notation as </w:t>
      </w:r>
      <w:r w:rsidR="00880672">
        <w:rPr>
          <w:rFonts w:ascii="Arial Unicode MS" w:eastAsia="Arial Unicode MS" w:hAnsi="Arial Unicode MS" w:cs="Arial Unicode MS"/>
          <w:sz w:val="24"/>
          <w:szCs w:val="24"/>
        </w:rPr>
        <w:fldChar w:fldCharType="begin"/>
      </w:r>
      <w:r w:rsidR="00880672">
        <w:rPr>
          <w:rFonts w:ascii="Arial Unicode MS" w:eastAsia="Arial Unicode MS" w:hAnsi="Arial Unicode MS" w:cs="Arial Unicode MS"/>
          <w:sz w:val="24"/>
          <w:szCs w:val="24"/>
        </w:rPr>
        <w:instrText xml:space="preserve"> ADDIN ZOTERO_ITEM CSL_CITATION {"citationID":"9582yv3i","properties":{"formattedCitation":"Kari 1977","plainCitation":"Kari 1977","noteIndex":0},"citationItems":[{"id":567,"uris":["http://zotero.org/groups/2255823/items/7NZ7UEZ6"],"uri":["http://zotero.org/groups/2255823/items/7NZ7UEZ6"],"itemData":{"id":567,"type":"book","title":"Dena’ina noun dictionary","publisher":"Alaska Native Language Center","publisher-place":"Fairbanks","event-place":"Fairbanks","author":[{"family":"Kari","given":"James"}],"issued":{"date-parts":[["1977"]]}}}],"schema":"https://github.com/citation-style-language/schema/raw/master/csl-citation.json"} </w:instrText>
      </w:r>
      <w:r w:rsidR="00880672">
        <w:rPr>
          <w:rFonts w:ascii="Arial Unicode MS" w:eastAsia="Arial Unicode MS" w:hAnsi="Arial Unicode MS" w:cs="Arial Unicode MS"/>
          <w:sz w:val="24"/>
          <w:szCs w:val="24"/>
        </w:rPr>
        <w:fldChar w:fldCharType="separate"/>
      </w:r>
      <w:r w:rsidR="00880672" w:rsidRPr="00880672">
        <w:rPr>
          <w:rFonts w:ascii="Arial Unicode MS" w:eastAsia="Arial Unicode MS" w:hAnsi="Arial Unicode MS" w:cs="Arial Unicode MS"/>
          <w:sz w:val="24"/>
        </w:rPr>
        <w:t>Kari 1977</w:t>
      </w:r>
      <w:r w:rsidR="00880672">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i.e., the siglum "I" denotes both Inland and Iliamna, whereas specific Inland forms are labeled as "NL" (i.e., Lime Village and Nondalton - two subdialects of Inland).</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anaina wordlists, recorded in th</w:t>
      </w:r>
      <w:r w:rsidR="00880672">
        <w:rPr>
          <w:rFonts w:ascii="Arial Unicode MS" w:eastAsia="Arial Unicode MS" w:hAnsi="Arial Unicode MS" w:cs="Arial Unicode MS"/>
          <w:sz w:val="24"/>
          <w:szCs w:val="24"/>
        </w:rPr>
        <w:t xml:space="preserve">e early 1930s and published in </w:t>
      </w:r>
      <w:r w:rsidR="00880672">
        <w:rPr>
          <w:rFonts w:ascii="Arial Unicode MS" w:eastAsia="Arial Unicode MS" w:hAnsi="Arial Unicode MS" w:cs="Arial Unicode MS"/>
          <w:sz w:val="24"/>
          <w:szCs w:val="24"/>
        </w:rPr>
        <w:fldChar w:fldCharType="begin"/>
      </w:r>
      <w:r w:rsidR="00880672">
        <w:rPr>
          <w:rFonts w:ascii="Arial Unicode MS" w:eastAsia="Arial Unicode MS" w:hAnsi="Arial Unicode MS" w:cs="Arial Unicode MS"/>
          <w:sz w:val="24"/>
          <w:szCs w:val="24"/>
        </w:rPr>
        <w:instrText xml:space="preserve"> ADDIN ZOTERO_ITEM CSL_CITATION {"citationID":"azTZRfIq","properties":{"formattedCitation":"Osgood 1937","plainCitation":"Osgood 1937","noteIndex":0},"citationItems":[{"id":522,"uris":["http://zotero.org/groups/2255823/items/DQ67EIZG"],"uri":["http://zotero.org/groups/2255823/items/DQ67EIZG"],"itemData":{"id":522,"type":"book","title":"The ethnography of the Tanaina","collection-title":"Yale University Publications in Anthropology","collection-number":"16","publisher":"Yale University","publisher-place":"New Haven","number-of-pages":"229","source":"National Library of Australia (new catalog)","event-place":"New Haven","call-number":"398.2097983","note":"OCLC: 2759509","author":[{"family":"Osgood","given":"Cornelius"}],"issued":{"date-parts":[["1937"]]}}}],"schema":"https://github.com/citation-style-language/schema/raw/master/csl-citation.json"} </w:instrText>
      </w:r>
      <w:r w:rsidR="00880672">
        <w:rPr>
          <w:rFonts w:ascii="Arial Unicode MS" w:eastAsia="Arial Unicode MS" w:hAnsi="Arial Unicode MS" w:cs="Arial Unicode MS"/>
          <w:sz w:val="24"/>
          <w:szCs w:val="24"/>
        </w:rPr>
        <w:fldChar w:fldCharType="separate"/>
      </w:r>
      <w:r w:rsidR="00880672" w:rsidRPr="00880672">
        <w:rPr>
          <w:rFonts w:ascii="Arial Unicode MS" w:eastAsia="Arial Unicode MS" w:hAnsi="Arial Unicode MS" w:cs="Arial Unicode MS"/>
          <w:sz w:val="24"/>
        </w:rPr>
        <w:t>Osgood 1937</w:t>
      </w:r>
      <w:r w:rsidR="00880672">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were incorporated into the cumulative dictionaries </w:t>
      </w:r>
      <w:r w:rsidR="00880672">
        <w:rPr>
          <w:rFonts w:ascii="Arial Unicode MS" w:eastAsia="Arial Unicode MS" w:hAnsi="Arial Unicode MS" w:cs="Arial Unicode MS"/>
          <w:sz w:val="24"/>
          <w:szCs w:val="24"/>
        </w:rPr>
        <w:fldChar w:fldCharType="begin"/>
      </w:r>
      <w:r w:rsidR="0019541C">
        <w:rPr>
          <w:rFonts w:ascii="Arial Unicode MS" w:eastAsia="Arial Unicode MS" w:hAnsi="Arial Unicode MS" w:cs="Arial Unicode MS"/>
          <w:sz w:val="24"/>
          <w:szCs w:val="24"/>
        </w:rPr>
        <w:instrText xml:space="preserve"> ADDIN ZOTERO_ITEM CSL_CITATION {"citationID":"VpbKVpHy","properties":{"formattedCitation":"Kari 1977; Kari 2007","plainCitation":"Kari 1977; Kari 2007","noteIndex":0},"citationItems":[{"id":567,"uris":["http://zotero.org/groups/2255823/items/7NZ7UEZ6"],"uri":["http://zotero.org/groups/2255823/items/7NZ7UEZ6"],"itemData":{"id":567,"type":"book","title":"Dena’ina noun dictionary","publisher":"Alaska Native Language Center","publisher-place":"Fairbanks","event-place":"Fairbanks","author":[{"family":"Kari","given":"James"}],"issued":{"date-parts":[["1977"]]}}},{"id":513,"uris":["http://zotero.org/groups/2255823/items/C5XCJW5Y"],"uri":["http://zotero.org/groups/2255823/items/C5XCJW5Y"],"itemData":{"id":513,"type":"book","title":"Dena’ina topical dictionary","publisher":"Alaska Native Language Center","publisher-place":"Fairbanks, AK","number-of-pages":"366","source":"Library of Congress ISBN","event-place":"Fairbanks, AK","ISBN":"978-1-55500-091-2","call-number":"PM2412.Z5 K37 2007","language":"eng nai","author":[{"family":"Kari","given":"James"}],"issued":{"date-parts":[["2007"]]}}}],"schema":"https://github.com/citation-style-language/schema/raw/master/csl-citation.json"} </w:instrText>
      </w:r>
      <w:r w:rsidR="00880672">
        <w:rPr>
          <w:rFonts w:ascii="Arial Unicode MS" w:eastAsia="Arial Unicode MS" w:hAnsi="Arial Unicode MS" w:cs="Arial Unicode MS"/>
          <w:sz w:val="24"/>
          <w:szCs w:val="24"/>
        </w:rPr>
        <w:fldChar w:fldCharType="separate"/>
      </w:r>
      <w:r w:rsidR="00880672" w:rsidRPr="00D30D7E">
        <w:rPr>
          <w:rFonts w:ascii="Arial Unicode MS" w:eastAsia="Arial Unicode MS" w:hAnsi="Arial Unicode MS" w:cs="Arial Unicode MS"/>
          <w:sz w:val="24"/>
        </w:rPr>
        <w:t>Kari 1977; Kari 2007</w:t>
      </w:r>
      <w:r w:rsidR="00880672">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so we do not refer specially to </w:t>
      </w:r>
      <w:r w:rsidR="00880672">
        <w:rPr>
          <w:rFonts w:ascii="Arial Unicode MS" w:eastAsia="Arial Unicode MS" w:hAnsi="Arial Unicode MS" w:cs="Arial Unicode MS"/>
          <w:sz w:val="24"/>
          <w:szCs w:val="24"/>
        </w:rPr>
        <w:fldChar w:fldCharType="begin"/>
      </w:r>
      <w:r w:rsidR="0019541C">
        <w:rPr>
          <w:rFonts w:ascii="Arial Unicode MS" w:eastAsia="Arial Unicode MS" w:hAnsi="Arial Unicode MS" w:cs="Arial Unicode MS"/>
          <w:sz w:val="24"/>
          <w:szCs w:val="24"/>
        </w:rPr>
        <w:instrText xml:space="preserve"> ADDIN ZOTERO_ITEM CSL_CITATION {"citationID":"9HCFNXRH","properties":{"formattedCitation":"Osgood 1937","plainCitation":"Osgood 1937","noteIndex":0},"citationItems":[{"id":522,"uris":["http://zotero.org/groups/2255823/items/DQ67EIZG"],"uri":["http://zotero.org/groups/2255823/items/DQ67EIZG"],"itemData":{"id":522,"type":"book","title":"The ethnography of the Tanaina","collection-title":"Yale University Publications in Anthropology","collection-number":"16","publisher":"Yale University","publisher-place":"New Haven","number-of-pages":"229","source":"National Library of Australia (new catalog)","event-place":"New Haven","call-number":"398.2097983","note":"OCLC: 2759509","author":[{"family":"Osgood","given":"Cornelius"}],"issued":{"date-parts":[["1937"]]}}}],"schema":"https://github.com/citation-style-language/schema/raw/master/csl-citation.json"} </w:instrText>
      </w:r>
      <w:r w:rsidR="00880672">
        <w:rPr>
          <w:rFonts w:ascii="Arial Unicode MS" w:eastAsia="Arial Unicode MS" w:hAnsi="Arial Unicode MS" w:cs="Arial Unicode MS"/>
          <w:sz w:val="24"/>
          <w:szCs w:val="24"/>
        </w:rPr>
        <w:fldChar w:fldCharType="separate"/>
      </w:r>
      <w:r w:rsidR="00880672" w:rsidRPr="00880672">
        <w:rPr>
          <w:rFonts w:ascii="Arial Unicode MS" w:eastAsia="Arial Unicode MS" w:hAnsi="Arial Unicode MS" w:cs="Arial Unicode MS"/>
          <w:sz w:val="24"/>
        </w:rPr>
        <w:t>Osgood 1937</w:t>
      </w:r>
      <w:r w:rsidR="00880672">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 xml:space="preserve">Historical and comparative issues of Tanaina are discussed in </w:t>
      </w:r>
      <w:r w:rsidR="0019541C">
        <w:rPr>
          <w:rFonts w:ascii="Arial Unicode MS" w:eastAsia="Arial Unicode MS" w:hAnsi="Arial Unicode MS" w:cs="Arial Unicode MS"/>
          <w:sz w:val="24"/>
          <w:szCs w:val="24"/>
        </w:rPr>
        <w:fldChar w:fldCharType="begin"/>
      </w:r>
      <w:r w:rsidR="0019541C">
        <w:rPr>
          <w:rFonts w:ascii="Arial Unicode MS" w:eastAsia="Arial Unicode MS" w:hAnsi="Arial Unicode MS" w:cs="Arial Unicode MS"/>
          <w:sz w:val="24"/>
          <w:szCs w:val="24"/>
        </w:rPr>
        <w:instrText xml:space="preserve"> ADDIN ZOTERO_ITEM CSL_CITATION {"citationID":"TbCqlSOS","properties":{"formattedCitation":"Gleason 1960; Kari 1975; Kari 1989; Kari 1996; Landar 1960","plainCitation":"Gleason 1960; Kari 1975; Kari 1989; Kari 1996; Landar 1960","noteIndex":0},"citationItems":[{"id":574,"uris":["http://zotero.org/groups/2255823/items/3DDSH326"],"uri":["http://zotero.org/groups/2255823/items/3DDSH326"],"itemData":{"id":574,"type":"article-journal","title":"A note on Tanaina subgroups","container-title":"International Journal of American Linguistics","page":"348-351","volume":"26","author":[{"family":"Gleason","given":"H. A."}],"issued":{"date-parts":[["1960"]]}}},{"id":575,"uris":["http://zotero.org/groups/2255823/items/XCZXM7D6"],"uri":["http://zotero.org/groups/2255823/items/XCZXM7D6"],"itemData":{"id":575,"type":"article-journal","title":"A classification of Tanaina dialects","container-title":"Anthropological Papers of the University of Alaska","page":"49-53","volume":"17","issue":"2","author":[{"family":"Kari","given":"James"}],"issued":{"date-parts":[["1975"]]}}},{"id":511,"uris":["http://zotero.org/groups/2255823/items/UDKK6U9F"],"uri":["http://zotero.org/groups/2255823/items/UDKK6U9F"],"itemData":{"id":511,"type":"chapter","title":"Some linguistic insights into Dena’ina prehistory","container-title":"Athapaskan linguistics: current perspectives on a language family","collection-title":"Trends in linguistics. State-of-the-art reports","collection-number":"15","publisher":"Mouton de Gruyter","publisher-place":"Berlin","page":"533-574","source":"Library of Congress ISBN","event-place":"Berlin","ISBN":"978-0-89925-282-7","call-number":"PM641 .A94 1989","editor":[{"family":"Cook","given":"Eung-Do"},{"family":"Rice","given":"Keren D."}],"author":[{"family":"Kari","given":"James"}],"issued":{"date-parts":[["1989"]]}}},{"id":512,"uris":["http://zotero.org/groups/2255823/items/ANZX5XW5"],"uri":["http://zotero.org/groups/2255823/items/ANZX5XW5"],"itemData":{"id":512,"type":"chapter","title":"Linguistic traces of Dena’ina strategy at the archaic periphery","container-title":"Adventures through time: readings in the anthropology of Cook Inlet, Alaska: proceedings of a symposium","publisher":"Cook Inlet Historical Society","publisher-place":"Anchorage, AK","page":"51-63","source":"Library of Congress ISBN","event-place":"Anchorage, AK","ISBN":"978-1-878462-02-2","call-number":"E99.T185 D38 1996","editor":[{"family":"Davis","given":"Nancy Yaw"},{"family":"Davis","given":"William E."}],"author":[{"family":"Kari","given":"James"}],"issued":{"date-parts":[["1996"]]}}},{"id":576,"uris":["http://zotero.org/groups/2255823/items/IVXCRMA4"],"uri":["http://zotero.org/groups/2255823/items/IVXCRMA4"],"itemData":{"id":576,"type":"article-journal","title":"Tanaina subgroups","container-title":"International Journal of American Linguistics","page":"120-122","volume":"26","author":[{"family":"Landar","given":"Herbert"}],"issued":{"date-parts":[["1960"]]}}}],"schema":"https://github.com/citation-style-language/schema/raw/master/csl-citation.json"} </w:instrText>
      </w:r>
      <w:r w:rsidR="0019541C">
        <w:rPr>
          <w:rFonts w:ascii="Arial Unicode MS" w:eastAsia="Arial Unicode MS" w:hAnsi="Arial Unicode MS" w:cs="Arial Unicode MS"/>
          <w:sz w:val="24"/>
          <w:szCs w:val="24"/>
        </w:rPr>
        <w:fldChar w:fldCharType="separate"/>
      </w:r>
      <w:r w:rsidR="0019541C" w:rsidRPr="0019541C">
        <w:rPr>
          <w:rFonts w:ascii="Arial Unicode MS" w:eastAsia="Arial Unicode MS" w:hAnsi="Arial Unicode MS" w:cs="Arial Unicode MS"/>
          <w:sz w:val="24"/>
        </w:rPr>
        <w:t>Gleason 1960; Kari 1975; Kari 1989; Kari 1996; Landar 1960</w:t>
      </w:r>
      <w:r w:rsidR="0019541C">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For some basic terms (including Swadesh items), Tanaina dialects can lack original </w:t>
      </w:r>
      <w:r w:rsidR="006753BD" w:rsidRPr="006753BD">
        <w:rPr>
          <w:rFonts w:ascii="Arial Unicode MS" w:eastAsia="Arial Unicode MS" w:hAnsi="Arial Unicode MS" w:cs="Arial Unicode MS"/>
          <w:sz w:val="24"/>
          <w:szCs w:val="24"/>
        </w:rPr>
        <w:t>Athabaskan</w:t>
      </w:r>
      <w:r w:rsidRPr="00610B2D">
        <w:rPr>
          <w:rFonts w:ascii="Arial Unicode MS" w:eastAsia="Arial Unicode MS" w:hAnsi="Arial Unicode MS" w:cs="Arial Unicode MS"/>
          <w:sz w:val="24"/>
          <w:szCs w:val="24"/>
        </w:rPr>
        <w:t xml:space="preserve"> roots, using specific innovative expressions instead. These cases are called "elite replacements" by James Kari (</w:t>
      </w:r>
      <w:r w:rsidR="00E203F9">
        <w:rPr>
          <w:rFonts w:ascii="Arial Unicode MS" w:eastAsia="Arial Unicode MS" w:hAnsi="Arial Unicode MS" w:cs="Arial Unicode MS"/>
          <w:sz w:val="24"/>
          <w:szCs w:val="24"/>
        </w:rPr>
        <w:fldChar w:fldCharType="begin"/>
      </w:r>
      <w:r w:rsidR="00E203F9">
        <w:rPr>
          <w:rFonts w:ascii="Arial Unicode MS" w:eastAsia="Arial Unicode MS" w:hAnsi="Arial Unicode MS" w:cs="Arial Unicode MS"/>
          <w:sz w:val="24"/>
          <w:szCs w:val="24"/>
        </w:rPr>
        <w:instrText xml:space="preserve"> ADDIN ZOTERO_ITEM CSL_CITATION {"citationID":"5GKi8tRj","properties":{"formattedCitation":"1989: 545; 1996: 59; 2007: xxi","plainCitation":"1989: 545; 1996: 59; 2007: xxi","noteIndex":0},"citationItems":[{"id":511,"uris":["http://zotero.org/groups/2255823/items/UDKK6U9F"],"uri":["http://zotero.org/groups/2255823/items/UDKK6U9F"],"itemData":{"id":511,"type":"chapter","title":"Some linguistic insights into Dena’ina prehistory","container-title":"Athapaskan linguistics: current perspectives on a language family","collection-title":"Trends in linguistics. State-of-the-art reports","collection-number":"15","publisher":"Mouton de Gruyter","publisher-place":"Berlin","page":"533-574","source":"Library of Congress ISBN","event-place":"Berlin","ISBN":"978-0-89925-282-7","call-number":"PM641 .A94 1989","editor":[{"family":"Cook","given":"Eung-Do"},{"family":"Rice","given":"Keren D."}],"author":[{"family":"Kari","given":"James"}],"issued":{"date-parts":[["1989"]]}},"locator":"545","suppress-author":true},{"id":512,"uris":["http://zotero.org/groups/2255823/items/ANZX5XW5"],"uri":["http://zotero.org/groups/2255823/items/ANZX5XW5"],"itemData":{"id":512,"type":"chapter","title":"Linguistic traces of Dena’ina strategy at the archaic periphery","container-title":"Adventures through time: readings in the anthropology of Cook Inlet, Alaska: proceedings of a symposium","publisher":"Cook Inlet Historical Society","publisher-place":"Anchorage, AK","page":"51-63","source":"Library of Congress ISBN","event-place":"Anchorage, AK","ISBN":"978-1-878462-02-2","call-number":"E99.T185 D38 1996","editor":[{"family":"Davis","given":"Nancy Yaw"},{"family":"Davis","given":"William E."}],"author":[{"family":"Kari","given":"James"}],"issued":{"date-parts":[["1996"]]}},"locator":"59","suppress-author":true},{"id":513,"uris":["http://zotero.org/groups/2255823/items/C5XCJW5Y"],"uri":["http://zotero.org/groups/2255823/items/C5XCJW5Y"],"itemData":{"id":513,"type":"book","title":"Dena’ina topical dictionary","publisher":"Alaska Native Language Center","publisher-place":"Fairbanks, AK","number-of-pages":"366","source":"Library of Congress ISBN","event-place":"Fairbanks, AK","ISBN":"978-1-55500-091-2","call-number":"PM2412.Z5 K37 2007","language":"eng nai","author":[{"family":"Kari","given":"James"}],"issued":{"date-parts":[["2007"]]}},"locator":"xxi","suppress-author":true}],"schema":"https://github.com/citation-style-language/schema/raw/master/csl-citation.json"} </w:instrText>
      </w:r>
      <w:r w:rsidR="00E203F9">
        <w:rPr>
          <w:rFonts w:ascii="Arial Unicode MS" w:eastAsia="Arial Unicode MS" w:hAnsi="Arial Unicode MS" w:cs="Arial Unicode MS"/>
          <w:sz w:val="24"/>
          <w:szCs w:val="24"/>
        </w:rPr>
        <w:fldChar w:fldCharType="separate"/>
      </w:r>
      <w:r w:rsidR="00E203F9" w:rsidRPr="00E203F9">
        <w:rPr>
          <w:rFonts w:ascii="Arial Unicode MS" w:eastAsia="Arial Unicode MS" w:hAnsi="Arial Unicode MS" w:cs="Arial Unicode MS"/>
          <w:sz w:val="24"/>
        </w:rPr>
        <w:t>1989: 545; 1996: 59; 2007: xxi</w:t>
      </w:r>
      <w:r w:rsidR="00E203F9">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who tends to explain them as taboo replacements.</w:t>
      </w:r>
      <w:r w:rsidR="00E203F9">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Actually Kari</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s "elite replacements" can be divided into two classes. The first class consists of descriptive verbal forms which have superseded original roots, e.g.,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head</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is expressed as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ip that extends</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and so on. In these cases, we are dealing with normal gradual evolution of the original lexicon during natural language development. We are not aware of any positive evidence that such replacements are taboo driven in Tanaina. The second class consists of Tanaina words that are morphologically unanalyzable and unetymologizable. E.g.,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fir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is expressed by the enigmatic form </w:t>
      </w:r>
      <w:r w:rsidRPr="00610B2D">
        <w:rPr>
          <w:rFonts w:ascii="Arial Unicode MS" w:eastAsia="Arial Unicode MS" w:hAnsi="Arial Unicode MS" w:cs="Arial Unicode MS"/>
          <w:i/>
          <w:iCs/>
          <w:sz w:val="24"/>
          <w:szCs w:val="24"/>
        </w:rPr>
        <w:t>tazʔi</w:t>
      </w:r>
      <w:r w:rsidRPr="00610B2D">
        <w:rPr>
          <w:rFonts w:ascii="Arial Unicode MS" w:eastAsia="Arial Unicode MS" w:hAnsi="Arial Unicode MS" w:cs="Arial Unicode MS"/>
          <w:sz w:val="24"/>
          <w:szCs w:val="24"/>
        </w:rPr>
        <w:t xml:space="preserve"> in the bulk of Tanaina dialects, whereas the old inherited term </w:t>
      </w:r>
      <w:r w:rsidRPr="00610B2D">
        <w:rPr>
          <w:rFonts w:ascii="Arial Unicode MS" w:eastAsia="Arial Unicode MS" w:hAnsi="Arial Unicode MS" w:cs="Arial Unicode MS"/>
          <w:i/>
          <w:iCs/>
          <w:sz w:val="24"/>
          <w:szCs w:val="24"/>
        </w:rPr>
        <w:t>qʰən</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fir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is only retained in the Upper Inlet dialect. Within the 110-item wordlists, such items ar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bon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fir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hair</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and possibly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ey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hear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ater</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In these cases, it is probable that we are dealing with remnants of a substrate language, which was superseded by Tanaina centuries ago.</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e transliterate the Tanaina alphabet as follow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4590"/>
        <w:gridCol w:w="6570"/>
      </w:tblGrid>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820F6C" w:rsidP="00820F6C">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iaYPv4Di","properties":{"formattedCitation":"Kari 2007; Holton, Kari &amp; M\\uc0\\u252{}ller 2004; Tenenbaum 1978","plainCitation":"Kari 2007; Holton, Kari &amp; Müller 2004; Tenenbaum 1978","noteIndex":0},"citationItems":[{"id":513,"uris":["http://zotero.org/groups/2255823/items/C5XCJW5Y"],"uri":["http://zotero.org/groups/2255823/items/C5XCJW5Y"],"itemData":{"id":513,"type":"book","title":"Dena’ina topical dictionary","publisher":"Alaska Native Language Center","publisher-place":"Fairbanks, AK","number-of-pages":"366","source":"Library of Congress ISBN","event-place":"Fairbanks, AK","ISBN":"978-1-55500-091-2","call-number":"PM2412.Z5 K37 2007","language":"eng nai","author":[{"family":"Kari","given":"James"}],"issued":{"date-parts":[["2007"]]}}},{"id":566,"uris":["http://zotero.org/groups/2255823/items/9VPZ83IE"],"uri":["http://zotero.org/groups/2255823/items/9VPZ83IE"],"itemData":{"id":566,"type":"manuscript","title":"Introduction to Athabascan Linguistics","publisher-place":"Dena’ina Language Institute; Alaska Native Language Archive","event-place":"Dena’ina Language Institute; Alaska Native Language Archive","URL":"http://www.uaf.edu/anla/item.xml?id=TI003H2004","author":[{"family":"Holton","given":"Gary"},{"family":"Kari","given":"James"},{"family":"Müller","given":"Olga"}],"issued":{"date-parts":[["2004"]]},"accessed":{"date-parts":[["2019",1,1]]}}},{"id":572,"uris":["http://zotero.org/groups/2255823/items/YLXBEGH7"],"uri":["http://zotero.org/groups/2255823/items/YLXBEGH7"],"itemData":{"id":572,"type":"thesis","title":"Morphology and semantics of the Tanaina verb","publisher":"Columbia University","publisher-place":"New York","genre":"Unpublished PhD thesis","event-place":"New York","author":[{"family":"Tenenbaum","given":"Joan Marsha"}],"issued":{"date-parts":[["1978"]]}}}],"schema":"https://github.com/citation-style-language/schema/raw/master/csl-citation.json"} </w:instrText>
            </w:r>
            <w:r>
              <w:rPr>
                <w:rFonts w:ascii="Arial Unicode MS" w:eastAsia="Arial Unicode MS" w:hAnsi="Arial Unicode MS" w:cs="Arial Unicode MS"/>
                <w:sz w:val="24"/>
                <w:szCs w:val="24"/>
              </w:rPr>
              <w:fldChar w:fldCharType="separate"/>
            </w:r>
            <w:r w:rsidRPr="00820F6C">
              <w:rPr>
                <w:rFonts w:ascii="Arial Unicode MS" w:eastAsia="Arial Unicode MS" w:hAnsi="Arial Unicode MS" w:cs="Arial Unicode MS"/>
                <w:sz w:val="24"/>
                <w:szCs w:val="24"/>
              </w:rPr>
              <w:t>Kari 2007; Holton, Kari &amp; Müller 2004; Tenenbaum 1978</w:t>
            </w:r>
            <w:r>
              <w:rPr>
                <w:rFonts w:ascii="Arial Unicode MS" w:eastAsia="Arial Unicode MS" w:hAnsi="Arial Unicode MS" w:cs="Arial Unicode MS"/>
                <w:sz w:val="24"/>
                <w:szCs w:val="24"/>
              </w:rPr>
              <w:fldChar w:fldCharType="end"/>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820F6C"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consonant or a pause)</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l</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ʰ (before a vowel) / ƛ (before a consonant or a pause)</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consonant or a pause)</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j</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ʰ (before a vowel) / č (before a consonant or a pause)</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ž</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ŷ, y</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g</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ʰ (before a vowel) / q (before a consonant or a pause)</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ʼ</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ʁ</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w:eastAsia="Arial Unicode MS" w:hAnsi="Arial" w:cs="Arial"/>
                <w:sz w:val="24"/>
                <w:szCs w:val="24"/>
              </w:rPr>
              <w:t>ꭓ</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CD77F0"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ĥ, h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ə</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p>
        </w:tc>
      </w:tr>
      <w:tr w:rsidR="00610B2D" w:rsidRPr="00610B2D">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p>
        </w:tc>
      </w:tr>
    </w:tbl>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ot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 In some Russian loanwords, the foreign sounds </w:t>
      </w:r>
      <w:r w:rsidRPr="00610B2D">
        <w:rPr>
          <w:rFonts w:ascii="Arial Unicode MS" w:eastAsia="Arial Unicode MS" w:hAnsi="Arial Unicode MS" w:cs="Arial Unicode MS"/>
          <w:i/>
          <w:iCs/>
          <w:sz w:val="24"/>
          <w:szCs w:val="24"/>
        </w:rPr>
        <w:t>f, r, o, e</w:t>
      </w:r>
      <w:r w:rsidRPr="00610B2D">
        <w:rPr>
          <w:rFonts w:ascii="Arial Unicode MS" w:eastAsia="Arial Unicode MS" w:hAnsi="Arial Unicode MS" w:cs="Arial Unicode MS"/>
          <w:sz w:val="24"/>
          <w:szCs w:val="24"/>
        </w:rPr>
        <w:t xml:space="preserve"> (orthographic: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é</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occur.</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2. It is actually unclear whether the two back series are opposed as velar and uvular (i.e., </w:t>
      </w:r>
      <w:r w:rsidRPr="00610B2D">
        <w:rPr>
          <w:rFonts w:ascii="Arial Unicode MS" w:eastAsia="Arial Unicode MS" w:hAnsi="Arial Unicode MS" w:cs="Arial Unicode MS"/>
          <w:i/>
          <w:iCs/>
          <w:sz w:val="24"/>
          <w:szCs w:val="24"/>
        </w:rPr>
        <w:t>k - q, x - χ</w:t>
      </w:r>
      <w:r w:rsidRPr="00610B2D">
        <w:rPr>
          <w:rFonts w:ascii="Arial Unicode MS" w:eastAsia="Arial Unicode MS" w:hAnsi="Arial Unicode MS" w:cs="Arial Unicode MS"/>
          <w:sz w:val="24"/>
          <w:szCs w:val="24"/>
        </w:rPr>
        <w:t xml:space="preserve"> etc.) or as palatalized velar and non-palatalized velar (i.e., </w:t>
      </w:r>
      <w:r w:rsidRPr="00610B2D">
        <w:rPr>
          <w:rFonts w:ascii="Arial Unicode MS" w:eastAsia="Arial Unicode MS" w:hAnsi="Arial Unicode MS" w:cs="Arial Unicode MS"/>
          <w:i/>
          <w:iCs/>
          <w:sz w:val="24"/>
          <w:szCs w:val="24"/>
        </w:rPr>
        <w:t>kʸ - k, xʸ - x</w:t>
      </w:r>
      <w:r w:rsidRPr="00610B2D">
        <w:rPr>
          <w:rFonts w:ascii="Arial Unicode MS" w:eastAsia="Arial Unicode MS" w:hAnsi="Arial Unicode MS" w:cs="Arial Unicode MS"/>
          <w:sz w:val="24"/>
          <w:szCs w:val="24"/>
        </w:rPr>
        <w:t xml:space="preserve"> etc.). Traditional notation of Tanainanists - "front velars" vs. "back vela</w:t>
      </w:r>
      <w:r w:rsidR="00B95623">
        <w:rPr>
          <w:rFonts w:ascii="Arial Unicode MS" w:eastAsia="Arial Unicode MS" w:hAnsi="Arial Unicode MS" w:cs="Arial Unicode MS"/>
          <w:sz w:val="24"/>
          <w:szCs w:val="24"/>
        </w:rPr>
        <w:t xml:space="preserve">rs" - is uninformative, but in </w:t>
      </w:r>
      <w:r w:rsidR="00B95623">
        <w:rPr>
          <w:rFonts w:ascii="Arial Unicode MS" w:eastAsia="Arial Unicode MS" w:hAnsi="Arial Unicode MS" w:cs="Arial Unicode MS"/>
          <w:sz w:val="24"/>
          <w:szCs w:val="24"/>
        </w:rPr>
        <w:fldChar w:fldCharType="begin"/>
      </w:r>
      <w:r w:rsidR="00B95623">
        <w:rPr>
          <w:rFonts w:ascii="Arial Unicode MS" w:eastAsia="Arial Unicode MS" w:hAnsi="Arial Unicode MS" w:cs="Arial Unicode MS"/>
          <w:sz w:val="24"/>
          <w:szCs w:val="24"/>
        </w:rPr>
        <w:instrText xml:space="preserve"> ADDIN ZOTERO_ITEM CSL_CITATION {"citationID":"zQx8wsnI","properties":{"formattedCitation":"Tenenbaum 1978: 26; Lovick 2005: 13","plainCitation":"Tenenbaum 1978: 26; Lovick 2005: 13","noteIndex":0},"citationItems":[{"id":572,"uris":["http://zotero.org/groups/2255823/items/YLXBEGH7"],"uri":["http://zotero.org/groups/2255823/items/YLXBEGH7"],"itemData":{"id":572,"type":"thesis","title":"Morphology and semantics of the Tanaina verb","publisher":"Columbia University","publisher-place":"New York","genre":"Unpublished PhD thesis","event-place":"New York","author":[{"family":"Tenenbaum","given":"Joan Marsha"}],"issued":{"date-parts":[["1978"]]}},"locator":"26"},{"id":577,"uris":["http://zotero.org/groups/2255823/items/MLYX5R44"],"uri":["http://zotero.org/groups/2255823/items/MLYX5R44"],"itemData":{"id":577,"type":"thesis","title":"Agentivity and participant marking in Dena’ina Athabascan: a text-based study","publisher":"Universität zu Köln","publisher-place":"Köln","genre":"Inauguraldissertation zur Erlangung des Doktorgrades","event-place":"Köln","author":[{"family":"Lovick","given":"Olga"}],"issued":{"date-parts":[["2005"]]}},"locator":"13"}],"schema":"https://github.com/citation-style-language/schema/raw/master/csl-citation.json"} </w:instrText>
      </w:r>
      <w:r w:rsidR="00B95623">
        <w:rPr>
          <w:rFonts w:ascii="Arial Unicode MS" w:eastAsia="Arial Unicode MS" w:hAnsi="Arial Unicode MS" w:cs="Arial Unicode MS"/>
          <w:sz w:val="24"/>
          <w:szCs w:val="24"/>
        </w:rPr>
        <w:fldChar w:fldCharType="separate"/>
      </w:r>
      <w:r w:rsidR="00B95623" w:rsidRPr="00B95623">
        <w:rPr>
          <w:rFonts w:ascii="Arial Unicode MS" w:eastAsia="Arial Unicode MS" w:hAnsi="Arial Unicode MS" w:cs="Arial Unicode MS"/>
          <w:sz w:val="24"/>
        </w:rPr>
        <w:t>Tenenbaum 1978: 26; Lovick 2005: 13</w:t>
      </w:r>
      <w:r w:rsidR="00B95623">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the front series is labeled as "velar" (</w:t>
      </w:r>
      <w:r w:rsidRPr="00610B2D">
        <w:rPr>
          <w:rFonts w:ascii="Arial Unicode MS" w:eastAsia="Arial Unicode MS" w:hAnsi="Arial Unicode MS" w:cs="Arial Unicode MS"/>
          <w:i/>
          <w:iCs/>
          <w:sz w:val="24"/>
          <w:szCs w:val="24"/>
        </w:rPr>
        <w:t xml:space="preserve">k, x </w:t>
      </w:r>
      <w:r w:rsidRPr="00610B2D">
        <w:rPr>
          <w:rFonts w:ascii="Arial Unicode MS" w:eastAsia="Arial Unicode MS" w:hAnsi="Arial Unicode MS" w:cs="Arial Unicode MS"/>
          <w:sz w:val="24"/>
          <w:szCs w:val="24"/>
        </w:rPr>
        <w:t>etc.), whereas the back series is explicitly described as "uvular" (</w:t>
      </w:r>
      <w:r w:rsidRPr="00610B2D">
        <w:rPr>
          <w:rFonts w:ascii="Arial Unicode MS" w:eastAsia="Arial Unicode MS" w:hAnsi="Arial Unicode MS" w:cs="Arial Unicode MS"/>
          <w:i/>
          <w:iCs/>
          <w:sz w:val="24"/>
          <w:szCs w:val="24"/>
        </w:rPr>
        <w:t>q, χ</w:t>
      </w:r>
      <w:r w:rsidRPr="00610B2D">
        <w:rPr>
          <w:rFonts w:ascii="Arial Unicode MS" w:eastAsia="Arial Unicode MS" w:hAnsi="Arial Unicode MS" w:cs="Arial Unicode MS"/>
          <w:sz w:val="24"/>
          <w:szCs w:val="24"/>
        </w:rPr>
        <w:t xml:space="preserve"> etc.). On the other hand, according to the places of articulation fi</w:t>
      </w:r>
      <w:r w:rsidR="00B95623">
        <w:rPr>
          <w:rFonts w:ascii="Arial Unicode MS" w:eastAsia="Arial Unicode MS" w:hAnsi="Arial Unicode MS" w:cs="Arial Unicode MS"/>
          <w:sz w:val="24"/>
          <w:szCs w:val="24"/>
        </w:rPr>
        <w:t xml:space="preserve">gure by Siri Tuttle (quoted in </w:t>
      </w:r>
      <w:r w:rsidR="00B95623">
        <w:rPr>
          <w:rFonts w:ascii="Arial Unicode MS" w:eastAsia="Arial Unicode MS" w:hAnsi="Arial Unicode MS" w:cs="Arial Unicode MS"/>
          <w:sz w:val="24"/>
          <w:szCs w:val="24"/>
        </w:rPr>
        <w:fldChar w:fldCharType="begin"/>
      </w:r>
      <w:r w:rsidR="00B95623">
        <w:rPr>
          <w:rFonts w:ascii="Arial Unicode MS" w:eastAsia="Arial Unicode MS" w:hAnsi="Arial Unicode MS" w:cs="Arial Unicode MS"/>
          <w:sz w:val="24"/>
          <w:szCs w:val="24"/>
        </w:rPr>
        <w:instrText xml:space="preserve"> ADDIN ZOTERO_ITEM CSL_CITATION {"citationID":"55zEjliY","properties":{"formattedCitation":"Kari 2007: xxv","plainCitation":"Kari 2007: xxv","noteIndex":0},"citationItems":[{"id":513,"uris":["http://zotero.org/groups/2255823/items/C5XCJW5Y"],"uri":["http://zotero.org/groups/2255823/items/C5XCJW5Y"],"itemData":{"id":513,"type":"book","title":"Dena’ina topical dictionary","publisher":"Alaska Native Language Center","publisher-place":"Fairbanks, AK","number-of-pages":"366","source":"Library of Congress ISBN","event-place":"Fairbanks, AK","ISBN":"978-1-55500-091-2","call-number":"PM2412.Z5 K37 2007","language":"eng nai","author":[{"family":"Kari","given":"James"}],"issued":{"date-parts":[["2007"]]}},"locator":"xxv"}],"schema":"https://github.com/citation-style-language/schema/raw/master/csl-citation.json"} </w:instrText>
      </w:r>
      <w:r w:rsidR="00B95623">
        <w:rPr>
          <w:rFonts w:ascii="Arial Unicode MS" w:eastAsia="Arial Unicode MS" w:hAnsi="Arial Unicode MS" w:cs="Arial Unicode MS"/>
          <w:sz w:val="24"/>
          <w:szCs w:val="24"/>
        </w:rPr>
        <w:fldChar w:fldCharType="separate"/>
      </w:r>
      <w:r w:rsidR="00B95623" w:rsidRPr="00B95623">
        <w:rPr>
          <w:rFonts w:ascii="Arial Unicode MS" w:eastAsia="Arial Unicode MS" w:hAnsi="Arial Unicode MS" w:cs="Arial Unicode MS"/>
          <w:sz w:val="24"/>
        </w:rPr>
        <w:t>Kari 2007: xxv</w:t>
      </w:r>
      <w:r w:rsidR="00B95623">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e front </w:t>
      </w:r>
      <w:r w:rsidRPr="00610B2D">
        <w:rPr>
          <w:rFonts w:ascii="Arial Unicode MS" w:eastAsia="Arial Unicode MS" w:hAnsi="Arial Unicode MS" w:cs="Arial Unicode MS"/>
          <w:sz w:val="24"/>
          <w:szCs w:val="24"/>
        </w:rPr>
        <w:lastRenderedPageBreak/>
        <w:t>series looks like palatalized velar (</w:t>
      </w:r>
      <w:r w:rsidRPr="00610B2D">
        <w:rPr>
          <w:rFonts w:ascii="Arial Unicode MS" w:eastAsia="Arial Unicode MS" w:hAnsi="Arial Unicode MS" w:cs="Arial Unicode MS"/>
          <w:i/>
          <w:iCs/>
          <w:sz w:val="24"/>
          <w:szCs w:val="24"/>
        </w:rPr>
        <w:t xml:space="preserve">kʸ, xʸ </w:t>
      </w:r>
      <w:r w:rsidRPr="00610B2D">
        <w:rPr>
          <w:rFonts w:ascii="Arial Unicode MS" w:eastAsia="Arial Unicode MS" w:hAnsi="Arial Unicode MS" w:cs="Arial Unicode MS"/>
          <w:sz w:val="24"/>
          <w:szCs w:val="24"/>
        </w:rPr>
        <w:t>etc.), whereas the back series is depicted as simple velar (</w:t>
      </w:r>
      <w:r w:rsidRPr="00610B2D">
        <w:rPr>
          <w:rFonts w:ascii="Arial Unicode MS" w:eastAsia="Arial Unicode MS" w:hAnsi="Arial Unicode MS" w:cs="Arial Unicode MS"/>
          <w:i/>
          <w:iCs/>
          <w:sz w:val="24"/>
          <w:szCs w:val="24"/>
        </w:rPr>
        <w:t xml:space="preserve">k, x </w:t>
      </w:r>
      <w:r w:rsidRPr="00610B2D">
        <w:rPr>
          <w:rFonts w:ascii="Arial Unicode MS" w:eastAsia="Arial Unicode MS" w:hAnsi="Arial Unicode MS" w:cs="Arial Unicode MS"/>
          <w:sz w:val="24"/>
          <w:szCs w:val="24"/>
        </w:rPr>
        <w:t>etc.). For our transcription, we prefer the velar - uvular opposition (</w:t>
      </w:r>
      <w:r w:rsidRPr="00610B2D">
        <w:rPr>
          <w:rFonts w:ascii="Arial Unicode MS" w:eastAsia="Arial Unicode MS" w:hAnsi="Arial Unicode MS" w:cs="Arial Unicode MS"/>
          <w:i/>
          <w:iCs/>
          <w:sz w:val="24"/>
          <w:szCs w:val="24"/>
        </w:rPr>
        <w:t>k - q, x - χ</w:t>
      </w:r>
      <w:r w:rsidRPr="00610B2D">
        <w:rPr>
          <w:rFonts w:ascii="Arial Unicode MS" w:eastAsia="Arial Unicode MS" w:hAnsi="Arial Unicode MS" w:cs="Arial Unicode MS"/>
          <w:sz w:val="24"/>
          <w:szCs w:val="24"/>
        </w:rPr>
        <w:t xml:space="preserve"> etc.).</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3. Several regular phonetic and morphological phenomena of dialectal origin are not (or not always) explicitly reflected in the mai</w:t>
      </w:r>
      <w:r w:rsidR="00441A01">
        <w:rPr>
          <w:rFonts w:ascii="Arial Unicode MS" w:eastAsia="Arial Unicode MS" w:hAnsi="Arial Unicode MS" w:cs="Arial Unicode MS"/>
          <w:sz w:val="24"/>
          <w:szCs w:val="24"/>
        </w:rPr>
        <w:t xml:space="preserve">n sections of the dictionaries </w:t>
      </w:r>
      <w:r w:rsidR="00441A01">
        <w:rPr>
          <w:rFonts w:ascii="Arial Unicode MS" w:eastAsia="Arial Unicode MS" w:hAnsi="Arial Unicode MS" w:cs="Arial Unicode MS"/>
          <w:sz w:val="24"/>
          <w:szCs w:val="24"/>
        </w:rPr>
        <w:fldChar w:fldCharType="begin"/>
      </w:r>
      <w:r w:rsidR="00441A01">
        <w:rPr>
          <w:rFonts w:ascii="Arial Unicode MS" w:eastAsia="Arial Unicode MS" w:hAnsi="Arial Unicode MS" w:cs="Arial Unicode MS"/>
          <w:sz w:val="24"/>
          <w:szCs w:val="24"/>
        </w:rPr>
        <w:instrText xml:space="preserve"> ADDIN ZOTERO_ITEM CSL_CITATION {"citationID":"OOSMI1oE","properties":{"formattedCitation":"Kari 1977; Kari 2007","plainCitation":"Kari 1977; Kari 2007","noteIndex":0},"citationItems":[{"id":567,"uris":["http://zotero.org/groups/2255823/items/7NZ7UEZ6"],"uri":["http://zotero.org/groups/2255823/items/7NZ7UEZ6"],"itemData":{"id":567,"type":"book","title":"Dena’ina noun dictionary","publisher":"Alaska Native Language Center","publisher-place":"Fairbanks","event-place":"Fairbanks","author":[{"family":"Kari","given":"James"}],"issued":{"date-parts":[["1977"]]}}},{"id":513,"uris":["http://zotero.org/groups/2255823/items/C5XCJW5Y"],"uri":["http://zotero.org/groups/2255823/items/C5XCJW5Y"],"itemData":{"id":513,"type":"book","title":"Dena’ina topical dictionary","publisher":"Alaska Native Language Center","publisher-place":"Fairbanks, AK","number-of-pages":"366","source":"Library of Congress ISBN","event-place":"Fairbanks, AK","ISBN":"978-1-55500-091-2","call-number":"PM2412.Z5 K37 2007","language":"eng nai","author":[{"family":"Kari","given":"James"}],"issued":{"date-parts":[["2007"]]}}}],"schema":"https://github.com/citation-style-language/schema/raw/master/csl-citation.json"} </w:instrText>
      </w:r>
      <w:r w:rsidR="00441A01">
        <w:rPr>
          <w:rFonts w:ascii="Arial Unicode MS" w:eastAsia="Arial Unicode MS" w:hAnsi="Arial Unicode MS" w:cs="Arial Unicode MS"/>
          <w:sz w:val="24"/>
          <w:szCs w:val="24"/>
        </w:rPr>
        <w:fldChar w:fldCharType="separate"/>
      </w:r>
      <w:r w:rsidR="00441A01" w:rsidRPr="00441A01">
        <w:rPr>
          <w:rFonts w:ascii="Arial Unicode MS" w:eastAsia="Arial Unicode MS" w:hAnsi="Arial Unicode MS" w:cs="Arial Unicode MS"/>
          <w:sz w:val="24"/>
        </w:rPr>
        <w:t>Kari 1977; Kari 2007</w:t>
      </w:r>
      <w:r w:rsidR="00441A01">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e most important of these are: (1)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implies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in Inland &amp; Iliamna, but </w:t>
      </w:r>
      <w:r w:rsidRPr="00610B2D">
        <w:rPr>
          <w:rFonts w:ascii="Arial Unicode MS" w:eastAsia="Arial Unicode MS" w:hAnsi="Arial Unicode MS" w:cs="Arial Unicode MS"/>
          <w:i/>
          <w:iCs/>
          <w:sz w:val="24"/>
          <w:szCs w:val="24"/>
        </w:rPr>
        <w:t>b</w:t>
      </w:r>
      <w:r w:rsidRPr="00610B2D">
        <w:rPr>
          <w:rFonts w:ascii="Arial Unicode MS" w:eastAsia="Arial Unicode MS" w:hAnsi="Arial Unicode MS" w:cs="Arial Unicode MS"/>
          <w:sz w:val="24"/>
          <w:szCs w:val="24"/>
        </w:rPr>
        <w:t xml:space="preserve"> in Upper Inlet &amp; Outer Inlet and </w:t>
      </w:r>
      <w:r w:rsidRPr="00610B2D">
        <w:rPr>
          <w:rFonts w:ascii="Arial Unicode MS" w:eastAsia="Arial Unicode MS" w:hAnsi="Arial Unicode MS" w:cs="Arial Unicode MS"/>
          <w:i/>
          <w:iCs/>
          <w:sz w:val="24"/>
          <w:szCs w:val="24"/>
        </w:rPr>
        <w:t xml:space="preserve">w </w:t>
      </w:r>
      <w:r w:rsidRPr="00610B2D">
        <w:rPr>
          <w:rFonts w:ascii="Arial Unicode MS" w:eastAsia="Arial Unicode MS" w:hAnsi="Arial Unicode MS" w:cs="Arial Unicode MS"/>
          <w:sz w:val="24"/>
          <w:szCs w:val="24"/>
        </w:rPr>
        <w:t xml:space="preserve">in Seldovia; (2) </w:t>
      </w:r>
      <w:r w:rsidRPr="00610B2D">
        <w:rPr>
          <w:rFonts w:ascii="Arial Unicode MS" w:eastAsia="Arial Unicode MS" w:hAnsi="Arial Unicode MS" w:cs="Arial Unicode MS"/>
          <w:i/>
          <w:iCs/>
          <w:sz w:val="24"/>
          <w:szCs w:val="24"/>
        </w:rPr>
        <w:t>č čʰ čʼ š</w:t>
      </w:r>
      <w:r w:rsidRPr="00610B2D">
        <w:rPr>
          <w:rFonts w:ascii="Arial Unicode MS" w:eastAsia="Arial Unicode MS" w:hAnsi="Arial Unicode MS" w:cs="Arial Unicode MS"/>
          <w:sz w:val="24"/>
          <w:szCs w:val="24"/>
        </w:rPr>
        <w:t xml:space="preserve"> (Outer Inlet, Inland, Iliamna) imply </w:t>
      </w:r>
      <w:r w:rsidRPr="00610B2D">
        <w:rPr>
          <w:rFonts w:ascii="Arial Unicode MS" w:eastAsia="Arial Unicode MS" w:hAnsi="Arial Unicode MS" w:cs="Arial Unicode MS"/>
          <w:i/>
          <w:iCs/>
          <w:sz w:val="24"/>
          <w:szCs w:val="24"/>
        </w:rPr>
        <w:t>c cʰ cʼ s</w:t>
      </w:r>
      <w:r w:rsidRPr="00610B2D">
        <w:rPr>
          <w:rFonts w:ascii="Arial Unicode MS" w:eastAsia="Arial Unicode MS" w:hAnsi="Arial Unicode MS" w:cs="Arial Unicode MS"/>
          <w:sz w:val="24"/>
          <w:szCs w:val="24"/>
        </w:rPr>
        <w:t xml:space="preserve"> respectively in Upper Inlet, see below for detail; (3) final </w:t>
      </w:r>
      <w:r w:rsidRPr="00610B2D">
        <w:rPr>
          <w:rFonts w:ascii="Arial Unicode MS" w:eastAsia="Arial Unicode MS" w:hAnsi="Arial Unicode MS" w:cs="Arial Unicode MS"/>
          <w:i/>
          <w:iCs/>
          <w:sz w:val="24"/>
          <w:szCs w:val="24"/>
        </w:rPr>
        <w:t>-y</w:t>
      </w:r>
      <w:r w:rsidRPr="00610B2D">
        <w:rPr>
          <w:rFonts w:ascii="Arial Unicode MS" w:eastAsia="Arial Unicode MS" w:hAnsi="Arial Unicode MS" w:cs="Arial Unicode MS"/>
          <w:sz w:val="24"/>
          <w:szCs w:val="24"/>
        </w:rPr>
        <w:t xml:space="preserve"> implies </w:t>
      </w:r>
      <w:r w:rsidRPr="00610B2D">
        <w:rPr>
          <w:rFonts w:ascii="Arial Unicode MS" w:eastAsia="Arial Unicode MS" w:hAnsi="Arial Unicode MS" w:cs="Arial Unicode MS"/>
          <w:i/>
          <w:iCs/>
          <w:sz w:val="24"/>
          <w:szCs w:val="24"/>
        </w:rPr>
        <w:t>-ɣ</w:t>
      </w:r>
      <w:r w:rsidRPr="00610B2D">
        <w:rPr>
          <w:rFonts w:ascii="Arial Unicode MS" w:eastAsia="Arial Unicode MS" w:hAnsi="Arial Unicode MS" w:cs="Arial Unicode MS"/>
          <w:sz w:val="24"/>
          <w:szCs w:val="24"/>
        </w:rPr>
        <w:t xml:space="preserve"> in Outer Inlet; (4) the izafet suffix </w:t>
      </w:r>
      <w:r w:rsidRPr="00610B2D">
        <w:rPr>
          <w:rFonts w:ascii="Arial Unicode MS" w:eastAsia="Arial Unicode MS" w:hAnsi="Arial Unicode MS" w:cs="Arial Unicode MS"/>
          <w:i/>
          <w:iCs/>
          <w:sz w:val="24"/>
          <w:szCs w:val="24"/>
        </w:rPr>
        <w:t>-a</w:t>
      </w:r>
      <w:r w:rsidRPr="00610B2D">
        <w:rPr>
          <w:rFonts w:ascii="Arial Unicode MS" w:eastAsia="Arial Unicode MS" w:hAnsi="Arial Unicode MS" w:cs="Arial Unicode MS"/>
          <w:sz w:val="24"/>
          <w:szCs w:val="24"/>
        </w:rPr>
        <w:t xml:space="preserve"> implies </w:t>
      </w:r>
      <w:r w:rsidRPr="00610B2D">
        <w:rPr>
          <w:rFonts w:ascii="Arial Unicode MS" w:eastAsia="Arial Unicode MS" w:hAnsi="Arial Unicode MS" w:cs="Arial Unicode MS"/>
          <w:i/>
          <w:iCs/>
          <w:sz w:val="24"/>
          <w:szCs w:val="24"/>
        </w:rPr>
        <w:t>-a</w:t>
      </w:r>
      <w:r w:rsidRPr="00610B2D">
        <w:rPr>
          <w:rFonts w:ascii="Arial Unicode MS" w:eastAsia="Arial Unicode MS" w:hAnsi="Arial Unicode MS" w:cs="Arial Unicode MS"/>
          <w:sz w:val="24"/>
          <w:szCs w:val="24"/>
        </w:rPr>
        <w:t xml:space="preserve"> in Upper Inlet &amp; Inland, but </w:t>
      </w:r>
      <w:r w:rsidRPr="00610B2D">
        <w:rPr>
          <w:rFonts w:ascii="Arial Unicode MS" w:eastAsia="Arial Unicode MS" w:hAnsi="Arial Unicode MS" w:cs="Arial Unicode MS"/>
          <w:i/>
          <w:iCs/>
          <w:sz w:val="24"/>
          <w:szCs w:val="24"/>
        </w:rPr>
        <w:t>-ʔa</w:t>
      </w:r>
      <w:r w:rsidRPr="00610B2D">
        <w:rPr>
          <w:rFonts w:ascii="Arial Unicode MS" w:eastAsia="Arial Unicode MS" w:hAnsi="Arial Unicode MS" w:cs="Arial Unicode MS"/>
          <w:sz w:val="24"/>
          <w:szCs w:val="24"/>
        </w:rPr>
        <w:t xml:space="preserve"> in Outer Inlet &amp; Iliamna; see </w:t>
      </w:r>
      <w:r w:rsidR="00441A01">
        <w:rPr>
          <w:rFonts w:ascii="Arial Unicode MS" w:eastAsia="Arial Unicode MS" w:hAnsi="Arial Unicode MS" w:cs="Arial Unicode MS"/>
          <w:sz w:val="24"/>
          <w:szCs w:val="24"/>
        </w:rPr>
        <w:fldChar w:fldCharType="begin"/>
      </w:r>
      <w:r w:rsidR="00441A01">
        <w:rPr>
          <w:rFonts w:ascii="Arial Unicode MS" w:eastAsia="Arial Unicode MS" w:hAnsi="Arial Unicode MS" w:cs="Arial Unicode MS"/>
          <w:sz w:val="24"/>
          <w:szCs w:val="24"/>
        </w:rPr>
        <w:instrText xml:space="preserve"> ADDIN ZOTERO_ITEM CSL_CITATION {"citationID":"fkDsrvHS","properties":{"formattedCitation":"Kari 1975; Kari 1977: 20; Kari 2007: xxvi","plainCitation":"Kari 1975; Kari 1977: 20; Kari 2007: xxvi","noteIndex":0},"citationItems":[{"id":575,"uris":["http://zotero.org/groups/2255823/items/XCZXM7D6"],"uri":["http://zotero.org/groups/2255823/items/XCZXM7D6"],"itemData":{"id":575,"type":"article-journal","title":"A classification of Tanaina dialects","container-title":"Anthropological Papers of the University of Alaska","page":"49-53","volume":"17","issue":"2","author":[{"family":"Kari","given":"James"}],"issued":{"date-parts":[["1975"]]}}},{"id":567,"uris":["http://zotero.org/groups/2255823/items/7NZ7UEZ6"],"uri":["http://zotero.org/groups/2255823/items/7NZ7UEZ6"],"itemData":{"id":567,"type":"book","title":"Dena’ina noun dictionary","publisher":"Alaska Native Language Center","publisher-place":"Fairbanks","event-place":"Fairbanks","author":[{"family":"Kari","given":"James"}],"issued":{"date-parts":[["1977"]]}},"locator":"20"},{"id":513,"uris":["http://zotero.org/groups/2255823/items/C5XCJW5Y"],"uri":["http://zotero.org/groups/2255823/items/C5XCJW5Y"],"itemData":{"id":513,"type":"book","title":"Dena’ina topical dictionary","publisher":"Alaska Native Language Center","publisher-place":"Fairbanks, AK","number-of-pages":"366","source":"Library of Congress ISBN","event-place":"Fairbanks, AK","ISBN":"978-1-55500-091-2","call-number":"PM2412.Z5 K37 2007","language":"eng nai","author":[{"family":"Kari","given":"James"}],"issued":{"date-parts":[["2007"]]}},"locator":"xxvi"}],"schema":"https://github.com/citation-style-language/schema/raw/master/csl-citation.json"} </w:instrText>
      </w:r>
      <w:r w:rsidR="00441A01">
        <w:rPr>
          <w:rFonts w:ascii="Arial Unicode MS" w:eastAsia="Arial Unicode MS" w:hAnsi="Arial Unicode MS" w:cs="Arial Unicode MS"/>
          <w:sz w:val="24"/>
          <w:szCs w:val="24"/>
        </w:rPr>
        <w:fldChar w:fldCharType="separate"/>
      </w:r>
      <w:r w:rsidR="00441A01" w:rsidRPr="00441A01">
        <w:rPr>
          <w:rFonts w:ascii="Arial Unicode MS" w:eastAsia="Arial Unicode MS" w:hAnsi="Arial Unicode MS" w:cs="Arial Unicode MS"/>
          <w:sz w:val="24"/>
        </w:rPr>
        <w:t>Kari 1975; Kari 1977: 20; Kari 2007: xxvi</w:t>
      </w:r>
      <w:r w:rsidR="00441A01">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4. In the Upper Inlet dialect, the alveolar and postalveolar series have merged, i.e., the Common Tanaina phonemes </w:t>
      </w:r>
      <w:r w:rsidRPr="00610B2D">
        <w:rPr>
          <w:rFonts w:ascii="Arial Unicode MS" w:eastAsia="Arial Unicode MS" w:hAnsi="Arial Unicode MS" w:cs="Arial Unicode MS"/>
          <w:i/>
          <w:iCs/>
          <w:sz w:val="24"/>
          <w:szCs w:val="24"/>
        </w:rPr>
        <w:t>c - č, cʰ - čʰ, cʼ - čʼ, s - š</w:t>
      </w:r>
      <w:r w:rsidRPr="00610B2D">
        <w:rPr>
          <w:rFonts w:ascii="Arial Unicode MS" w:eastAsia="Arial Unicode MS" w:hAnsi="Arial Unicode MS" w:cs="Arial Unicode MS"/>
          <w:sz w:val="24"/>
          <w:szCs w:val="24"/>
        </w:rPr>
        <w:t xml:space="preserve"> are not discriminated wit</w:t>
      </w:r>
      <w:r w:rsidR="0034488E">
        <w:rPr>
          <w:rFonts w:ascii="Arial Unicode MS" w:eastAsia="Arial Unicode MS" w:hAnsi="Arial Unicode MS" w:cs="Arial Unicode MS"/>
          <w:sz w:val="24"/>
          <w:szCs w:val="24"/>
        </w:rPr>
        <w:t xml:space="preserve">hin the corresponding pair. In </w:t>
      </w:r>
      <w:r w:rsidR="0034488E">
        <w:rPr>
          <w:rFonts w:ascii="Arial Unicode MS" w:eastAsia="Arial Unicode MS" w:hAnsi="Arial Unicode MS" w:cs="Arial Unicode MS"/>
          <w:sz w:val="24"/>
          <w:szCs w:val="24"/>
        </w:rPr>
        <w:fldChar w:fldCharType="begin"/>
      </w:r>
      <w:r w:rsidR="0034488E">
        <w:rPr>
          <w:rFonts w:ascii="Arial Unicode MS" w:eastAsia="Arial Unicode MS" w:hAnsi="Arial Unicode MS" w:cs="Arial Unicode MS"/>
          <w:sz w:val="24"/>
          <w:szCs w:val="24"/>
        </w:rPr>
        <w:instrText xml:space="preserve"> ADDIN ZOTERO_ITEM CSL_CITATION {"citationID":"rRvJKFHW","properties":{"formattedCitation":"Kari 1975: 50; Kari 2007: xxvi","plainCitation":"Kari 1975: 50; Kari 2007: xxvi","noteIndex":0},"citationItems":[{"id":575,"uris":["http://zotero.org/groups/2255823/items/XCZXM7D6"],"uri":["http://zotero.org/groups/2255823/items/XCZXM7D6"],"itemData":{"id":575,"type":"article-journal","title":"A classification of Tanaina dialects","container-title":"Anthropological Papers of the University of Alaska","page":"49-53","volume":"17","issue":"2","author":[{"family":"Kari","given":"James"}],"issued":{"date-parts":[["1975"]]}},"locator":"50"},{"id":513,"uris":["http://zotero.org/groups/2255823/items/C5XCJW5Y"],"uri":["http://zotero.org/groups/2255823/items/C5XCJW5Y"],"itemData":{"id":513,"type":"book","title":"Dena’ina topical dictionary","publisher":"Alaska Native Language Center","publisher-place":"Fairbanks, AK","number-of-pages":"366","source":"Library of Congress ISBN","event-place":"Fairbanks, AK","ISBN":"978-1-55500-091-2","call-number":"PM2412.Z5 K37 2007","language":"eng nai","author":[{"family":"Kari","given":"James"}],"issued":{"date-parts":[["2007"]]}},"locator":"xxvi"}],"schema":"https://github.com/citation-style-language/schema/raw/master/csl-citation.json"} </w:instrText>
      </w:r>
      <w:r w:rsidR="0034488E">
        <w:rPr>
          <w:rFonts w:ascii="Arial Unicode MS" w:eastAsia="Arial Unicode MS" w:hAnsi="Arial Unicode MS" w:cs="Arial Unicode MS"/>
          <w:sz w:val="24"/>
          <w:szCs w:val="24"/>
        </w:rPr>
        <w:fldChar w:fldCharType="separate"/>
      </w:r>
      <w:r w:rsidR="0034488E" w:rsidRPr="0034488E">
        <w:rPr>
          <w:rFonts w:ascii="Arial Unicode MS" w:eastAsia="Arial Unicode MS" w:hAnsi="Arial Unicode MS" w:cs="Arial Unicode MS"/>
          <w:sz w:val="24"/>
        </w:rPr>
        <w:t>Kari 1975: 50; Kari 2007: xxvi</w:t>
      </w:r>
      <w:r w:rsidR="0034488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e resulting Upper Inlet series is specified as intermediate between alveolar and postalveolar and transcribed with the acute sign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tś, ś,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that imply that the only Upper Inlet sibilant series is retracted (</w:t>
      </w:r>
      <w:r w:rsidRPr="00610B2D">
        <w:rPr>
          <w:rFonts w:ascii="Arial Unicode MS" w:eastAsia="Arial Unicode MS" w:hAnsi="Arial Unicode MS" w:cs="Arial Unicode MS"/>
          <w:i/>
          <w:iCs/>
          <w:sz w:val="24"/>
          <w:szCs w:val="24"/>
        </w:rPr>
        <w:t>c̠ c̠ʰ c̠ʼ s̠</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vel sim.</w:t>
      </w:r>
      <w:r w:rsidRPr="00610B2D">
        <w:rPr>
          <w:rFonts w:ascii="Arial Unicode MS" w:eastAsia="Arial Unicode MS" w:hAnsi="Arial Unicode MS" w:cs="Arial Unicode MS"/>
          <w:sz w:val="24"/>
          <w:szCs w:val="24"/>
        </w:rPr>
        <w:t xml:space="preserve"> (</w:t>
      </w:r>
      <w:r w:rsidR="0034488E">
        <w:rPr>
          <w:rFonts w:ascii="Arial Unicode MS" w:eastAsia="Arial Unicode MS" w:hAnsi="Arial Unicode MS" w:cs="Arial Unicode MS"/>
          <w:sz w:val="24"/>
          <w:szCs w:val="24"/>
        </w:rPr>
        <w:t xml:space="preserve">cf. the naive transcription in </w:t>
      </w:r>
      <w:r w:rsidR="0034488E">
        <w:rPr>
          <w:rFonts w:ascii="Arial Unicode MS" w:eastAsia="Arial Unicode MS" w:hAnsi="Arial Unicode MS" w:cs="Arial Unicode MS"/>
          <w:sz w:val="24"/>
          <w:szCs w:val="24"/>
        </w:rPr>
        <w:fldChar w:fldCharType="begin"/>
      </w:r>
      <w:r w:rsidR="0034488E">
        <w:rPr>
          <w:rFonts w:ascii="Arial Unicode MS" w:eastAsia="Arial Unicode MS" w:hAnsi="Arial Unicode MS" w:cs="Arial Unicode MS"/>
          <w:sz w:val="24"/>
          <w:szCs w:val="24"/>
        </w:rPr>
        <w:instrText xml:space="preserve"> ADDIN ZOTERO_ITEM CSL_CITATION {"citationID":"I2HTm2Pc","properties":{"formattedCitation":"Osgood 1937","plainCitation":"Osgood 1937","noteIndex":0},"citationItems":[{"id":522,"uris":["http://zotero.org/groups/2255823/items/DQ67EIZG"],"uri":["http://zotero.org/groups/2255823/items/DQ67EIZG"],"itemData":{"id":522,"type":"book","title":"The ethnography of the Tanaina","collection-title":"Yale University Publications in Anthropology","collection-number":"16","publisher":"Yale University","publisher-place":"New Haven","number-of-pages":"229","source":"National Library of Australia (new catalog)","event-place":"New Haven","call-number":"398.2097983","note":"OCLC: 2759509","author":[{"family":"Osgood","given":"Cornelius"}],"issued":{"date-parts":[["1937"]]}}}],"schema":"https://github.com/citation-style-language/schema/raw/master/csl-citation.json"} </w:instrText>
      </w:r>
      <w:r w:rsidR="0034488E">
        <w:rPr>
          <w:rFonts w:ascii="Arial Unicode MS" w:eastAsia="Arial Unicode MS" w:hAnsi="Arial Unicode MS" w:cs="Arial Unicode MS"/>
          <w:sz w:val="24"/>
          <w:szCs w:val="24"/>
        </w:rPr>
        <w:fldChar w:fldCharType="separate"/>
      </w:r>
      <w:r w:rsidR="0034488E" w:rsidRPr="0034488E">
        <w:rPr>
          <w:rFonts w:ascii="Arial Unicode MS" w:eastAsia="Arial Unicode MS" w:hAnsi="Arial Unicode MS" w:cs="Arial Unicode MS"/>
          <w:sz w:val="24"/>
        </w:rPr>
        <w:t>Osgood 1937</w:t>
      </w:r>
      <w:r w:rsidR="0034488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with Upper Inlet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š</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a</w:t>
      </w:r>
      <w:r w:rsidR="0034488E">
        <w:rPr>
          <w:rFonts w:ascii="Arial Unicode MS" w:eastAsia="Arial Unicode MS" w:hAnsi="Arial Unicode MS" w:cs="Arial Unicode MS"/>
          <w:sz w:val="24"/>
          <w:szCs w:val="24"/>
        </w:rPr>
        <w:t xml:space="preserve">nd so on). On the contrary, in </w:t>
      </w:r>
      <w:r w:rsidR="0034488E">
        <w:rPr>
          <w:rFonts w:ascii="Arial Unicode MS" w:eastAsia="Arial Unicode MS" w:hAnsi="Arial Unicode MS" w:cs="Arial Unicode MS"/>
          <w:sz w:val="24"/>
          <w:szCs w:val="24"/>
        </w:rPr>
        <w:fldChar w:fldCharType="begin"/>
      </w:r>
      <w:r w:rsidR="0034488E">
        <w:rPr>
          <w:rFonts w:ascii="Arial Unicode MS" w:eastAsia="Arial Unicode MS" w:hAnsi="Arial Unicode MS" w:cs="Arial Unicode MS"/>
          <w:sz w:val="24"/>
          <w:szCs w:val="24"/>
        </w:rPr>
        <w:instrText xml:space="preserve"> ADDIN ZOTERO_ITEM CSL_CITATION {"citationID":"0i8KW3VP","properties":{"formattedCitation":"Kari 1977: 16 et passim","plainCitation":"Kari 1977: 16 et passim","noteIndex":0},"citationItems":[{"id":567,"uris":["http://zotero.org/groups/2255823/items/7NZ7UEZ6"],"uri":["http://zotero.org/groups/2255823/items/7NZ7UEZ6"],"itemData":{"id":567,"type":"book","title":"Dena’ina noun dictionary","publisher":"Alaska Native Language Center","publisher-place":"Fairbanks","event-place":"Fairbanks","author":[{"family":"Kari","given":"James"}],"issued":{"date-parts":[["1977"]]}},"locator":"16 et passim"}],"schema":"https://github.com/citation-style-language/schema/raw/master/csl-citation.json"} </w:instrText>
      </w:r>
      <w:r w:rsidR="0034488E">
        <w:rPr>
          <w:rFonts w:ascii="Arial Unicode MS" w:eastAsia="Arial Unicode MS" w:hAnsi="Arial Unicode MS" w:cs="Arial Unicode MS"/>
          <w:sz w:val="24"/>
          <w:szCs w:val="24"/>
        </w:rPr>
        <w:fldChar w:fldCharType="separate"/>
      </w:r>
      <w:r w:rsidR="0034488E" w:rsidRPr="0034488E">
        <w:rPr>
          <w:rFonts w:ascii="Arial Unicode MS" w:eastAsia="Arial Unicode MS" w:hAnsi="Arial Unicode MS" w:cs="Arial Unicode MS"/>
          <w:sz w:val="24"/>
        </w:rPr>
        <w:t>Kari 1977: 16 et passim</w:t>
      </w:r>
      <w:r w:rsidR="0034488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e resulting Upper Inlet series is described as simple alveolar </w:t>
      </w:r>
      <w:r w:rsidRPr="00610B2D">
        <w:rPr>
          <w:rFonts w:ascii="Arial Unicode MS" w:eastAsia="Arial Unicode MS" w:hAnsi="Arial Unicode MS" w:cs="Arial Unicode MS"/>
          <w:i/>
          <w:iCs/>
          <w:sz w:val="24"/>
          <w:szCs w:val="24"/>
        </w:rPr>
        <w:t>c cʰ cʼ s</w:t>
      </w:r>
      <w:r w:rsidRPr="00610B2D">
        <w:rPr>
          <w:rFonts w:ascii="Arial Unicode MS" w:eastAsia="Arial Unicode MS" w:hAnsi="Arial Unicode MS" w:cs="Arial Unicode MS"/>
          <w:sz w:val="24"/>
          <w:szCs w:val="24"/>
        </w:rPr>
        <w:t xml:space="preserve">. </w:t>
      </w:r>
      <w:r w:rsidR="0034488E">
        <w:rPr>
          <w:rFonts w:ascii="Arial Unicode MS" w:eastAsia="Arial Unicode MS" w:hAnsi="Arial Unicode MS" w:cs="Arial Unicode MS"/>
          <w:sz w:val="24"/>
          <w:szCs w:val="24"/>
        </w:rPr>
        <w:t xml:space="preserve">In our transcription we follow </w:t>
      </w:r>
      <w:r w:rsidRPr="00610B2D">
        <w:rPr>
          <w:rFonts w:ascii="Arial Unicode MS" w:eastAsia="Arial Unicode MS" w:hAnsi="Arial Unicode MS" w:cs="Arial Unicode MS"/>
          <w:sz w:val="24"/>
          <w:szCs w:val="24"/>
        </w:rPr>
        <w:t>Kari</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s </w:t>
      </w:r>
      <w:r w:rsidR="0034488E">
        <w:rPr>
          <w:rFonts w:ascii="Arial Unicode MS" w:eastAsia="Arial Unicode MS" w:hAnsi="Arial Unicode MS" w:cs="Arial Unicode MS"/>
          <w:sz w:val="24"/>
          <w:szCs w:val="24"/>
        </w:rPr>
        <w:t>(</w:t>
      </w:r>
      <w:r w:rsidR="0034488E">
        <w:rPr>
          <w:rFonts w:ascii="Arial Unicode MS" w:eastAsia="Arial Unicode MS" w:hAnsi="Arial Unicode MS" w:cs="Arial Unicode MS"/>
          <w:sz w:val="24"/>
          <w:szCs w:val="24"/>
        </w:rPr>
        <w:fldChar w:fldCharType="begin"/>
      </w:r>
      <w:r w:rsidR="0034488E">
        <w:rPr>
          <w:rFonts w:ascii="Arial Unicode MS" w:eastAsia="Arial Unicode MS" w:hAnsi="Arial Unicode MS" w:cs="Arial Unicode MS"/>
          <w:sz w:val="24"/>
          <w:szCs w:val="24"/>
        </w:rPr>
        <w:instrText xml:space="preserve"> ADDIN ZOTERO_ITEM CSL_CITATION {"citationID":"KHeTDepk","properties":{"formattedCitation":"1977","plainCitation":"1977","noteIndex":0},"citationItems":[{"id":567,"uris":["http://zotero.org/groups/2255823/items/7NZ7UEZ6"],"uri":["http://zotero.org/groups/2255823/items/7NZ7UEZ6"],"itemData":{"id":567,"type":"book","title":"Dena’ina noun dictionary","publisher":"Alaska Native Language Center","publisher-place":"Fairbanks","event-place":"Fairbanks","author":[{"family":"Kari","given":"James"}],"issued":{"date-parts":[["1977"]]}},"suppress-author":true}],"schema":"https://github.com/citation-style-language/schema/raw/master/csl-citation.json"} </w:instrText>
      </w:r>
      <w:r w:rsidR="0034488E">
        <w:rPr>
          <w:rFonts w:ascii="Arial Unicode MS" w:eastAsia="Arial Unicode MS" w:hAnsi="Arial Unicode MS" w:cs="Arial Unicode MS"/>
          <w:sz w:val="24"/>
          <w:szCs w:val="24"/>
        </w:rPr>
        <w:fldChar w:fldCharType="separate"/>
      </w:r>
      <w:r w:rsidR="0034488E" w:rsidRPr="0034488E">
        <w:rPr>
          <w:rFonts w:ascii="Arial Unicode MS" w:eastAsia="Arial Unicode MS" w:hAnsi="Arial Unicode MS" w:cs="Arial Unicode MS"/>
          <w:sz w:val="24"/>
        </w:rPr>
        <w:t>1977</w:t>
      </w:r>
      <w:r w:rsidR="0034488E">
        <w:rPr>
          <w:rFonts w:ascii="Arial Unicode MS" w:eastAsia="Arial Unicode MS" w:hAnsi="Arial Unicode MS" w:cs="Arial Unicode MS"/>
          <w:sz w:val="24"/>
          <w:szCs w:val="24"/>
        </w:rPr>
        <w:fldChar w:fldCharType="end"/>
      </w:r>
      <w:r w:rsidR="0034488E">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 xml:space="preserve">simplified notation, i.e., </w:t>
      </w:r>
      <w:r w:rsidRPr="00610B2D">
        <w:rPr>
          <w:rFonts w:ascii="Arial Unicode MS" w:eastAsia="Arial Unicode MS" w:hAnsi="Arial Unicode MS" w:cs="Arial Unicode MS"/>
          <w:i/>
          <w:iCs/>
          <w:sz w:val="24"/>
          <w:szCs w:val="24"/>
        </w:rPr>
        <w:t>c cʰ cʼ s</w:t>
      </w:r>
      <w:r w:rsidRPr="00610B2D">
        <w:rPr>
          <w:rFonts w:ascii="Arial Unicode MS" w:eastAsia="Arial Unicode MS" w:hAnsi="Arial Unicode MS" w:cs="Arial Unicode MS"/>
          <w:sz w:val="24"/>
          <w:szCs w:val="24"/>
        </w:rPr>
        <w:t xml:space="preserve">. Additionally, it should be noted that in Upper Inlet, the Common Tanaina phonemes </w:t>
      </w:r>
      <w:r w:rsidRPr="00610B2D">
        <w:rPr>
          <w:rFonts w:ascii="Arial Unicode MS" w:eastAsia="Arial Unicode MS" w:hAnsi="Arial Unicode MS" w:cs="Arial Unicode MS"/>
          <w:i/>
          <w:iCs/>
          <w:sz w:val="24"/>
          <w:szCs w:val="24"/>
        </w:rPr>
        <w:t>z, ž, ɣ, y</w:t>
      </w:r>
      <w:r w:rsidRPr="00610B2D">
        <w:rPr>
          <w:rFonts w:ascii="Arial Unicode MS" w:eastAsia="Arial Unicode MS" w:hAnsi="Arial Unicode MS" w:cs="Arial Unicode MS"/>
          <w:sz w:val="24"/>
          <w:szCs w:val="24"/>
        </w:rPr>
        <w:t xml:space="preserve"> have merged into </w:t>
      </w:r>
      <w:r w:rsidRPr="00610B2D">
        <w:rPr>
          <w:rFonts w:ascii="Arial Unicode MS" w:eastAsia="Arial Unicode MS" w:hAnsi="Arial Unicode MS" w:cs="Arial Unicode MS"/>
          <w:i/>
          <w:iCs/>
          <w:sz w:val="24"/>
          <w:szCs w:val="24"/>
        </w:rPr>
        <w:t>y</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5. The orthographic apostrophe sign is transcribed as </w:t>
      </w:r>
      <w:r w:rsidRPr="00610B2D">
        <w:rPr>
          <w:rFonts w:ascii="Arial Unicode MS" w:eastAsia="Arial Unicode MS" w:hAnsi="Arial Unicode MS" w:cs="Arial Unicode MS"/>
          <w:i/>
          <w:iCs/>
          <w:sz w:val="24"/>
          <w:szCs w:val="24"/>
        </w:rPr>
        <w:t>ʔ</w:t>
      </w:r>
      <w:r w:rsidRPr="00610B2D">
        <w:rPr>
          <w:rFonts w:ascii="Arial Unicode MS" w:eastAsia="Arial Unicode MS" w:hAnsi="Arial Unicode MS" w:cs="Arial Unicode MS"/>
          <w:sz w:val="24"/>
          <w:szCs w:val="24"/>
        </w:rPr>
        <w:t xml:space="preserve"> (except for the position after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t, c, č, k, q</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where it denotes ejectivization), thus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gh</w:t>
      </w:r>
      <w:r w:rsidR="00CD77F0">
        <w:rPr>
          <w:rFonts w:ascii="Arial Unicode MS" w:eastAsia="Arial Unicode MS" w:hAnsi="Arial Unicode MS" w:cs="Arial Unicode MS"/>
          <w:sz w:val="24"/>
          <w:szCs w:val="24"/>
        </w:rPr>
        <w:t>’</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 </w:t>
      </w:r>
      <w:r w:rsidRPr="00610B2D">
        <w:rPr>
          <w:rFonts w:ascii="Arial Unicode MS" w:eastAsia="Arial Unicode MS" w:hAnsi="Arial Unicode MS" w:cs="Arial Unicode MS"/>
          <w:i/>
          <w:iCs/>
          <w:sz w:val="24"/>
          <w:szCs w:val="24"/>
        </w:rPr>
        <w:t>ʁʔ</w:t>
      </w:r>
      <w:r w:rsidRPr="00610B2D">
        <w:rPr>
          <w:rFonts w:ascii="Arial Unicode MS" w:eastAsia="Arial Unicode MS" w:hAnsi="Arial Unicode MS" w:cs="Arial Unicode MS"/>
          <w:sz w:val="24"/>
          <w:szCs w:val="24"/>
        </w:rPr>
        <w:t xml:space="preserve">,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n</w:t>
      </w:r>
      <w:r w:rsidR="00CD77F0">
        <w:rPr>
          <w:rFonts w:ascii="Arial Unicode MS" w:eastAsia="Arial Unicode MS" w:hAnsi="Arial Unicode MS" w:cs="Arial Unicode MS"/>
          <w:sz w:val="24"/>
          <w:szCs w:val="24"/>
        </w:rPr>
        <w:t>’</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 </w:t>
      </w:r>
      <w:r w:rsidRPr="00610B2D">
        <w:rPr>
          <w:rFonts w:ascii="Arial Unicode MS" w:eastAsia="Arial Unicode MS" w:hAnsi="Arial Unicode MS" w:cs="Arial Unicode MS"/>
          <w:i/>
          <w:iCs/>
          <w:sz w:val="24"/>
          <w:szCs w:val="24"/>
        </w:rPr>
        <w:t>nʔ</w:t>
      </w:r>
      <w:r w:rsidR="0034488E">
        <w:rPr>
          <w:rFonts w:ascii="Arial Unicode MS" w:eastAsia="Arial Unicode MS" w:hAnsi="Arial Unicode MS" w:cs="Arial Unicode MS"/>
          <w:sz w:val="24"/>
          <w:szCs w:val="24"/>
        </w:rPr>
        <w:t xml:space="preserve"> etc., see </w:t>
      </w:r>
      <w:r w:rsidR="0034488E">
        <w:rPr>
          <w:rFonts w:ascii="Arial Unicode MS" w:eastAsia="Arial Unicode MS" w:hAnsi="Arial Unicode MS" w:cs="Arial Unicode MS"/>
          <w:sz w:val="24"/>
          <w:szCs w:val="24"/>
        </w:rPr>
        <w:fldChar w:fldCharType="begin"/>
      </w:r>
      <w:r w:rsidR="0034488E">
        <w:rPr>
          <w:rFonts w:ascii="Arial Unicode MS" w:eastAsia="Arial Unicode MS" w:hAnsi="Arial Unicode MS" w:cs="Arial Unicode MS"/>
          <w:sz w:val="24"/>
          <w:szCs w:val="24"/>
        </w:rPr>
        <w:instrText xml:space="preserve"> ADDIN ZOTERO_ITEM CSL_CITATION {"citationID":"Fuv1thK0","properties":{"formattedCitation":"Holton, Kari &amp; M\\uc0\\u252{}ller 2004: 2","plainCitation":"Holton, Kari &amp; Müller 2004: 2","noteIndex":0},"citationItems":[{"id":566,"uris":["http://zotero.org/groups/2255823/items/9VPZ83IE"],"uri":["http://zotero.org/groups/2255823/items/9VPZ83IE"],"itemData":{"id":566,"type":"manuscript","title":"Introduction to Athabascan Linguistics","publisher-place":"Dena’ina Language Institute; Alaska Native Language Archive","event-place":"Dena’ina Language Institute; Alaska Native Language Archive","URL":"http://www.uaf.edu/anla/item.xml?id=TI003H2004","author":[{"family":"Holton","given":"Gary"},{"family":"Kari","given":"James"},{"family":"Müller","given":"Olga"}],"issued":{"date-parts":[["2004"]]},"accessed":{"date-parts":[["2019",1,1]]}},"locator":"2"}],"schema":"https://github.com/citation-style-language/schema/raw/master/csl-citation.json"} </w:instrText>
      </w:r>
      <w:r w:rsidR="0034488E">
        <w:rPr>
          <w:rFonts w:ascii="Arial Unicode MS" w:eastAsia="Arial Unicode MS" w:hAnsi="Arial Unicode MS" w:cs="Arial Unicode MS"/>
          <w:sz w:val="24"/>
          <w:szCs w:val="24"/>
        </w:rPr>
        <w:fldChar w:fldCharType="separate"/>
      </w:r>
      <w:r w:rsidR="0034488E" w:rsidRPr="0034488E">
        <w:rPr>
          <w:rFonts w:ascii="Arial Unicode MS" w:eastAsia="Arial Unicode MS" w:hAnsi="Arial Unicode MS" w:cs="Arial Unicode MS"/>
          <w:sz w:val="24"/>
          <w:szCs w:val="24"/>
        </w:rPr>
        <w:t>Holton, Kari &amp; Müller 2004: 2</w:t>
      </w:r>
      <w:r w:rsidR="0034488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6. The glottal-stop (</w:t>
      </w:r>
      <w:r w:rsidRPr="00610B2D">
        <w:rPr>
          <w:rFonts w:ascii="Arial Unicode MS" w:eastAsia="Arial Unicode MS" w:hAnsi="Arial Unicode MS" w:cs="Arial Unicode MS"/>
          <w:i/>
          <w:iCs/>
          <w:sz w:val="24"/>
          <w:szCs w:val="24"/>
        </w:rPr>
        <w:t>ʔ</w:t>
      </w:r>
      <w:r w:rsidRPr="00610B2D">
        <w:rPr>
          <w:rFonts w:ascii="Arial Unicode MS" w:eastAsia="Arial Unicode MS" w:hAnsi="Arial Unicode MS" w:cs="Arial Unicode MS"/>
          <w:sz w:val="24"/>
          <w:szCs w:val="24"/>
        </w:rPr>
        <w:t>) is an automatic prothesis in the case of vocalic onset. We do not note it in our transcriptio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t>Ahtena (Central, Mentasta)</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The Ahtena (or Ahtna, Copper River, Mednovskiy) language consists of four main dialects: Central, Lower, Western, Mentasta/Upper; see </w:t>
      </w:r>
      <w:r w:rsidR="0017121D">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G9uGV2Ys","properties":{"formattedCitation":"Kari 1990: 20","plainCitation":"Kari 1990: 20","noteIndex":0},"citationItems":[{"id":579,"uris":["http://zotero.org/groups/2255823/items/CEDNANG4"],"uri":["http://zotero.org/groups/2255823/items/CEDNANG4"],"itemData":{"id":579,"type":"book","title":"Ahtna Athabaskan dictionary","publisher":"Alaska Native Language Center, University of Alaska","publisher-place":"Fairbanks, Alaska","number-of-pages":"702","source":"Library of Congress ISBN","event-place":"Fairbanks, Alaska","ISBN":"978-1-55500-035-6","call-number":"PM580.Z5 K37 1990","language":"engath","author":[{"family":"Kari","given":"James"}],"issued":{"date-parts":[["1990"]]}},"locator":"20"}],"schema":"https://github.com/citation-style-language/schema/raw/master/csl-citation.json"} </w:instrText>
      </w:r>
      <w:r w:rsidR="0017121D">
        <w:rPr>
          <w:rFonts w:ascii="Arial Unicode MS" w:eastAsia="Arial Unicode MS" w:hAnsi="Arial Unicode MS" w:cs="Arial Unicode MS"/>
          <w:sz w:val="24"/>
          <w:szCs w:val="24"/>
        </w:rPr>
        <w:fldChar w:fldCharType="separate"/>
      </w:r>
      <w:r w:rsidR="0017121D" w:rsidRPr="0017121D">
        <w:rPr>
          <w:rFonts w:ascii="Arial Unicode MS" w:eastAsia="Arial Unicode MS" w:hAnsi="Arial Unicode MS" w:cs="Arial Unicode MS"/>
          <w:sz w:val="24"/>
        </w:rPr>
        <w:t>Kari 1990: 20</w:t>
      </w:r>
      <w:r w:rsidR="0017121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for details. Out of these, the Mentasta dialect is lexically the most distant from the others, whereas Western is the most archaic phonetically. In fact, no lexicostatistical differences between the Central, Lower and </w:t>
      </w:r>
      <w:r w:rsidRPr="00610B2D">
        <w:rPr>
          <w:rFonts w:ascii="Arial Unicode MS" w:eastAsia="Arial Unicode MS" w:hAnsi="Arial Unicode MS" w:cs="Arial Unicode MS"/>
          <w:sz w:val="24"/>
          <w:szCs w:val="24"/>
        </w:rPr>
        <w:lastRenderedPageBreak/>
        <w:t xml:space="preserve">Western dialects have been revealed within the 110-item wordlist. Consequently, we only offer two Ahtena lists: Central Ahtena and Mentasta Ahtena (the Lower and Western data are quoted in notes on the Central entries). Non-Mentasta and Mentasta dialects differ in 4 Swadesh words: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breas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hear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mountain</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un</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It is interesting that at least in the case of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hear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mountain</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un</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it is the Mentasta dialect which retains the old Proto-Ahtena terms, whereas the non-Mentasta dialects demonstrates lexical replacements.</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primary lexicographic source for the Aht</w:t>
      </w:r>
      <w:r w:rsidR="0017121D">
        <w:rPr>
          <w:rFonts w:ascii="Arial Unicode MS" w:eastAsia="Arial Unicode MS" w:hAnsi="Arial Unicode MS" w:cs="Arial Unicode MS"/>
          <w:sz w:val="24"/>
          <w:szCs w:val="24"/>
        </w:rPr>
        <w:t xml:space="preserve">ena language is the dictionary </w:t>
      </w:r>
      <w:r w:rsidR="0017121D">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o9Y2RAmS","properties":{"formattedCitation":"Kari 1990","plainCitation":"Kari 1990","noteIndex":0},"citationItems":[{"id":579,"uris":["http://zotero.org/groups/2255823/items/CEDNANG4"],"uri":["http://zotero.org/groups/2255823/items/CEDNANG4"],"itemData":{"id":579,"type":"book","title":"Ahtna Athabaskan dictionary","publisher":"Alaska Native Language Center, University of Alaska","publisher-place":"Fairbanks, Alaska","number-of-pages":"702","source":"Library of Congress ISBN","event-place":"Fairbanks, Alaska","ISBN":"978-1-55500-035-6","call-number":"PM580.Z5 K37 1990","language":"engath","author":[{"family":"Kari","given":"James"}],"issued":{"date-parts":[["1990"]]}}}],"schema":"https://github.com/citation-style-language/schema/raw/master/csl-citation.json"} </w:instrText>
      </w:r>
      <w:r w:rsidR="0017121D">
        <w:rPr>
          <w:rFonts w:ascii="Arial Unicode MS" w:eastAsia="Arial Unicode MS" w:hAnsi="Arial Unicode MS" w:cs="Arial Unicode MS"/>
          <w:sz w:val="24"/>
          <w:szCs w:val="24"/>
        </w:rPr>
        <w:fldChar w:fldCharType="separate"/>
      </w:r>
      <w:r w:rsidR="0017121D" w:rsidRPr="0017121D">
        <w:rPr>
          <w:rFonts w:ascii="Arial Unicode MS" w:eastAsia="Arial Unicode MS" w:hAnsi="Arial Unicode MS" w:cs="Arial Unicode MS"/>
          <w:sz w:val="24"/>
        </w:rPr>
        <w:t>Kari 1990</w:t>
      </w:r>
      <w:r w:rsidR="0017121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ll dialects), supplemented with a phonological and morphological sketch; dictionari</w:t>
      </w:r>
      <w:r w:rsidR="0017121D">
        <w:rPr>
          <w:rFonts w:ascii="Arial Unicode MS" w:eastAsia="Arial Unicode MS" w:hAnsi="Arial Unicode MS" w:cs="Arial Unicode MS"/>
          <w:sz w:val="24"/>
          <w:szCs w:val="24"/>
        </w:rPr>
        <w:t xml:space="preserve">es of the Ahtena nominal forms </w:t>
      </w:r>
      <w:r w:rsidR="0017121D">
        <w:rPr>
          <w:rFonts w:ascii="Arial Unicode MS" w:eastAsia="Arial Unicode MS" w:hAnsi="Arial Unicode MS" w:cs="Arial Unicode MS"/>
          <w:sz w:val="24"/>
          <w:szCs w:val="24"/>
        </w:rPr>
        <w:fldChar w:fldCharType="begin"/>
      </w:r>
      <w:r w:rsidR="0017121D">
        <w:rPr>
          <w:rFonts w:ascii="Arial Unicode MS" w:eastAsia="Arial Unicode MS" w:hAnsi="Arial Unicode MS" w:cs="Arial Unicode MS"/>
          <w:sz w:val="24"/>
          <w:szCs w:val="24"/>
        </w:rPr>
        <w:instrText xml:space="preserve"> ADDIN ZOTERO_ITEM CSL_CITATION {"citationID":"mzEmicZV","properties":{"formattedCitation":"Kari &amp; Buck 1975","plainCitation":"Kari &amp; Buck 1975","noteIndex":0},"citationItems":[{"id":582,"uris":["http://zotero.org/groups/2255823/items/9ZML9ID3"],"uri":["http://zotero.org/groups/2255823/items/9ZML9ID3"],"itemData":{"id":582,"type":"book","title":"Ahtna noun dictionary","publisher":"Alaska Native Language Center, University of Alaska","publisher-place":"Fairbanks, Alaska","event-place":"Fairbanks, Alaska","author":[{"family":"Kari","given":"James"},{"family":"Buck","given":"Mildred"}],"issued":{"date-parts":[["1975"]]}}}],"schema":"https://github.com/citation-style-language/schema/raw/master/csl-citation.json"} </w:instrText>
      </w:r>
      <w:r w:rsidR="0017121D">
        <w:rPr>
          <w:rFonts w:ascii="Arial Unicode MS" w:eastAsia="Arial Unicode MS" w:hAnsi="Arial Unicode MS" w:cs="Arial Unicode MS"/>
          <w:sz w:val="24"/>
          <w:szCs w:val="24"/>
        </w:rPr>
        <w:fldChar w:fldCharType="separate"/>
      </w:r>
      <w:r w:rsidR="0017121D" w:rsidRPr="0017121D">
        <w:rPr>
          <w:rFonts w:ascii="Arial Unicode MS" w:eastAsia="Arial Unicode MS" w:hAnsi="Arial Unicode MS" w:cs="Arial Unicode MS"/>
          <w:sz w:val="24"/>
        </w:rPr>
        <w:t>Kari &amp; Buck 1975</w:t>
      </w:r>
      <w:r w:rsidR="0017121D">
        <w:rPr>
          <w:rFonts w:ascii="Arial Unicode MS" w:eastAsia="Arial Unicode MS" w:hAnsi="Arial Unicode MS" w:cs="Arial Unicode MS"/>
          <w:sz w:val="24"/>
          <w:szCs w:val="24"/>
        </w:rPr>
        <w:fldChar w:fldCharType="end"/>
      </w:r>
      <w:r w:rsidR="0017121D">
        <w:rPr>
          <w:rFonts w:ascii="Arial Unicode MS" w:eastAsia="Arial Unicode MS" w:hAnsi="Arial Unicode MS" w:cs="Arial Unicode MS"/>
          <w:sz w:val="24"/>
          <w:szCs w:val="24"/>
        </w:rPr>
        <w:t xml:space="preserve"> and </w:t>
      </w:r>
      <w:r w:rsidR="0017121D">
        <w:rPr>
          <w:rFonts w:ascii="Arial Unicode MS" w:eastAsia="Arial Unicode MS" w:hAnsi="Arial Unicode MS" w:cs="Arial Unicode MS"/>
          <w:sz w:val="24"/>
          <w:szCs w:val="24"/>
        </w:rPr>
        <w:fldChar w:fldCharType="begin"/>
      </w:r>
      <w:r w:rsidR="0017121D">
        <w:rPr>
          <w:rFonts w:ascii="Arial Unicode MS" w:eastAsia="Arial Unicode MS" w:hAnsi="Arial Unicode MS" w:cs="Arial Unicode MS"/>
          <w:sz w:val="24"/>
          <w:szCs w:val="24"/>
        </w:rPr>
        <w:instrText xml:space="preserve"> ADDIN ZOTERO_ITEM CSL_CITATION {"citationID":"zKwGz5bN","properties":{"formattedCitation":"Smelcer 2010","plainCitation":"Smelcer 2010","noteIndex":0},"citationItems":[{"id":584,"uris":["http://zotero.org/groups/2255823/items/V3QPI7D9"],"uri":["http://zotero.org/groups/2255823/items/V3QPI7D9"],"itemData":{"id":584,"type":"book","title":"Ahtna noun dictionary and pronunciation guide","publisher":"The Ahtna Heritage Foundation","publisher-place":"Glennallen, Alaska","edition":"2","event-place":"Glennallen, Alaska","ISBN":"978-0-9656310-2-0","language":"English","author":[{"family":"Smelcer","given":"John E."}],"issued":{"date-parts":[["2010"]]}}}],"schema":"https://github.com/citation-style-language/schema/raw/master/csl-citation.json"} </w:instrText>
      </w:r>
      <w:r w:rsidR="0017121D">
        <w:rPr>
          <w:rFonts w:ascii="Arial Unicode MS" w:eastAsia="Arial Unicode MS" w:hAnsi="Arial Unicode MS" w:cs="Arial Unicode MS"/>
          <w:sz w:val="24"/>
          <w:szCs w:val="24"/>
        </w:rPr>
        <w:fldChar w:fldCharType="separate"/>
      </w:r>
      <w:r w:rsidR="0017121D" w:rsidRPr="0017121D">
        <w:rPr>
          <w:rFonts w:ascii="Arial Unicode MS" w:eastAsia="Arial Unicode MS" w:hAnsi="Arial Unicode MS" w:cs="Arial Unicode MS"/>
          <w:sz w:val="24"/>
        </w:rPr>
        <w:t>Smelcer 2010</w:t>
      </w:r>
      <w:r w:rsidR="0017121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have been used as additional sources. The Ahtena verbal morphol</w:t>
      </w:r>
      <w:r w:rsidR="0017121D">
        <w:rPr>
          <w:rFonts w:ascii="Arial Unicode MS" w:eastAsia="Arial Unicode MS" w:hAnsi="Arial Unicode MS" w:cs="Arial Unicode MS"/>
          <w:sz w:val="24"/>
          <w:szCs w:val="24"/>
        </w:rPr>
        <w:t xml:space="preserve">ogy is discussed in details in </w:t>
      </w:r>
      <w:r w:rsidR="0017121D">
        <w:rPr>
          <w:rFonts w:ascii="Arial Unicode MS" w:eastAsia="Arial Unicode MS" w:hAnsi="Arial Unicode MS" w:cs="Arial Unicode MS"/>
          <w:sz w:val="24"/>
          <w:szCs w:val="24"/>
        </w:rPr>
        <w:fldChar w:fldCharType="begin"/>
      </w:r>
      <w:r w:rsidR="0017121D">
        <w:rPr>
          <w:rFonts w:ascii="Arial Unicode MS" w:eastAsia="Arial Unicode MS" w:hAnsi="Arial Unicode MS" w:cs="Arial Unicode MS"/>
          <w:sz w:val="24"/>
          <w:szCs w:val="24"/>
        </w:rPr>
        <w:instrText xml:space="preserve"> ADDIN ZOTERO_ITEM CSL_CITATION {"citationID":"WUEp8uaq","properties":{"formattedCitation":"Kari 1979","plainCitation":"Kari 1979","noteIndex":0},"citationItems":[{"id":586,"uris":["http://zotero.org/groups/2255823/items/LUYDSDND"],"uri":["http://zotero.org/groups/2255823/items/LUYDSDND"],"itemData":{"id":586,"type":"book","title":"Athabaskan verbs theme categories: Ahtna","collection-title":"Alaska Native Language Center Research Papers","collection-number":"2","publisher":"Alaska Native Language Center","publisher-place":"Fairbanks, Alaska","event-place":"Fairbanks, Alaska","author":[{"family":"Kari","given":"James"}],"issued":{"date-parts":[["1979"]]}}}],"schema":"https://github.com/citation-style-language/schema/raw/master/csl-citation.json"} </w:instrText>
      </w:r>
      <w:r w:rsidR="0017121D">
        <w:rPr>
          <w:rFonts w:ascii="Arial Unicode MS" w:eastAsia="Arial Unicode MS" w:hAnsi="Arial Unicode MS" w:cs="Arial Unicode MS"/>
          <w:sz w:val="24"/>
          <w:szCs w:val="24"/>
        </w:rPr>
        <w:fldChar w:fldCharType="separate"/>
      </w:r>
      <w:r w:rsidR="0017121D" w:rsidRPr="0017121D">
        <w:rPr>
          <w:rFonts w:ascii="Arial Unicode MS" w:eastAsia="Arial Unicode MS" w:hAnsi="Arial Unicode MS" w:cs="Arial Unicode MS"/>
          <w:sz w:val="24"/>
        </w:rPr>
        <w:t>Kari 1979</w:t>
      </w:r>
      <w:r w:rsidR="0017121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Some important phonetic and morphophonological peculiarit</w:t>
      </w:r>
      <w:r w:rsidR="0017121D">
        <w:rPr>
          <w:rFonts w:ascii="Arial Unicode MS" w:eastAsia="Arial Unicode MS" w:hAnsi="Arial Unicode MS" w:cs="Arial Unicode MS"/>
          <w:sz w:val="24"/>
          <w:szCs w:val="24"/>
        </w:rPr>
        <w:t xml:space="preserve">ies of Ahtena are discussed in </w:t>
      </w:r>
      <w:r w:rsidR="0017121D">
        <w:rPr>
          <w:rFonts w:ascii="Arial Unicode MS" w:eastAsia="Arial Unicode MS" w:hAnsi="Arial Unicode MS" w:cs="Arial Unicode MS"/>
          <w:sz w:val="24"/>
          <w:szCs w:val="24"/>
        </w:rPr>
        <w:fldChar w:fldCharType="begin"/>
      </w:r>
      <w:r w:rsidR="0017121D">
        <w:rPr>
          <w:rFonts w:ascii="Arial Unicode MS" w:eastAsia="Arial Unicode MS" w:hAnsi="Arial Unicode MS" w:cs="Arial Unicode MS"/>
          <w:sz w:val="24"/>
          <w:szCs w:val="24"/>
        </w:rPr>
        <w:instrText xml:space="preserve"> ADDIN ZOTERO_ITEM CSL_CITATION {"citationID":"acpZfUbr","properties":{"formattedCitation":"Rice 2003; Tuttle 2010","plainCitation":"Rice 2003; Tuttle 2010","noteIndex":0},"citationItems":[{"id":588,"uris":["http://zotero.org/groups/2255823/items/7JL2MHU9"],"uri":["http://zotero.org/groups/2255823/items/7JL2MHU9"],"itemData":{"id":588,"type":"chapter","title":"On the syllabification of right-edge consonants - evidence from Ahtna (Athapaskan)","container-title":"Living on the edge: 28 papers in honour of Jonathan Kaye","collection-title":"Studies in generative grammar","collection-number":"62","publisher":"de Gruyter","publisher-place":"Berlin","page":"427-448","source":"Gemeinsamer Bibliotheksverbund ISBN","event-place":"Berlin","ISBN":"978-3-11-017619-3","note":"OCLC: 845612211","language":"eng","editor":[{"family":"Ploch","given":"Stefan"}],"author":[{"family":"Rice","given":"Keren"}],"issued":{"date-parts":[["2003"]]}}},{"id":591,"uris":["http://zotero.org/groups/2255823/items/TUWASJXX"],"uri":["http://zotero.org/groups/2255823/items/TUWASJXX"],"itemData":{"id":591,"type":"chapter","title":"Syllabic obstruents in Ahtna Athabaskan","container-title":"Rara &amp; Rarissima: Documenting the fringes of linguistic diversity","collection-title":"Empirical Approaches to Language Typology","collection-number":"46","publisher":"de Gruyter Mouton","publisher-place":"Berlin","page":"341-357","source":"Open WorldCat","event-place":"Berlin","ISBN":"978-3-11-022854-0","note":"OCLC: 844857360","language":"English","editor":[{"family":"Wohlgemuth","given":"Jan"},{"family":"Cysouw","given":"Michael"}],"author":[{"family":"Tuttle","given":"Siri"}],"issued":{"date-parts":[["2010"]]}}}],"schema":"https://github.com/citation-style-language/schema/raw/master/csl-citation.json"} </w:instrText>
      </w:r>
      <w:r w:rsidR="0017121D">
        <w:rPr>
          <w:rFonts w:ascii="Arial Unicode MS" w:eastAsia="Arial Unicode MS" w:hAnsi="Arial Unicode MS" w:cs="Arial Unicode MS"/>
          <w:sz w:val="24"/>
          <w:szCs w:val="24"/>
        </w:rPr>
        <w:fldChar w:fldCharType="separate"/>
      </w:r>
      <w:r w:rsidR="0017121D" w:rsidRPr="0017121D">
        <w:rPr>
          <w:rFonts w:ascii="Arial Unicode MS" w:eastAsia="Arial Unicode MS" w:hAnsi="Arial Unicode MS" w:cs="Arial Unicode MS"/>
          <w:sz w:val="24"/>
        </w:rPr>
        <w:t>Rice 2003; Tuttle 2010</w:t>
      </w:r>
      <w:r w:rsidR="0017121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e transliterate the Ahtena alpha</w:t>
      </w:r>
      <w:r w:rsidR="0017121D">
        <w:rPr>
          <w:rFonts w:ascii="Arial Unicode MS" w:eastAsia="Arial Unicode MS" w:hAnsi="Arial Unicode MS" w:cs="Arial Unicode MS"/>
          <w:sz w:val="24"/>
          <w:szCs w:val="24"/>
        </w:rPr>
        <w:t xml:space="preserve">bet as follows (see especially </w:t>
      </w:r>
      <w:r w:rsidR="0017121D">
        <w:rPr>
          <w:rFonts w:ascii="Arial Unicode MS" w:eastAsia="Arial Unicode MS" w:hAnsi="Arial Unicode MS" w:cs="Arial Unicode MS"/>
          <w:sz w:val="24"/>
          <w:szCs w:val="24"/>
        </w:rPr>
        <w:fldChar w:fldCharType="begin"/>
      </w:r>
      <w:r w:rsidR="0017121D">
        <w:rPr>
          <w:rFonts w:ascii="Arial Unicode MS" w:eastAsia="Arial Unicode MS" w:hAnsi="Arial Unicode MS" w:cs="Arial Unicode MS"/>
          <w:sz w:val="24"/>
          <w:szCs w:val="24"/>
        </w:rPr>
        <w:instrText xml:space="preserve"> ADDIN ZOTERO_ITEM CSL_CITATION {"citationID":"03hLduar","properties":{"formattedCitation":"Tuttle 2010","plainCitation":"Tuttle 2010","noteIndex":0},"citationItems":[{"id":591,"uris":["http://zotero.org/groups/2255823/items/TUWASJXX"],"uri":["http://zotero.org/groups/2255823/items/TUWASJXX"],"itemData":{"id":591,"type":"chapter","title":"Syllabic obstruents in Ahtna Athabaskan","container-title":"Rara &amp; Rarissima: Documenting the fringes of linguistic diversity","collection-title":"Empirical Approaches to Language Typology","collection-number":"46","publisher":"de Gruyter Mouton","publisher-place":"Berlin","page":"341-357","source":"Open WorldCat","event-place":"Berlin","ISBN":"978-3-11-022854-0","note":"OCLC: 844857360","language":"English","editor":[{"family":"Wohlgemuth","given":"Jan"},{"family":"Cysouw","given":"Michael"}],"author":[{"family":"Tuttle","given":"Siri"}],"issued":{"date-parts":[["2010"]]}}}],"schema":"https://github.com/citation-style-language/schema/raw/master/csl-citation.json"} </w:instrText>
      </w:r>
      <w:r w:rsidR="0017121D">
        <w:rPr>
          <w:rFonts w:ascii="Arial Unicode MS" w:eastAsia="Arial Unicode MS" w:hAnsi="Arial Unicode MS" w:cs="Arial Unicode MS"/>
          <w:sz w:val="24"/>
          <w:szCs w:val="24"/>
        </w:rPr>
        <w:fldChar w:fldCharType="separate"/>
      </w:r>
      <w:r w:rsidR="0017121D" w:rsidRPr="0017121D">
        <w:rPr>
          <w:rFonts w:ascii="Arial Unicode MS" w:eastAsia="Arial Unicode MS" w:hAnsi="Arial Unicode MS" w:cs="Arial Unicode MS"/>
          <w:sz w:val="24"/>
        </w:rPr>
        <w:t>Tuttle 2010</w:t>
      </w:r>
      <w:r w:rsidR="0017121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3060"/>
        <w:gridCol w:w="4590"/>
      </w:tblGrid>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17121D" w:rsidP="0017121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aOTtMEK3","properties":{"formattedCitation":"Kari 1990; Smelcer 2010","plainCitation":"Kari 1990; Smelcer 2010","noteIndex":0},"citationItems":[{"id":579,"uris":["http://zotero.org/groups/2255823/items/CEDNANG4"],"uri":["http://zotero.org/groups/2255823/items/CEDNANG4"],"itemData":{"id":579,"type":"book","title":"Ahtna Athabaskan dictionary","publisher":"Alaska Native Language Center, University of Alaska","publisher-place":"Fairbanks, Alaska","number-of-pages":"702","source":"Library of Congress ISBN","event-place":"Fairbanks, Alaska","ISBN":"978-1-55500-035-6","call-number":"PM580.Z5 K37 1990","language":"engath","author":[{"family":"Kari","given":"James"}],"issued":{"date-parts":[["1990"]]}}},{"id":584,"uris":["http://zotero.org/groups/2255823/items/V3QPI7D9"],"uri":["http://zotero.org/groups/2255823/items/V3QPI7D9"],"itemData":{"id":584,"type":"book","title":"Ahtna noun dictionary and pronunciation guide","publisher":"The Ahtna Heritage Foundation","publisher-place":"Glennallen, Alaska","edition":"2","event-place":"Glennallen, Alaska","ISBN":"978-0-9656310-2-0","language":"English","author":[{"family":"Smelcer","given":"John E."}],"issued":{"date-parts":[["2010"]]}}}],"schema":"https://github.com/citation-style-language/schema/raw/master/csl-citation.json"} </w:instrText>
            </w:r>
            <w:r>
              <w:rPr>
                <w:rFonts w:ascii="Arial Unicode MS" w:eastAsia="Arial Unicode MS" w:hAnsi="Arial Unicode MS" w:cs="Arial Unicode MS"/>
                <w:sz w:val="24"/>
                <w:szCs w:val="24"/>
              </w:rPr>
              <w:fldChar w:fldCharType="separate"/>
            </w:r>
            <w:r w:rsidRPr="0017121D">
              <w:rPr>
                <w:rFonts w:ascii="Arial Unicode MS" w:eastAsia="Arial Unicode MS" w:hAnsi="Arial Unicode MS" w:cs="Arial Unicode MS"/>
                <w:sz w:val="24"/>
              </w:rPr>
              <w:t>Kari 1990; Smelcer 2010</w:t>
            </w:r>
            <w:r>
              <w:rPr>
                <w:rFonts w:ascii="Arial Unicode MS" w:eastAsia="Arial Unicode MS" w:hAnsi="Arial Unicode MS" w:cs="Arial Unicode MS"/>
                <w:sz w:val="24"/>
                <w:szCs w:val="24"/>
              </w:rPr>
              <w:fldChar w:fldCharType="end"/>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17121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pause)</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l</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ʰ (before a vowel) / ƛ (before a pause)</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ƛʼ </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ł</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pause)</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ʸ</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ʸ (before a vowel) / kʸ (before a pause)</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ʸ</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g</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ʰ (before a vowel) / q (before a pause)</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ʼ</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h</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ʁ</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χ</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g</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ɴ</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h</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ʍ</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CD77F0"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h</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ə</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V</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ː</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e</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ː</w:t>
            </w:r>
          </w:p>
        </w:tc>
      </w:tr>
      <w:tr w:rsidR="00610B2D" w:rsidRPr="00610B2D">
        <w:tc>
          <w:tcPr>
            <w:tcW w:w="306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45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p>
        </w:tc>
      </w:tr>
    </w:tbl>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otes.</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 In a few loanwords, the foreign sounds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v</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i/>
          <w:iCs/>
          <w:sz w:val="24"/>
          <w:szCs w:val="24"/>
        </w:rPr>
        <w:t>, pʰ</w:t>
      </w:r>
      <w:r w:rsidRPr="00610B2D">
        <w:rPr>
          <w:rFonts w:ascii="Arial Unicode MS" w:eastAsia="Arial Unicode MS" w:hAnsi="Arial Unicode MS" w:cs="Arial Unicode MS"/>
          <w:sz w:val="24"/>
          <w:szCs w:val="24"/>
        </w:rPr>
        <w:t xml:space="preserve">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p</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also occur</w:t>
      </w:r>
      <w:r w:rsidR="002D49AD">
        <w:rPr>
          <w:rFonts w:ascii="Arial Unicode MS" w:eastAsia="Arial Unicode MS" w:hAnsi="Arial Unicode MS" w:cs="Arial Unicode MS"/>
          <w:sz w:val="24"/>
          <w:szCs w:val="24"/>
        </w:rPr>
        <w:t xml:space="preserve"> </w:t>
      </w:r>
      <w:r w:rsidR="002D49AD">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ScQo2qFe","properties":{"formattedCitation":"Kari 1990: 14","plainCitation":"Kari 1990: 14","noteIndex":0},"citationItems":[{"id":579,"uris":["http://zotero.org/groups/2255823/items/CEDNANG4"],"uri":["http://zotero.org/groups/2255823/items/CEDNANG4"],"itemData":{"id":579,"type":"book","title":"Ahtna Athabaskan dictionary","publisher":"Alaska Native Language Center, University of Alaska","publisher-place":"Fairbanks, Alaska","number-of-pages":"702","source":"Library of Congress ISBN","event-place":"Fairbanks, Alaska","ISBN":"978-1-55500-035-6","call-number":"PM580.Z5 K37 1990","language":"engath","author":[{"family":"Kari","given":"James"}],"issued":{"date-parts":[["1990"]]}},"locator":"14"}],"schema":"https://github.com/citation-style-language/schema/raw/master/csl-citation.json"} </w:instrText>
      </w:r>
      <w:r w:rsidR="002D49AD">
        <w:rPr>
          <w:rFonts w:ascii="Arial Unicode MS" w:eastAsia="Arial Unicode MS" w:hAnsi="Arial Unicode MS" w:cs="Arial Unicode MS"/>
          <w:sz w:val="24"/>
          <w:szCs w:val="24"/>
        </w:rPr>
        <w:fldChar w:fldCharType="separate"/>
      </w:r>
      <w:r w:rsidR="002D49AD" w:rsidRPr="002D49AD">
        <w:rPr>
          <w:rFonts w:ascii="Arial Unicode MS" w:eastAsia="Arial Unicode MS" w:hAnsi="Arial Unicode MS" w:cs="Arial Unicode MS"/>
          <w:sz w:val="24"/>
        </w:rPr>
        <w:t>Kari 1990: 14</w:t>
      </w:r>
      <w:r w:rsidR="002D49A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2. It must be noted that, unlike other </w:t>
      </w:r>
      <w:r w:rsidR="006753BD" w:rsidRPr="006753BD">
        <w:rPr>
          <w:rFonts w:ascii="Arial Unicode MS" w:eastAsia="Arial Unicode MS" w:hAnsi="Arial Unicode MS" w:cs="Arial Unicode MS"/>
          <w:sz w:val="24"/>
          <w:szCs w:val="24"/>
        </w:rPr>
        <w:t>Athabaskan</w:t>
      </w:r>
      <w:r w:rsidRPr="00610B2D">
        <w:rPr>
          <w:rFonts w:ascii="Arial Unicode MS" w:eastAsia="Arial Unicode MS" w:hAnsi="Arial Unicode MS" w:cs="Arial Unicode MS"/>
          <w:sz w:val="24"/>
          <w:szCs w:val="24"/>
        </w:rPr>
        <w:t xml:space="preserve"> languages, Ahtena phonetically (as well as orthographically) discriminates between aspirated and non-aspirated consonants in the preconsonantal position. This is valid for at least </w:t>
      </w:r>
      <w:r w:rsidRPr="00610B2D">
        <w:rPr>
          <w:rFonts w:ascii="Arial Unicode MS" w:eastAsia="Arial Unicode MS" w:hAnsi="Arial Unicode MS" w:cs="Arial Unicode MS"/>
          <w:i/>
          <w:iCs/>
          <w:sz w:val="24"/>
          <w:szCs w:val="24"/>
        </w:rPr>
        <w:t xml:space="preserve">t </w:t>
      </w:r>
      <w:r w:rsidRPr="00610B2D">
        <w:rPr>
          <w:rFonts w:ascii="Arial Unicode MS" w:eastAsia="Arial Unicode MS" w:hAnsi="Arial Unicode MS" w:cs="Arial Unicode MS"/>
          <w:sz w:val="24"/>
          <w:szCs w:val="24"/>
        </w:rPr>
        <w:t xml:space="preserve">&amp; </w:t>
      </w:r>
      <w:r w:rsidRPr="00610B2D">
        <w:rPr>
          <w:rFonts w:ascii="Arial Unicode MS" w:eastAsia="Arial Unicode MS" w:hAnsi="Arial Unicode MS" w:cs="Arial Unicode MS"/>
          <w:i/>
          <w:iCs/>
          <w:sz w:val="24"/>
          <w:szCs w:val="24"/>
        </w:rPr>
        <w:t>tʰ</w:t>
      </w:r>
      <w:r w:rsidRPr="00610B2D">
        <w:rPr>
          <w:rFonts w:ascii="Arial Unicode MS" w:eastAsia="Arial Unicode MS" w:hAnsi="Arial Unicode MS" w:cs="Arial Unicode MS"/>
          <w:sz w:val="24"/>
          <w:szCs w:val="24"/>
        </w:rPr>
        <w:t>, e.g., -</w:t>
      </w:r>
      <w:r w:rsidRPr="00610B2D">
        <w:rPr>
          <w:rFonts w:ascii="Arial Unicode MS" w:eastAsia="Arial Unicode MS" w:hAnsi="Arial Unicode MS" w:cs="Arial Unicode MS"/>
          <w:i/>
          <w:iCs/>
          <w:sz w:val="24"/>
          <w:szCs w:val="24"/>
        </w:rPr>
        <w:t>tʁ-</w:t>
      </w:r>
      <w:r w:rsidRPr="00610B2D">
        <w:rPr>
          <w:rFonts w:ascii="Arial Unicode MS" w:eastAsia="Arial Unicode MS" w:hAnsi="Arial Unicode MS" w:cs="Arial Unicode MS"/>
          <w:sz w:val="24"/>
          <w:szCs w:val="24"/>
        </w:rPr>
        <w:t xml:space="preserve">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dgh-</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vs. -</w:t>
      </w:r>
      <w:r w:rsidRPr="00610B2D">
        <w:rPr>
          <w:rFonts w:ascii="Arial Unicode MS" w:eastAsia="Arial Unicode MS" w:hAnsi="Arial Unicode MS" w:cs="Arial Unicode MS"/>
          <w:i/>
          <w:iCs/>
          <w:sz w:val="24"/>
          <w:szCs w:val="24"/>
        </w:rPr>
        <w:t>tʰn-</w:t>
      </w:r>
      <w:r w:rsidRPr="00610B2D">
        <w:rPr>
          <w:rFonts w:ascii="Arial Unicode MS" w:eastAsia="Arial Unicode MS" w:hAnsi="Arial Unicode MS" w:cs="Arial Unicode MS"/>
          <w:sz w:val="24"/>
          <w:szCs w:val="24"/>
        </w:rPr>
        <w:t xml:space="preserve">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tn-</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Moreover, phonological /t/ becomes aspirated </w:t>
      </w:r>
      <w:r w:rsidRPr="00610B2D">
        <w:rPr>
          <w:rFonts w:ascii="Arial Unicode MS" w:eastAsia="Arial Unicode MS" w:hAnsi="Arial Unicode MS" w:cs="Arial Unicode MS"/>
          <w:i/>
          <w:iCs/>
          <w:sz w:val="24"/>
          <w:szCs w:val="24"/>
        </w:rPr>
        <w:t xml:space="preserve">tʰ </w:t>
      </w:r>
      <w:r w:rsidRPr="00610B2D">
        <w:rPr>
          <w:rFonts w:ascii="Arial Unicode MS" w:eastAsia="Arial Unicode MS" w:hAnsi="Arial Unicode MS" w:cs="Arial Unicode MS"/>
          <w:sz w:val="24"/>
          <w:szCs w:val="24"/>
        </w:rPr>
        <w:t xml:space="preserve">before </w:t>
      </w:r>
      <w:r w:rsidRPr="00610B2D">
        <w:rPr>
          <w:rFonts w:ascii="Arial Unicode MS" w:eastAsia="Arial Unicode MS" w:hAnsi="Arial Unicode MS" w:cs="Arial Unicode MS"/>
          <w:i/>
          <w:iCs/>
          <w:sz w:val="24"/>
          <w:szCs w:val="24"/>
        </w:rPr>
        <w:t>p, n</w:t>
      </w:r>
      <w:r w:rsidRPr="00610B2D">
        <w:rPr>
          <w:rFonts w:ascii="Arial Unicode MS" w:eastAsia="Arial Unicode MS" w:hAnsi="Arial Unicode MS" w:cs="Arial Unicode MS"/>
          <w:sz w:val="24"/>
          <w:szCs w:val="24"/>
        </w:rPr>
        <w:t xml:space="preserve"> and</w:t>
      </w:r>
      <w:r w:rsidR="00802EEE">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 xml:space="preserve">uvular (as well as velar?) stops, coinciding with /tʰ/. See </w:t>
      </w:r>
      <w:r w:rsidR="002D49AD">
        <w:rPr>
          <w:rFonts w:ascii="Arial Unicode MS" w:eastAsia="Arial Unicode MS" w:hAnsi="Arial Unicode MS" w:cs="Arial Unicode MS"/>
          <w:sz w:val="24"/>
          <w:szCs w:val="24"/>
        </w:rPr>
        <w:fldChar w:fldCharType="begin"/>
      </w:r>
      <w:r w:rsidR="002D49AD">
        <w:rPr>
          <w:rFonts w:ascii="Arial Unicode MS" w:eastAsia="Arial Unicode MS" w:hAnsi="Arial Unicode MS" w:cs="Arial Unicode MS"/>
          <w:sz w:val="24"/>
          <w:szCs w:val="24"/>
        </w:rPr>
        <w:instrText xml:space="preserve"> ADDIN ZOTERO_ITEM CSL_CITATION {"citationID":"MTzTrM92","properties":{"formattedCitation":"Tuttle 2010: 349","plainCitation":"Tuttle 2010: 349","noteIndex":0},"citationItems":[{"id":591,"uris":["http://zotero.org/groups/2255823/items/TUWASJXX"],"uri":["http://zotero.org/groups/2255823/items/TUWASJXX"],"itemData":{"id":591,"type":"chapter","title":"Syllabic obstruents in Ahtna Athabaskan","container-title":"Rara &amp; Rarissima: Documenting the fringes of linguistic diversity","collection-title":"Empirical Approaches to Language Typology","collection-number":"46","publisher":"de Gruyter Mouton","publisher-place":"Berlin","page":"341-357","source":"Open WorldCat","event-place":"Berlin","ISBN":"978-3-11-022854-0","note":"OCLC: 844857360","language":"English","editor":[{"family":"Wohlgemuth","given":"Jan"},{"family":"Cysouw","given":"Michael"}],"author":[{"family":"Tuttle","given":"Siri"}],"issued":{"date-parts":[["2010"]]}},"locator":"349"}],"schema":"https://github.com/citation-style-language/schema/raw/master/csl-citation.json"} </w:instrText>
      </w:r>
      <w:r w:rsidR="002D49AD">
        <w:rPr>
          <w:rFonts w:ascii="Arial Unicode MS" w:eastAsia="Arial Unicode MS" w:hAnsi="Arial Unicode MS" w:cs="Arial Unicode MS"/>
          <w:sz w:val="24"/>
          <w:szCs w:val="24"/>
        </w:rPr>
        <w:fldChar w:fldCharType="separate"/>
      </w:r>
      <w:r w:rsidR="002D49AD" w:rsidRPr="002D49AD">
        <w:rPr>
          <w:rFonts w:ascii="Arial Unicode MS" w:eastAsia="Arial Unicode MS" w:hAnsi="Arial Unicode MS" w:cs="Arial Unicode MS"/>
          <w:sz w:val="24"/>
        </w:rPr>
        <w:t>Tuttle 2010: 349</w:t>
      </w:r>
      <w:r w:rsidR="002D49A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for details.</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3. There is only one sibilant </w:t>
      </w:r>
      <w:r w:rsidR="00863B4C">
        <w:rPr>
          <w:rFonts w:ascii="Arial Unicode MS" w:eastAsia="Arial Unicode MS" w:hAnsi="Arial Unicode MS" w:cs="Arial Unicode MS"/>
          <w:sz w:val="24"/>
          <w:szCs w:val="24"/>
        </w:rPr>
        <w:t xml:space="preserve">row in the Ahtena dialects. In </w:t>
      </w:r>
      <w:r w:rsidR="00863B4C">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TegXYwd7","properties":{"formattedCitation":"Kari 1990: 13, 19","plainCitation":"Kari 1990: 13, 19","noteIndex":0},"citationItems":[{"id":579,"uris":["http://zotero.org/groups/2255823/items/CEDNANG4"],"uri":["http://zotero.org/groups/2255823/items/CEDNANG4"],"itemData":{"id":579,"type":"book","title":"Ahtna Athabaskan dictionary","publisher":"Alaska Native Language Center, University of Alaska","publisher-place":"Fairbanks, Alaska","number-of-pages":"702","source":"Library of Congress ISBN","event-place":"Fairbanks, Alaska","ISBN":"978-1-55500-035-6","call-number":"PM580.Z5 K37 1990","language":"engath","author":[{"family":"Kari","given":"James"}],"issued":{"date-parts":[["1990"]]}},"locator":"13, 19"}],"schema":"https://github.com/citation-style-language/schema/raw/master/csl-citation.json"} </w:instrText>
      </w:r>
      <w:r w:rsidR="00863B4C">
        <w:rPr>
          <w:rFonts w:ascii="Arial Unicode MS" w:eastAsia="Arial Unicode MS" w:hAnsi="Arial Unicode MS" w:cs="Arial Unicode MS"/>
          <w:sz w:val="24"/>
          <w:szCs w:val="24"/>
        </w:rPr>
        <w:fldChar w:fldCharType="separate"/>
      </w:r>
      <w:r w:rsidR="00863B4C" w:rsidRPr="00863B4C">
        <w:rPr>
          <w:rFonts w:ascii="Arial Unicode MS" w:eastAsia="Arial Unicode MS" w:hAnsi="Arial Unicode MS" w:cs="Arial Unicode MS"/>
          <w:sz w:val="24"/>
        </w:rPr>
        <w:t>Kari 1990: 13, 19</w:t>
      </w:r>
      <w:r w:rsidR="00863B4C">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it is described as intermediate between alveolar (</w:t>
      </w:r>
      <w:r w:rsidRPr="00610B2D">
        <w:rPr>
          <w:rFonts w:ascii="Arial Unicode MS" w:eastAsia="Arial Unicode MS" w:hAnsi="Arial Unicode MS" w:cs="Arial Unicode MS"/>
          <w:i/>
          <w:iCs/>
          <w:sz w:val="24"/>
          <w:szCs w:val="24"/>
        </w:rPr>
        <w:t>c, s</w:t>
      </w:r>
      <w:r w:rsidRPr="00610B2D">
        <w:rPr>
          <w:rFonts w:ascii="Arial Unicode MS" w:eastAsia="Arial Unicode MS" w:hAnsi="Arial Unicode MS" w:cs="Arial Unicode MS"/>
          <w:sz w:val="24"/>
          <w:szCs w:val="24"/>
        </w:rPr>
        <w:t xml:space="preserve"> etc.) and postalveolar (</w:t>
      </w:r>
      <w:r w:rsidRPr="00610B2D">
        <w:rPr>
          <w:rFonts w:ascii="Arial Unicode MS" w:eastAsia="Arial Unicode MS" w:hAnsi="Arial Unicode MS" w:cs="Arial Unicode MS"/>
          <w:i/>
          <w:iCs/>
          <w:sz w:val="24"/>
          <w:szCs w:val="24"/>
        </w:rPr>
        <w:t>č, š</w:t>
      </w:r>
      <w:r w:rsidRPr="00610B2D">
        <w:rPr>
          <w:rFonts w:ascii="Arial Unicode MS" w:eastAsia="Arial Unicode MS" w:hAnsi="Arial Unicode MS" w:cs="Arial Unicode MS"/>
          <w:sz w:val="24"/>
          <w:szCs w:val="24"/>
        </w:rPr>
        <w:t xml:space="preserve"> etc.) for most Ahtena speakers (i.e., the sounds are interpreted as retracted </w:t>
      </w:r>
      <w:r w:rsidRPr="00610B2D">
        <w:rPr>
          <w:rFonts w:ascii="Arial Unicode MS" w:eastAsia="Arial Unicode MS" w:hAnsi="Arial Unicode MS" w:cs="Arial Unicode MS"/>
          <w:i/>
          <w:iCs/>
          <w:sz w:val="24"/>
          <w:szCs w:val="24"/>
        </w:rPr>
        <w:t>c̠ c̠ʰ c̠ʼ z̠ s̠</w:t>
      </w:r>
      <w:r w:rsidR="00863B4C">
        <w:rPr>
          <w:rFonts w:ascii="Arial Unicode MS" w:eastAsia="Arial Unicode MS" w:hAnsi="Arial Unicode MS" w:cs="Arial Unicode MS"/>
          <w:sz w:val="24"/>
          <w:szCs w:val="24"/>
        </w:rPr>
        <w:t xml:space="preserve">). According to </w:t>
      </w:r>
      <w:r w:rsidR="00863B4C">
        <w:rPr>
          <w:rFonts w:ascii="Arial Unicode MS" w:eastAsia="Arial Unicode MS" w:hAnsi="Arial Unicode MS" w:cs="Arial Unicode MS"/>
          <w:sz w:val="24"/>
          <w:szCs w:val="24"/>
        </w:rPr>
        <w:fldChar w:fldCharType="begin"/>
      </w:r>
      <w:r w:rsidR="00863B4C">
        <w:rPr>
          <w:rFonts w:ascii="Arial Unicode MS" w:eastAsia="Arial Unicode MS" w:hAnsi="Arial Unicode MS" w:cs="Arial Unicode MS"/>
          <w:sz w:val="24"/>
          <w:szCs w:val="24"/>
        </w:rPr>
        <w:instrText xml:space="preserve"> ADDIN ZOTERO_ITEM CSL_CITATION {"citationID":"OIcz38nU","properties":{"formattedCitation":"Tuttle 2010: 343","plainCitation":"Tuttle 2010: 343","noteIndex":0},"citationItems":[{"id":591,"uris":["http://zotero.org/groups/2255823/items/TUWASJXX"],"uri":["http://zotero.org/groups/2255823/items/TUWASJXX"],"itemData":{"id":591,"type":"chapter","title":"Syllabic obstruents in Ahtna Athabaskan","container-title":"Rara &amp; Rarissima: Documenting the fringes of linguistic diversity","collection-title":"Empirical Approaches to Language Typology","collection-number":"46","publisher":"de Gruyter Mouton","publisher-place":"Berlin","page":"341-357","source":"Open WorldCat","event-place":"Berlin","ISBN":"978-3-11-022854-0","note":"OCLC: 844857360","language":"English","editor":[{"family":"Wohlgemuth","given":"Jan"},{"family":"Cysouw","given":"Michael"}],"author":[{"family":"Tuttle","given":"Siri"}],"issued":{"date-parts":[["2010"]]}},"locator":"343"}],"schema":"https://github.com/citation-style-language/schema/raw/master/csl-citation.json"} </w:instrText>
      </w:r>
      <w:r w:rsidR="00863B4C">
        <w:rPr>
          <w:rFonts w:ascii="Arial Unicode MS" w:eastAsia="Arial Unicode MS" w:hAnsi="Arial Unicode MS" w:cs="Arial Unicode MS"/>
          <w:sz w:val="24"/>
          <w:szCs w:val="24"/>
        </w:rPr>
        <w:fldChar w:fldCharType="separate"/>
      </w:r>
      <w:r w:rsidR="00863B4C" w:rsidRPr="00863B4C">
        <w:rPr>
          <w:rFonts w:ascii="Arial Unicode MS" w:eastAsia="Arial Unicode MS" w:hAnsi="Arial Unicode MS" w:cs="Arial Unicode MS"/>
          <w:sz w:val="24"/>
        </w:rPr>
        <w:t>Tuttle 2010: 343</w:t>
      </w:r>
      <w:r w:rsidR="00863B4C">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however, the sibilants freely alternate between alveolar (</w:t>
      </w:r>
      <w:r w:rsidRPr="00610B2D">
        <w:rPr>
          <w:rFonts w:ascii="Arial Unicode MS" w:eastAsia="Arial Unicode MS" w:hAnsi="Arial Unicode MS" w:cs="Arial Unicode MS"/>
          <w:i/>
          <w:iCs/>
          <w:sz w:val="24"/>
          <w:szCs w:val="24"/>
        </w:rPr>
        <w:t>c, s</w:t>
      </w:r>
      <w:r w:rsidRPr="00610B2D">
        <w:rPr>
          <w:rFonts w:ascii="Arial Unicode MS" w:eastAsia="Arial Unicode MS" w:hAnsi="Arial Unicode MS" w:cs="Arial Unicode MS"/>
          <w:sz w:val="24"/>
          <w:szCs w:val="24"/>
        </w:rPr>
        <w:t xml:space="preserve"> etc.) and postalveolar (</w:t>
      </w:r>
      <w:r w:rsidRPr="00610B2D">
        <w:rPr>
          <w:rFonts w:ascii="Arial Unicode MS" w:eastAsia="Arial Unicode MS" w:hAnsi="Arial Unicode MS" w:cs="Arial Unicode MS"/>
          <w:i/>
          <w:iCs/>
          <w:sz w:val="24"/>
          <w:szCs w:val="24"/>
        </w:rPr>
        <w:t>č, š</w:t>
      </w:r>
      <w:r w:rsidRPr="00610B2D">
        <w:rPr>
          <w:rFonts w:ascii="Arial Unicode MS" w:eastAsia="Arial Unicode MS" w:hAnsi="Arial Unicode MS" w:cs="Arial Unicode MS"/>
          <w:sz w:val="24"/>
          <w:szCs w:val="24"/>
        </w:rPr>
        <w:t xml:space="preserve">, etc.) places of articulation. For the sake of convenience, we transcribe the Ahtena sibilants as alveolar, i.e., </w:t>
      </w:r>
      <w:r w:rsidRPr="00610B2D">
        <w:rPr>
          <w:rFonts w:ascii="Arial Unicode MS" w:eastAsia="Arial Unicode MS" w:hAnsi="Arial Unicode MS" w:cs="Arial Unicode MS"/>
          <w:i/>
          <w:iCs/>
          <w:sz w:val="24"/>
          <w:szCs w:val="24"/>
        </w:rPr>
        <w:t>c cʰ cʼ s z</w:t>
      </w:r>
      <w:r w:rsidRPr="00610B2D">
        <w:rPr>
          <w:rFonts w:ascii="Arial Unicode MS" w:eastAsia="Arial Unicode MS" w:hAnsi="Arial Unicode MS" w:cs="Arial Unicode MS"/>
          <w:sz w:val="24"/>
          <w:szCs w:val="24"/>
        </w:rPr>
        <w:t>.</w:t>
      </w:r>
    </w:p>
    <w:p w:rsidR="0045009F" w:rsidRDefault="00863B4C"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4. As specified in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OAEVtDsE","properties":{"formattedCitation":"Tuttle 2010: 344","plainCitation":"Tuttle 2010: 344","noteIndex":0},"citationItems":[{"id":591,"uris":["http://zotero.org/groups/2255823/items/TUWASJXX"],"uri":["http://zotero.org/groups/2255823/items/TUWASJXX"],"itemData":{"id":591,"type":"chapter","title":"Syllabic obstruents in Ahtna Athabaskan","container-title":"Rara &amp; Rarissima: Documenting the fringes of linguistic diversity","collection-title":"Empirical Approaches to Language Typology","collection-number":"46","publisher":"de Gruyter Mouton","publisher-place":"Berlin","page":"341-357","source":"Open WorldCat","event-place":"Berlin","ISBN":"978-3-11-022854-0","note":"OCLC: 844857360","language":"English","editor":[{"family":"Wohlgemuth","given":"Jan"},{"family":"Cysouw","given":"Michael"}],"author":[{"family":"Tuttle","given":"Siri"}],"issued":{"date-parts":[["2010"]]}},"locator":"344"}],"schema":"https://github.com/citation-style-language/schema/raw/master/csl-citation.json"} </w:instrText>
      </w:r>
      <w:r>
        <w:rPr>
          <w:rFonts w:ascii="Arial Unicode MS" w:eastAsia="Arial Unicode MS" w:hAnsi="Arial Unicode MS" w:cs="Arial Unicode MS"/>
          <w:sz w:val="24"/>
          <w:szCs w:val="24"/>
        </w:rPr>
        <w:fldChar w:fldCharType="separate"/>
      </w:r>
      <w:r w:rsidRPr="00863B4C">
        <w:rPr>
          <w:rFonts w:ascii="Arial Unicode MS" w:eastAsia="Arial Unicode MS" w:hAnsi="Arial Unicode MS" w:cs="Arial Unicode MS"/>
          <w:sz w:val="24"/>
        </w:rPr>
        <w:t>Tuttle 2010: 344</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xml:space="preserve">, back consonants are opposed as palatal vs. uvular rows. For the sake of convenience, we transcribe the palatal obstruents as palatalized velars, i.e., </w:t>
      </w:r>
      <w:r w:rsidR="00610B2D" w:rsidRPr="00610B2D">
        <w:rPr>
          <w:rFonts w:ascii="Arial Unicode MS" w:eastAsia="Arial Unicode MS" w:hAnsi="Arial Unicode MS" w:cs="Arial Unicode MS"/>
          <w:i/>
          <w:iCs/>
          <w:sz w:val="24"/>
          <w:szCs w:val="24"/>
        </w:rPr>
        <w:lastRenderedPageBreak/>
        <w:t>kʸ kʰʸ kʼʸ</w:t>
      </w:r>
      <w:r w:rsidR="00610B2D" w:rsidRPr="00610B2D">
        <w:rPr>
          <w:rFonts w:ascii="Arial Unicode MS" w:eastAsia="Arial Unicode MS" w:hAnsi="Arial Unicode MS" w:cs="Arial Unicode MS"/>
          <w:sz w:val="24"/>
          <w:szCs w:val="24"/>
        </w:rPr>
        <w:t xml:space="preserve"> (as opposed to uvular </w:t>
      </w:r>
      <w:r w:rsidR="00610B2D" w:rsidRPr="00610B2D">
        <w:rPr>
          <w:rFonts w:ascii="Arial Unicode MS" w:eastAsia="Arial Unicode MS" w:hAnsi="Arial Unicode MS" w:cs="Arial Unicode MS"/>
          <w:i/>
          <w:iCs/>
          <w:sz w:val="24"/>
          <w:szCs w:val="24"/>
        </w:rPr>
        <w:t>q qʰ qʼ</w:t>
      </w:r>
      <w:r w:rsidR="00610B2D" w:rsidRPr="00610B2D">
        <w:rPr>
          <w:rFonts w:ascii="Arial Unicode MS" w:eastAsia="Arial Unicode MS" w:hAnsi="Arial Unicode MS" w:cs="Arial Unicode MS"/>
          <w:sz w:val="24"/>
          <w:szCs w:val="24"/>
        </w:rPr>
        <w:t xml:space="preserve">). The extremely rare palatal fricative is transcribed as </w:t>
      </w:r>
      <w:r w:rsidR="00610B2D" w:rsidRPr="00610B2D">
        <w:rPr>
          <w:rFonts w:ascii="Arial Unicode MS" w:eastAsia="Arial Unicode MS" w:hAnsi="Arial Unicode MS" w:cs="Arial Unicode MS"/>
          <w:i/>
          <w:iCs/>
          <w:sz w:val="24"/>
          <w:szCs w:val="24"/>
        </w:rPr>
        <w:t>ẙ</w:t>
      </w:r>
      <w:r w:rsidR="00610B2D" w:rsidRPr="00610B2D">
        <w:rPr>
          <w:rFonts w:ascii="Arial Unicode MS" w:eastAsia="Arial Unicode MS" w:hAnsi="Arial Unicode MS" w:cs="Arial Unicode MS"/>
          <w:sz w:val="24"/>
          <w:szCs w:val="24"/>
        </w:rPr>
        <w:t xml:space="preserve">, i.e., devoiced </w:t>
      </w:r>
      <w:r w:rsidR="00610B2D" w:rsidRPr="00610B2D">
        <w:rPr>
          <w:rFonts w:ascii="Arial Unicode MS" w:eastAsia="Arial Unicode MS" w:hAnsi="Arial Unicode MS" w:cs="Arial Unicode MS"/>
          <w:i/>
          <w:iCs/>
          <w:sz w:val="24"/>
          <w:szCs w:val="24"/>
        </w:rPr>
        <w:t>y</w:t>
      </w:r>
      <w:r w:rsidR="00610B2D" w:rsidRPr="00610B2D">
        <w:rPr>
          <w:rFonts w:ascii="Arial Unicode MS" w:eastAsia="Arial Unicode MS" w:hAnsi="Arial Unicode MS" w:cs="Arial Unicode MS"/>
          <w:sz w:val="24"/>
          <w:szCs w:val="24"/>
        </w:rPr>
        <w:t>.</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5. The </w:t>
      </w:r>
      <w:r w:rsidR="00863B4C">
        <w:rPr>
          <w:rFonts w:ascii="Arial Unicode MS" w:eastAsia="Arial Unicode MS" w:hAnsi="Arial Unicode MS" w:cs="Arial Unicode MS"/>
          <w:sz w:val="24"/>
          <w:szCs w:val="24"/>
        </w:rPr>
        <w:t xml:space="preserve">uvular nasal </w:t>
      </w:r>
      <w:r w:rsidRPr="00610B2D">
        <w:rPr>
          <w:rFonts w:ascii="Arial Unicode MS" w:eastAsia="Arial Unicode MS" w:hAnsi="Arial Unicode MS" w:cs="Arial Unicode MS"/>
          <w:i/>
          <w:iCs/>
          <w:sz w:val="24"/>
          <w:szCs w:val="24"/>
        </w:rPr>
        <w:t>ɴ</w:t>
      </w:r>
      <w:r w:rsidRPr="00610B2D">
        <w:rPr>
          <w:rFonts w:ascii="Arial Unicode MS" w:eastAsia="Arial Unicode MS" w:hAnsi="Arial Unicode MS" w:cs="Arial Unicode MS"/>
          <w:sz w:val="24"/>
          <w:szCs w:val="24"/>
        </w:rPr>
        <w:t xml:space="preserve"> synchronically originates from the cluster </w:t>
      </w:r>
      <w:r w:rsidRPr="00610B2D">
        <w:rPr>
          <w:rFonts w:ascii="Arial Unicode MS" w:eastAsia="Arial Unicode MS" w:hAnsi="Arial Unicode MS" w:cs="Arial Unicode MS"/>
          <w:i/>
          <w:iCs/>
          <w:sz w:val="24"/>
          <w:szCs w:val="24"/>
        </w:rPr>
        <w:t>nʁ</w:t>
      </w:r>
      <w:r w:rsidR="00863B4C">
        <w:rPr>
          <w:rFonts w:ascii="Arial Unicode MS" w:eastAsia="Arial Unicode MS" w:hAnsi="Arial Unicode MS" w:cs="Arial Unicode MS"/>
          <w:sz w:val="24"/>
          <w:szCs w:val="24"/>
        </w:rPr>
        <w:t xml:space="preserve">, see </w:t>
      </w:r>
      <w:r w:rsidR="00863B4C">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Nf3DbEGa","properties":{"formattedCitation":"Kari 1990: 15","plainCitation":"Kari 1990: 15","noteIndex":0},"citationItems":[{"id":579,"uris":["http://zotero.org/groups/2255823/items/CEDNANG4"],"uri":["http://zotero.org/groups/2255823/items/CEDNANG4"],"itemData":{"id":579,"type":"book","title":"Ahtna Athabaskan dictionary","publisher":"Alaska Native Language Center, University of Alaska","publisher-place":"Fairbanks, Alaska","number-of-pages":"702","source":"Library of Congress ISBN","event-place":"Fairbanks, Alaska","ISBN":"978-1-55500-035-6","call-number":"PM580.Z5 K37 1990","language":"engath","author":[{"family":"Kari","given":"James"}],"issued":{"date-parts":[["1990"]]}},"locator":"15"}],"schema":"https://github.com/citation-style-language/schema/raw/master/csl-citation.json"} </w:instrText>
      </w:r>
      <w:r w:rsidR="00863B4C">
        <w:rPr>
          <w:rFonts w:ascii="Arial Unicode MS" w:eastAsia="Arial Unicode MS" w:hAnsi="Arial Unicode MS" w:cs="Arial Unicode MS"/>
          <w:sz w:val="24"/>
          <w:szCs w:val="24"/>
        </w:rPr>
        <w:fldChar w:fldCharType="separate"/>
      </w:r>
      <w:r w:rsidR="00863B4C" w:rsidRPr="00863B4C">
        <w:rPr>
          <w:rFonts w:ascii="Arial Unicode MS" w:eastAsia="Arial Unicode MS" w:hAnsi="Arial Unicode MS" w:cs="Arial Unicode MS"/>
          <w:sz w:val="24"/>
        </w:rPr>
        <w:t>Kari 1990: 15</w:t>
      </w:r>
      <w:r w:rsidR="00863B4C">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6. There is a number of phonetic and morphological phenomena of dialectal origin in Ahtena. The main discrepancy between the dialects is the fate of the Proto-Ahtena ejectives (</w:t>
      </w:r>
      <w:r w:rsidRPr="00610B2D">
        <w:rPr>
          <w:rFonts w:ascii="Arial Unicode MS" w:eastAsia="Arial Unicode MS" w:hAnsi="Arial Unicode MS" w:cs="Arial Unicode MS"/>
          <w:i/>
          <w:iCs/>
          <w:sz w:val="24"/>
          <w:szCs w:val="24"/>
        </w:rPr>
        <w:t>tʼ ƛʼ cʼ kʼʸ qʼ</w:t>
      </w:r>
      <w:r w:rsidRPr="00610B2D">
        <w:rPr>
          <w:rFonts w:ascii="Arial Unicode MS" w:eastAsia="Arial Unicode MS" w:hAnsi="Arial Unicode MS" w:cs="Arial Unicode MS"/>
          <w:sz w:val="24"/>
          <w:szCs w:val="24"/>
        </w:rPr>
        <w:t>) in root-final position (regardless of whether the root is modified with a suffix or not). The reflexation scheme is rather complicated</w:t>
      </w:r>
      <w:r w:rsidR="00225335">
        <w:rPr>
          <w:rFonts w:ascii="Arial Unicode MS" w:eastAsia="Arial Unicode MS" w:hAnsi="Arial Unicode MS" w:cs="Arial Unicode MS"/>
          <w:sz w:val="24"/>
          <w:szCs w:val="24"/>
        </w:rPr>
        <w:t xml:space="preserve"> </w:t>
      </w:r>
      <w:r w:rsidR="00225335">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xWZybdNa","properties":{"formattedCitation":"Kari 1990: 23; Kari &amp; Buck 1975: xv","plainCitation":"Kari 1990: 23; Kari &amp; Buck 1975: xv","noteIndex":0},"citationItems":[{"id":579,"uris":["http://zotero.org/groups/2255823/items/CEDNANG4"],"uri":["http://zotero.org/groups/2255823/items/CEDNANG4"],"itemData":{"id":579,"type":"book","title":"Ahtna Athabaskan dictionary","publisher":"Alaska Native Language Center, University of Alaska","publisher-place":"Fairbanks, Alaska","number-of-pages":"702","source":"Library of Congress ISBN","event-place":"Fairbanks, Alaska","ISBN":"978-1-55500-035-6","call-number":"PM580.Z5 K37 1990","language":"engath","author":[{"family":"Kari","given":"James"}],"issued":{"date-parts":[["1990"]]}},"locator":"23"},{"id":582,"uris":["http://zotero.org/groups/2255823/items/9ZML9ID3"],"uri":["http://zotero.org/groups/2255823/items/9ZML9ID3"],"itemData":{"id":582,"type":"book","title":"Ahtna noun dictionary","publisher":"Alaska Native Language Center, University of Alaska","publisher-place":"Fairbanks, Alaska","event-place":"Fairbanks, Alaska","author":[{"family":"Kari","given":"James"},{"family":"Buck","given":"Mildred"}],"issued":{"date-parts":[["1975"]]}},"locator":"xv"}],"schema":"https://github.com/citation-style-language/schema/raw/master/csl-citation.json"} </w:instrText>
      </w:r>
      <w:r w:rsidR="00225335">
        <w:rPr>
          <w:rFonts w:ascii="Arial Unicode MS" w:eastAsia="Arial Unicode MS" w:hAnsi="Arial Unicode MS" w:cs="Arial Unicode MS"/>
          <w:sz w:val="24"/>
          <w:szCs w:val="24"/>
        </w:rPr>
        <w:fldChar w:fldCharType="separate"/>
      </w:r>
      <w:r w:rsidR="00225335" w:rsidRPr="00225335">
        <w:rPr>
          <w:rFonts w:ascii="Arial Unicode MS" w:eastAsia="Arial Unicode MS" w:hAnsi="Arial Unicode MS" w:cs="Arial Unicode MS"/>
          <w:sz w:val="24"/>
        </w:rPr>
        <w:t>Kari 1990: 23; Kari &amp; Buck 1975: xv</w:t>
      </w:r>
      <w:r w:rsidR="00225335">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and the regular dialectal variants are not always written out in the dictionaries.</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7. Other dialectal peculiarities are: </w:t>
      </w:r>
      <w:r w:rsidRPr="00610B2D">
        <w:rPr>
          <w:rFonts w:ascii="Arial Unicode MS" w:eastAsia="Arial Unicode MS" w:hAnsi="Arial Unicode MS" w:cs="Arial Unicode MS"/>
          <w:i/>
          <w:iCs/>
          <w:sz w:val="24"/>
          <w:szCs w:val="24"/>
        </w:rPr>
        <w:t>ty &gt; kʸ, tʁ &gt; q, tʰχ &gt; qʰ, nʁ &gt; ɴ, tʰnʁ &gt; qʰɴ</w:t>
      </w:r>
      <w:r w:rsidRPr="00610B2D">
        <w:rPr>
          <w:rFonts w:ascii="Arial Unicode MS" w:eastAsia="Arial Unicode MS" w:hAnsi="Arial Unicode MS" w:cs="Arial Unicode MS"/>
          <w:sz w:val="24"/>
          <w:szCs w:val="24"/>
        </w:rPr>
        <w:t xml:space="preserve"> in the Lower dialect; vocalization (i.e. &gt;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of the verbal prefixes </w:t>
      </w:r>
      <w:r w:rsidRPr="00610B2D">
        <w:rPr>
          <w:rFonts w:ascii="Arial Unicode MS" w:eastAsia="Arial Unicode MS" w:hAnsi="Arial Unicode MS" w:cs="Arial Unicode MS"/>
          <w:i/>
          <w:iCs/>
          <w:sz w:val="24"/>
          <w:szCs w:val="24"/>
        </w:rPr>
        <w:t>ʁ-</w:t>
      </w:r>
      <w:r w:rsidRPr="00610B2D">
        <w:rPr>
          <w:rFonts w:ascii="Arial Unicode MS" w:eastAsia="Arial Unicode MS" w:hAnsi="Arial Unicode MS" w:cs="Arial Unicode MS"/>
          <w:sz w:val="24"/>
          <w:szCs w:val="24"/>
        </w:rPr>
        <w:t xml:space="preserve"> and </w:t>
      </w:r>
      <w:r w:rsidRPr="00610B2D">
        <w:rPr>
          <w:rFonts w:ascii="Arial Unicode MS" w:eastAsia="Arial Unicode MS" w:hAnsi="Arial Unicode MS" w:cs="Arial Unicode MS"/>
          <w:i/>
          <w:iCs/>
          <w:sz w:val="24"/>
          <w:szCs w:val="24"/>
        </w:rPr>
        <w:t>z-</w:t>
      </w:r>
      <w:r w:rsidRPr="00610B2D">
        <w:rPr>
          <w:rFonts w:ascii="Arial Unicode MS" w:eastAsia="Arial Unicode MS" w:hAnsi="Arial Unicode MS" w:cs="Arial Unicode MS"/>
          <w:sz w:val="24"/>
          <w:szCs w:val="24"/>
        </w:rPr>
        <w:t xml:space="preserve"> in Central, Lower and Western; special </w:t>
      </w:r>
      <w:r w:rsidR="00E0343F" w:rsidRPr="00610B2D">
        <w:rPr>
          <w:rFonts w:ascii="Arial Unicode MS" w:eastAsia="Arial Unicode MS" w:hAnsi="Arial Unicode MS" w:cs="Arial Unicode MS"/>
          <w:sz w:val="24"/>
          <w:szCs w:val="24"/>
        </w:rPr>
        <w:t>behavior</w:t>
      </w:r>
      <w:r w:rsidRPr="00610B2D">
        <w:rPr>
          <w:rFonts w:ascii="Arial Unicode MS" w:eastAsia="Arial Unicode MS" w:hAnsi="Arial Unicode MS" w:cs="Arial Unicode MS"/>
          <w:sz w:val="24"/>
          <w:szCs w:val="24"/>
        </w:rPr>
        <w:t xml:space="preserve"> of the personal prefixes </w:t>
      </w:r>
      <w:r w:rsidRPr="00610B2D">
        <w:rPr>
          <w:rFonts w:ascii="Arial Unicode MS" w:eastAsia="Arial Unicode MS" w:hAnsi="Arial Unicode MS" w:cs="Arial Unicode MS"/>
          <w:i/>
          <w:iCs/>
          <w:sz w:val="24"/>
          <w:szCs w:val="24"/>
        </w:rPr>
        <w:t>kʼʸ-</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indefinit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cʼ-</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1</w:t>
      </w:r>
      <w:r w:rsidRPr="00610B2D">
        <w:rPr>
          <w:rFonts w:ascii="Arial Unicode MS" w:eastAsia="Arial Unicode MS" w:hAnsi="Arial Unicode MS" w:cs="Arial Unicode MS"/>
          <w:sz w:val="24"/>
          <w:szCs w:val="24"/>
          <w:vertAlign w:val="superscript"/>
        </w:rPr>
        <w:t>st</w:t>
      </w:r>
      <w:r w:rsidRPr="00610B2D">
        <w:rPr>
          <w:rFonts w:ascii="Arial Unicode MS" w:eastAsia="Arial Unicode MS" w:hAnsi="Arial Unicode MS" w:cs="Arial Unicode MS"/>
          <w:sz w:val="24"/>
          <w:szCs w:val="24"/>
        </w:rPr>
        <w:t xml:space="preserve"> pl.</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qʰ-</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3</w:t>
      </w:r>
      <w:r w:rsidRPr="00610B2D">
        <w:rPr>
          <w:rFonts w:ascii="Arial Unicode MS" w:eastAsia="Arial Unicode MS" w:hAnsi="Arial Unicode MS" w:cs="Arial Unicode MS"/>
          <w:sz w:val="24"/>
          <w:szCs w:val="24"/>
          <w:vertAlign w:val="superscript"/>
        </w:rPr>
        <w:t>rd</w:t>
      </w:r>
      <w:r w:rsidRPr="00610B2D">
        <w:rPr>
          <w:rFonts w:ascii="Arial Unicode MS" w:eastAsia="Arial Unicode MS" w:hAnsi="Arial Unicode MS" w:cs="Arial Unicode MS"/>
          <w:sz w:val="24"/>
          <w:szCs w:val="24"/>
        </w:rPr>
        <w:t xml:space="preserve"> pl.</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p-n &gt; m-n</w:t>
      </w:r>
      <w:r w:rsidRPr="00610B2D">
        <w:rPr>
          <w:rFonts w:ascii="Arial Unicode MS" w:eastAsia="Arial Unicode MS" w:hAnsi="Arial Unicode MS" w:cs="Arial Unicode MS"/>
          <w:sz w:val="24"/>
          <w:szCs w:val="24"/>
        </w:rPr>
        <w:t xml:space="preserve"> in Mentasta; nasalization </w:t>
      </w:r>
      <w:r w:rsidRPr="00610B2D">
        <w:rPr>
          <w:rFonts w:ascii="Arial Unicode MS" w:eastAsia="Arial Unicode MS" w:hAnsi="Arial Unicode MS" w:cs="Arial Unicode MS"/>
          <w:i/>
          <w:iCs/>
          <w:sz w:val="24"/>
          <w:szCs w:val="24"/>
        </w:rPr>
        <w:t>Vn(ʔ) &gt; Ṽ(ʔ)</w:t>
      </w:r>
      <w:r w:rsidRPr="00610B2D">
        <w:rPr>
          <w:rFonts w:ascii="Arial Unicode MS" w:eastAsia="Arial Unicode MS" w:hAnsi="Arial Unicode MS" w:cs="Arial Unicode MS"/>
          <w:sz w:val="24"/>
          <w:szCs w:val="24"/>
        </w:rPr>
        <w:t xml:space="preserve"> in final position; drop or harmony of the final </w:t>
      </w:r>
      <w:r w:rsidRPr="00610B2D">
        <w:rPr>
          <w:rFonts w:ascii="Arial Unicode MS" w:eastAsia="Arial Unicode MS" w:hAnsi="Arial Unicode MS" w:cs="Arial Unicode MS"/>
          <w:i/>
          <w:iCs/>
          <w:sz w:val="24"/>
          <w:szCs w:val="24"/>
        </w:rPr>
        <w:t>-e(ʔ)</w:t>
      </w:r>
      <w:r w:rsidRPr="00610B2D">
        <w:rPr>
          <w:rFonts w:ascii="Arial Unicode MS" w:eastAsia="Arial Unicode MS" w:hAnsi="Arial Unicode MS" w:cs="Arial Unicode MS"/>
          <w:sz w:val="24"/>
          <w:szCs w:val="24"/>
        </w:rPr>
        <w:t xml:space="preserve"> &amp; </w:t>
      </w:r>
      <w:r w:rsidRPr="00610B2D">
        <w:rPr>
          <w:rFonts w:ascii="Arial Unicode MS" w:eastAsia="Arial Unicode MS" w:hAnsi="Arial Unicode MS" w:cs="Arial Unicode MS"/>
          <w:i/>
          <w:iCs/>
          <w:sz w:val="24"/>
          <w:szCs w:val="24"/>
        </w:rPr>
        <w:t>-i(ʔ)</w:t>
      </w:r>
      <w:r w:rsidRPr="00610B2D">
        <w:rPr>
          <w:rFonts w:ascii="Arial Unicode MS" w:eastAsia="Arial Unicode MS" w:hAnsi="Arial Unicode MS" w:cs="Arial Unicode MS"/>
          <w:sz w:val="24"/>
          <w:szCs w:val="24"/>
        </w:rPr>
        <w:t xml:space="preserve"> in Mentasta. See </w:t>
      </w:r>
      <w:r w:rsidR="007917DE">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zvd6wyPC","properties":{"formattedCitation":"Kari 1990: 23; Kari &amp; Buck 1975: xv","plainCitation":"Kari 1990: 23; Kari &amp; Buck 1975: xv","noteIndex":0},"citationItems":[{"id":579,"uris":["http://zotero.org/groups/2255823/items/CEDNANG4"],"uri":["http://zotero.org/groups/2255823/items/CEDNANG4"],"itemData":{"id":579,"type":"book","title":"Ahtna Athabaskan dictionary","publisher":"Alaska Native Language Center, University of Alaska","publisher-place":"Fairbanks, Alaska","number-of-pages":"702","source":"Library of Congress ISBN","event-place":"Fairbanks, Alaska","ISBN":"978-1-55500-035-6","call-number":"PM580.Z5 K37 1990","language":"engath","author":[{"family":"Kari","given":"James"}],"issued":{"date-parts":[["1990"]]}},"locator":"23"},{"id":582,"uris":["http://zotero.org/groups/2255823/items/9ZML9ID3"],"uri":["http://zotero.org/groups/2255823/items/9ZML9ID3"],"itemData":{"id":582,"type":"book","title":"Ahtna noun dictionary","publisher":"Alaska Native Language Center, University of Alaska","publisher-place":"Fairbanks, Alaska","event-place":"Fairbanks, Alaska","author":[{"family":"Kari","given":"James"},{"family":"Buck","given":"Mildred"}],"issued":{"date-parts":[["1975"]]}},"locator":"xv"}],"schema":"https://github.com/citation-style-language/schema/raw/master/csl-citation.json"} </w:instrText>
      </w:r>
      <w:r w:rsidR="007917DE">
        <w:rPr>
          <w:rFonts w:ascii="Arial Unicode MS" w:eastAsia="Arial Unicode MS" w:hAnsi="Arial Unicode MS" w:cs="Arial Unicode MS"/>
          <w:sz w:val="24"/>
          <w:szCs w:val="24"/>
        </w:rPr>
        <w:fldChar w:fldCharType="separate"/>
      </w:r>
      <w:r w:rsidR="007917DE" w:rsidRPr="007917DE">
        <w:rPr>
          <w:rFonts w:ascii="Arial Unicode MS" w:eastAsia="Arial Unicode MS" w:hAnsi="Arial Unicode MS" w:cs="Arial Unicode MS"/>
          <w:sz w:val="24"/>
        </w:rPr>
        <w:t>Kari 1990: 23; Kari &amp; Buck 1975: xv</w:t>
      </w:r>
      <w:r w:rsidR="007917D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for details. It must be noted that not all dialectal variants are explicitly written out in the main sections of the Ahtena dictionaries, so it is not always possible to reconstruct a specific dialectal form, proceeding from the headwords in the dictionari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8. In Mentasta, the special spelling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nn</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nnʼ</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is used for the final -</w:t>
      </w:r>
      <w:r w:rsidRPr="00610B2D">
        <w:rPr>
          <w:rFonts w:ascii="Arial Unicode MS" w:eastAsia="Arial Unicode MS" w:hAnsi="Arial Unicode MS" w:cs="Arial Unicode MS"/>
          <w:i/>
          <w:iCs/>
          <w:sz w:val="24"/>
          <w:szCs w:val="24"/>
        </w:rPr>
        <w:t>n(ʔ)</w:t>
      </w:r>
      <w:r w:rsidRPr="00610B2D">
        <w:rPr>
          <w:rFonts w:ascii="Arial Unicode MS" w:eastAsia="Arial Unicode MS" w:hAnsi="Arial Unicode MS" w:cs="Arial Unicode MS"/>
          <w:sz w:val="24"/>
          <w:szCs w:val="24"/>
        </w:rPr>
        <w:t>, which is retained and does not develop into the nasalization of the preceding vowel, defying the regular rule of the dropping of final *-</w:t>
      </w:r>
      <w:r w:rsidRPr="00610B2D">
        <w:rPr>
          <w:rFonts w:ascii="Arial Unicode MS" w:eastAsia="Arial Unicode MS" w:hAnsi="Arial Unicode MS" w:cs="Arial Unicode MS"/>
          <w:i/>
          <w:iCs/>
          <w:sz w:val="24"/>
          <w:szCs w:val="24"/>
        </w:rPr>
        <w:t xml:space="preserve">n(ʔ) </w:t>
      </w:r>
      <w:r w:rsidRPr="00610B2D">
        <w:rPr>
          <w:rFonts w:ascii="Arial Unicode MS" w:eastAsia="Arial Unicode MS" w:hAnsi="Arial Unicode MS" w:cs="Arial Unicode MS"/>
          <w:sz w:val="24"/>
          <w:szCs w:val="24"/>
        </w:rPr>
        <w:t>in Mentasta (normally such Mentasta forms with retained -</w:t>
      </w:r>
      <w:r w:rsidRPr="00610B2D">
        <w:rPr>
          <w:rFonts w:ascii="Arial Unicode MS" w:eastAsia="Arial Unicode MS" w:hAnsi="Arial Unicode MS" w:cs="Arial Unicode MS"/>
          <w:i/>
          <w:iCs/>
          <w:sz w:val="24"/>
          <w:szCs w:val="24"/>
        </w:rPr>
        <w:t>n(ʔ)</w:t>
      </w:r>
      <w:r w:rsidRPr="00610B2D">
        <w:rPr>
          <w:rFonts w:ascii="Arial Unicode MS" w:eastAsia="Arial Unicode MS" w:hAnsi="Arial Unicode MS" w:cs="Arial Unicode MS"/>
          <w:sz w:val="24"/>
          <w:szCs w:val="24"/>
        </w:rPr>
        <w:t xml:space="preserve"> originate from Proto-Ahtena *-</w:t>
      </w:r>
      <w:r w:rsidRPr="00610B2D">
        <w:rPr>
          <w:rFonts w:ascii="Arial Unicode MS" w:eastAsia="Arial Unicode MS" w:hAnsi="Arial Unicode MS" w:cs="Arial Unicode MS"/>
          <w:i/>
          <w:iCs/>
          <w:sz w:val="24"/>
          <w:szCs w:val="24"/>
        </w:rPr>
        <w:t xml:space="preserve">ne(ʔ) / </w:t>
      </w:r>
      <w:r w:rsidRPr="00610B2D">
        <w:rPr>
          <w:rFonts w:ascii="Arial Unicode MS" w:eastAsia="Arial Unicode MS" w:hAnsi="Arial Unicode MS" w:cs="Arial Unicode MS"/>
          <w:sz w:val="24"/>
          <w:szCs w:val="24"/>
        </w:rPr>
        <w:t>*-</w:t>
      </w:r>
      <w:r w:rsidRPr="00610B2D">
        <w:rPr>
          <w:rFonts w:ascii="Arial Unicode MS" w:eastAsia="Arial Unicode MS" w:hAnsi="Arial Unicode MS" w:cs="Arial Unicode MS"/>
          <w:i/>
          <w:iCs/>
          <w:sz w:val="24"/>
          <w:szCs w:val="24"/>
        </w:rPr>
        <w:t>ni(ʔ)</w:t>
      </w:r>
      <w:r w:rsidRPr="00610B2D">
        <w:rPr>
          <w:rFonts w:ascii="Arial Unicode MS" w:eastAsia="Arial Unicode MS" w:hAnsi="Arial Unicode MS" w:cs="Arial Unicode MS"/>
          <w:sz w:val="24"/>
          <w:szCs w:val="24"/>
        </w:rPr>
        <w:t xml:space="preserve"> with regular vowel reduction in Mentasta). See </w:t>
      </w:r>
      <w:r w:rsidR="007917DE">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QKSOiY6s","properties":{"formattedCitation":"Kari 1990: 29; Kari &amp; Buck 1975: xix","plainCitation":"Kari 1990: 29; Kari &amp; Buck 1975: xix","noteIndex":0},"citationItems":[{"id":579,"uris":["http://zotero.org/groups/2255823/items/CEDNANG4"],"uri":["http://zotero.org/groups/2255823/items/CEDNANG4"],"itemData":{"id":579,"type":"book","title":"Ahtna Athabaskan dictionary","publisher":"Alaska Native Language Center, University of Alaska","publisher-place":"Fairbanks, Alaska","number-of-pages":"702","source":"Library of Congress ISBN","event-place":"Fairbanks, Alaska","ISBN":"978-1-55500-035-6","call-number":"PM580.Z5 K37 1990","language":"engath","author":[{"family":"Kari","given":"James"}],"issued":{"date-parts":[["1990"]]}},"locator":"29"},{"id":582,"uris":["http://zotero.org/groups/2255823/items/9ZML9ID3"],"uri":["http://zotero.org/groups/2255823/items/9ZML9ID3"],"itemData":{"id":582,"type":"book","title":"Ahtna noun dictionary","publisher":"Alaska Native Language Center, University of Alaska","publisher-place":"Fairbanks, Alaska","event-place":"Fairbanks, Alaska","author":[{"family":"Kari","given":"James"},{"family":"Buck","given":"Mildred"}],"issued":{"date-parts":[["1975"]]}},"locator":"xix"}],"schema":"https://github.com/citation-style-language/schema/raw/master/csl-citation.json"} </w:instrText>
      </w:r>
      <w:r w:rsidR="007917DE">
        <w:rPr>
          <w:rFonts w:ascii="Arial Unicode MS" w:eastAsia="Arial Unicode MS" w:hAnsi="Arial Unicode MS" w:cs="Arial Unicode MS"/>
          <w:sz w:val="24"/>
          <w:szCs w:val="24"/>
        </w:rPr>
        <w:fldChar w:fldCharType="separate"/>
      </w:r>
      <w:r w:rsidR="007917DE" w:rsidRPr="007917DE">
        <w:rPr>
          <w:rFonts w:ascii="Arial Unicode MS" w:eastAsia="Arial Unicode MS" w:hAnsi="Arial Unicode MS" w:cs="Arial Unicode MS"/>
          <w:sz w:val="24"/>
        </w:rPr>
        <w:t>Kari 1990: 29; Kari &amp; Buck 1975: xix</w:t>
      </w:r>
      <w:r w:rsidR="007917DE">
        <w:rPr>
          <w:rFonts w:ascii="Arial Unicode MS" w:eastAsia="Arial Unicode MS" w:hAnsi="Arial Unicode MS" w:cs="Arial Unicode MS"/>
          <w:sz w:val="24"/>
          <w:szCs w:val="24"/>
        </w:rPr>
        <w:fldChar w:fldCharType="end"/>
      </w:r>
      <w:r w:rsidR="007917DE">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for detail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t>Dogrib</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Dogrib (or Tłįcho) language consists of several close dialects, apparently with minimal le</w:t>
      </w:r>
      <w:r w:rsidR="00647180">
        <w:rPr>
          <w:rFonts w:ascii="Arial Unicode MS" w:eastAsia="Arial Unicode MS" w:hAnsi="Arial Unicode MS" w:cs="Arial Unicode MS"/>
          <w:sz w:val="24"/>
          <w:szCs w:val="24"/>
        </w:rPr>
        <w:t>xical differences between them (</w:t>
      </w:r>
      <w:r w:rsidR="00647180">
        <w:rPr>
          <w:rFonts w:ascii="Arial Unicode MS" w:eastAsia="Arial Unicode MS" w:hAnsi="Arial Unicode MS" w:cs="Arial Unicode MS"/>
          <w:sz w:val="24"/>
          <w:szCs w:val="24"/>
        </w:rPr>
        <w:fldChar w:fldCharType="begin"/>
      </w:r>
      <w:r w:rsidR="00647180">
        <w:rPr>
          <w:rFonts w:ascii="Arial Unicode MS" w:eastAsia="Arial Unicode MS" w:hAnsi="Arial Unicode MS" w:cs="Arial Unicode MS"/>
          <w:sz w:val="24"/>
          <w:szCs w:val="24"/>
        </w:rPr>
        <w:instrText xml:space="preserve"> ADDIN ZOTERO_ITEM CSL_CITATION {"citationID":"LQTvymyc","properties":{"formattedCitation":"Saxon &amp; Siemens 1996: xvii","plainCitation":"Saxon &amp; Siemens 1996: xvii","noteIndex":0},"citationItems":[{"id":594,"uris":["http://zotero.org/groups/2255823/items/ZUN895I7"],"uri":["http://zotero.org/groups/2255823/items/ZUN895I7"],"itemData":{"id":594,"type":"book","title":"Tłı̨chǫ Yatiì Enı̨htł’è (A Dogrib dictionary)","publisher":"Dogrib Divisional Board of Education","publisher-place":"Dettah, NWT","source":"Open WorldCat","event-place":"Dettah, NWT","note":"OCLC: 654475116","language":"English","editor":[{"family":"Saxon","given":"Leslie"},{"family":"Siemens","given":"Mary"}],"issued":{"date-parts":[["1996"]]}},"locator":"xvii"}],"schema":"https://github.com/citation-style-language/schema/raw/master/csl-citation.json"} </w:instrText>
      </w:r>
      <w:r w:rsidR="00647180">
        <w:rPr>
          <w:rFonts w:ascii="Arial Unicode MS" w:eastAsia="Arial Unicode MS" w:hAnsi="Arial Unicode MS" w:cs="Arial Unicode MS"/>
          <w:sz w:val="24"/>
          <w:szCs w:val="24"/>
        </w:rPr>
        <w:fldChar w:fldCharType="separate"/>
      </w:r>
      <w:r w:rsidR="00647180" w:rsidRPr="00647180">
        <w:rPr>
          <w:rFonts w:ascii="Arial Unicode MS" w:eastAsia="Arial Unicode MS" w:hAnsi="Arial Unicode MS" w:cs="Arial Unicode MS"/>
          <w:sz w:val="24"/>
        </w:rPr>
        <w:t>Saxon &amp; Siemens 1996: xvii</w:t>
      </w:r>
      <w:r w:rsidR="00647180">
        <w:rPr>
          <w:rFonts w:ascii="Arial Unicode MS" w:eastAsia="Arial Unicode MS" w:hAnsi="Arial Unicode MS" w:cs="Arial Unicode MS"/>
          <w:sz w:val="24"/>
          <w:szCs w:val="24"/>
        </w:rPr>
        <w:fldChar w:fldCharType="end"/>
      </w:r>
      <w:r w:rsidR="0064718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The main phonetic discrepancy between the dialects is the fate of the alveolar and postalveolar series, on which see below. The primary lexicographic source for the Dogrib language</w:t>
      </w:r>
      <w:r w:rsidR="00E6237A">
        <w:rPr>
          <w:rFonts w:ascii="Arial Unicode MS" w:eastAsia="Arial Unicode MS" w:hAnsi="Arial Unicode MS" w:cs="Arial Unicode MS"/>
          <w:sz w:val="24"/>
          <w:szCs w:val="24"/>
        </w:rPr>
        <w:t xml:space="preserve"> is the educational dictionary </w:t>
      </w:r>
      <w:r w:rsidR="00E6237A">
        <w:rPr>
          <w:rFonts w:ascii="Arial Unicode MS" w:eastAsia="Arial Unicode MS" w:hAnsi="Arial Unicode MS" w:cs="Arial Unicode MS"/>
          <w:sz w:val="24"/>
          <w:szCs w:val="24"/>
        </w:rPr>
        <w:fldChar w:fldCharType="begin"/>
      </w:r>
      <w:r w:rsidR="00E6237A">
        <w:rPr>
          <w:rFonts w:ascii="Arial Unicode MS" w:eastAsia="Arial Unicode MS" w:hAnsi="Arial Unicode MS" w:cs="Arial Unicode MS"/>
          <w:sz w:val="24"/>
          <w:szCs w:val="24"/>
        </w:rPr>
        <w:instrText xml:space="preserve"> ADDIN ZOTERO_ITEM CSL_CITATION {"citationID":"h9EooHkm","properties":{"formattedCitation":"Saxon &amp; Siemens 1996","plainCitation":"Saxon &amp; Siemens 1996","noteIndex":0},"citationItems":[{"id":594,"uris":["http://zotero.org/groups/2255823/items/ZUN895I7"],"uri":["http://zotero.org/groups/2255823/items/ZUN895I7"],"itemData":{"id":594,"type":"book","title":"Tłı̨chǫ Yatiì Enı̨htł’è (A Dogrib dictionary)","publisher":"Dogrib Divisional Board of Education","publisher-place":"Dettah, NWT","source":"Open WorldCat","event-place":"Dettah, NWT","note":"OCLC: 654475116","language":"English","editor":[{"family":"Saxon","given":"Leslie"},{"family":"Siemens","given":"Mary"}],"issued":{"date-parts":[["1996"]]}}}],"schema":"https://github.com/citation-style-language/schema/raw/master/csl-citation.json"} </w:instrText>
      </w:r>
      <w:r w:rsidR="00E6237A">
        <w:rPr>
          <w:rFonts w:ascii="Arial Unicode MS" w:eastAsia="Arial Unicode MS" w:hAnsi="Arial Unicode MS" w:cs="Arial Unicode MS"/>
          <w:sz w:val="24"/>
          <w:szCs w:val="24"/>
        </w:rPr>
        <w:fldChar w:fldCharType="separate"/>
      </w:r>
      <w:r w:rsidR="00E6237A" w:rsidRPr="00E6237A">
        <w:rPr>
          <w:rFonts w:ascii="Arial Unicode MS" w:eastAsia="Arial Unicode MS" w:hAnsi="Arial Unicode MS" w:cs="Arial Unicode MS"/>
          <w:sz w:val="24"/>
        </w:rPr>
        <w:t>Saxon &amp; Siemens 1996</w:t>
      </w:r>
      <w:r w:rsidR="00E6237A">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ogether with its revise</w:t>
      </w:r>
      <w:r w:rsidR="00E6237A">
        <w:rPr>
          <w:rFonts w:ascii="Arial Unicode MS" w:eastAsia="Arial Unicode MS" w:hAnsi="Arial Unicode MS" w:cs="Arial Unicode MS"/>
          <w:sz w:val="24"/>
          <w:szCs w:val="24"/>
        </w:rPr>
        <w:t xml:space="preserve">d and enlarged on-line version </w:t>
      </w:r>
      <w:r w:rsidR="00E6237A">
        <w:rPr>
          <w:rFonts w:ascii="Arial Unicode MS" w:eastAsia="Arial Unicode MS" w:hAnsi="Arial Unicode MS" w:cs="Arial Unicode MS"/>
          <w:sz w:val="24"/>
          <w:szCs w:val="24"/>
        </w:rPr>
        <w:fldChar w:fldCharType="begin"/>
      </w:r>
      <w:r w:rsidR="00E6237A">
        <w:rPr>
          <w:rFonts w:ascii="Arial Unicode MS" w:eastAsia="Arial Unicode MS" w:hAnsi="Arial Unicode MS" w:cs="Arial Unicode MS"/>
          <w:sz w:val="24"/>
          <w:szCs w:val="24"/>
        </w:rPr>
        <w:instrText xml:space="preserve"> ADDIN ZOTERO_ITEM CSL_CITATION {"citationID":"H9pRQqeR","properties":{"formattedCitation":"Saxon &amp; Siemens n.d.","plainCitation":"Saxon &amp; Siemens n.d.","noteIndex":0},"citationItems":[{"id":596,"uris":["http://zotero.org/groups/2255823/items/UU76SJF7"],"uri":["http://zotero.org/groups/2255823/items/UU76SJF7"],"itemData":{"id":596,"type":"book","title":"Tłı̨chǫ Yatiì multimedia dictionary","publisher-place":"http://tlicho.ling.uvic.ca (May 1, 2013)","event-place":"http://tlicho.ling.uvic.ca (May 1, 2013)","editor":[{"family":"Saxon","given":"Leslie"},{"family":"Siemens","given":"Mary"}],"issued":{"literal":"n.d."}}}],"schema":"https://github.com/citation-style-language/schema/raw/master/csl-citation.json"} </w:instrText>
      </w:r>
      <w:r w:rsidR="00E6237A">
        <w:rPr>
          <w:rFonts w:ascii="Arial Unicode MS" w:eastAsia="Arial Unicode MS" w:hAnsi="Arial Unicode MS" w:cs="Arial Unicode MS"/>
          <w:sz w:val="24"/>
          <w:szCs w:val="24"/>
        </w:rPr>
        <w:fldChar w:fldCharType="separate"/>
      </w:r>
      <w:r w:rsidR="00E6237A" w:rsidRPr="00E6237A">
        <w:rPr>
          <w:rFonts w:ascii="Arial Unicode MS" w:eastAsia="Arial Unicode MS" w:hAnsi="Arial Unicode MS" w:cs="Arial Unicode MS"/>
          <w:sz w:val="24"/>
        </w:rPr>
        <w:t>Saxon &amp; Siemens n.d.</w:t>
      </w:r>
      <w:r w:rsidR="00E6237A">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Normally we refer to the paper volume </w:t>
      </w:r>
      <w:r w:rsidR="0056615D">
        <w:rPr>
          <w:rFonts w:ascii="Arial Unicode MS" w:eastAsia="Arial Unicode MS" w:hAnsi="Arial Unicode MS" w:cs="Arial Unicode MS"/>
          <w:sz w:val="24"/>
          <w:szCs w:val="24"/>
        </w:rPr>
        <w:fldChar w:fldCharType="begin"/>
      </w:r>
      <w:r w:rsidR="00B54E25">
        <w:rPr>
          <w:rFonts w:ascii="Arial Unicode MS" w:eastAsia="Arial Unicode MS" w:hAnsi="Arial Unicode MS" w:cs="Arial Unicode MS"/>
          <w:sz w:val="24"/>
          <w:szCs w:val="24"/>
        </w:rPr>
        <w:instrText xml:space="preserve"> ADDIN ZOTERO_ITEM CSL_CITATION {"citationID":"otzKMs5I","properties":{"formattedCitation":"Saxon &amp; Siemens 1996","plainCitation":"Saxon &amp; Siemens 1996","noteIndex":0},"citationItems":[{"id":594,"uris":["http://zotero.org/groups/2255823/items/ZUN895I7"],"uri":["http://zotero.org/groups/2255823/items/ZUN895I7"],"itemData":{"id":594,"type":"book","title":"Tłı̨chǫ Yatiì Enı̨htł’è (A Dogrib dictionary)","publisher":"Dogrib Divisional Board of Education","publisher-place":"Dettah, NWT","source":"Open WorldCat","event-place":"Dettah, NWT","note":"OCLC: 654475116","language":"English","editor":[{"family":"Saxon","given":"Leslie"},{"family":"Siemens","given":"Mary"}],"issued":{"date-parts":[["1996"]]}}}],"schema":"https://github.com/citation-style-language/schema/raw/master/csl-citation.json"} </w:instrText>
      </w:r>
      <w:r w:rsidR="0056615D">
        <w:rPr>
          <w:rFonts w:ascii="Arial Unicode MS" w:eastAsia="Arial Unicode MS" w:hAnsi="Arial Unicode MS" w:cs="Arial Unicode MS"/>
          <w:sz w:val="24"/>
          <w:szCs w:val="24"/>
        </w:rPr>
        <w:fldChar w:fldCharType="separate"/>
      </w:r>
      <w:r w:rsidR="0056615D" w:rsidRPr="00E6237A">
        <w:rPr>
          <w:rFonts w:ascii="Arial Unicode MS" w:eastAsia="Arial Unicode MS" w:hAnsi="Arial Unicode MS" w:cs="Arial Unicode MS"/>
          <w:sz w:val="24"/>
        </w:rPr>
        <w:t>Saxon &amp; Siemens 1996</w:t>
      </w:r>
      <w:r w:rsidR="0056615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nd only when necessary to </w:t>
      </w:r>
      <w:r w:rsidR="0056615D">
        <w:rPr>
          <w:rFonts w:ascii="Arial Unicode MS" w:eastAsia="Arial Unicode MS" w:hAnsi="Arial Unicode MS" w:cs="Arial Unicode MS"/>
          <w:sz w:val="24"/>
          <w:szCs w:val="24"/>
        </w:rPr>
        <w:fldChar w:fldCharType="begin"/>
      </w:r>
      <w:r w:rsidR="00B54E25">
        <w:rPr>
          <w:rFonts w:ascii="Arial Unicode MS" w:eastAsia="Arial Unicode MS" w:hAnsi="Arial Unicode MS" w:cs="Arial Unicode MS"/>
          <w:sz w:val="24"/>
          <w:szCs w:val="24"/>
        </w:rPr>
        <w:instrText xml:space="preserve"> ADDIN ZOTERO_ITEM CSL_CITATION {"citationID":"rntbvxyh","properties":{"formattedCitation":"Saxon &amp; Siemens n.d.","plainCitation":"Saxon &amp; Siemens n.d.","noteIndex":0},"citationItems":[{"id":596,"uris":["http://zotero.org/groups/2255823/items/UU76SJF7"],"uri":["http://zotero.org/groups/2255823/items/UU76SJF7"],"itemData":{"id":596,"type":"book","title":"Tłı̨chǫ Yatiì multimedia dictionary","publisher-place":"http://tlicho.ling.uvic.ca (May 1, 2013)","event-place":"http://tlicho.ling.uvic.ca (May 1, 2013)","editor":[{"family":"Saxon","given":"Leslie"},{"family":"Siemens","given":"Mary"}],"issued":{"literal":"n.d."}}}],"schema":"https://github.com/citation-style-language/schema/raw/master/csl-citation.json"} </w:instrText>
      </w:r>
      <w:r w:rsidR="0056615D">
        <w:rPr>
          <w:rFonts w:ascii="Arial Unicode MS" w:eastAsia="Arial Unicode MS" w:hAnsi="Arial Unicode MS" w:cs="Arial Unicode MS"/>
          <w:sz w:val="24"/>
          <w:szCs w:val="24"/>
        </w:rPr>
        <w:fldChar w:fldCharType="separate"/>
      </w:r>
      <w:r w:rsidR="0056615D" w:rsidRPr="00E6237A">
        <w:rPr>
          <w:rFonts w:ascii="Arial Unicode MS" w:eastAsia="Arial Unicode MS" w:hAnsi="Arial Unicode MS" w:cs="Arial Unicode MS"/>
          <w:sz w:val="24"/>
        </w:rPr>
        <w:t>Saxon &amp; Siemens n.d.</w:t>
      </w:r>
      <w:r w:rsidR="0056615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e short children</w:t>
      </w:r>
      <w:r w:rsidR="00CD77F0">
        <w:rPr>
          <w:rFonts w:ascii="Arial Unicode MS" w:eastAsia="Arial Unicode MS" w:hAnsi="Arial Unicode MS" w:cs="Arial Unicode MS"/>
          <w:sz w:val="24"/>
          <w:szCs w:val="24"/>
        </w:rPr>
        <w:t>’</w:t>
      </w:r>
      <w:r w:rsidR="00B54E25">
        <w:rPr>
          <w:rFonts w:ascii="Arial Unicode MS" w:eastAsia="Arial Unicode MS" w:hAnsi="Arial Unicode MS" w:cs="Arial Unicode MS"/>
          <w:sz w:val="24"/>
          <w:szCs w:val="24"/>
        </w:rPr>
        <w:t xml:space="preserve">s dictionary </w:t>
      </w:r>
      <w:r w:rsidR="00B54E25">
        <w:rPr>
          <w:rFonts w:ascii="Arial Unicode MS" w:eastAsia="Arial Unicode MS" w:hAnsi="Arial Unicode MS" w:cs="Arial Unicode MS"/>
          <w:sz w:val="24"/>
          <w:szCs w:val="24"/>
        </w:rPr>
        <w:fldChar w:fldCharType="begin"/>
      </w:r>
      <w:r w:rsidR="00B54E25">
        <w:rPr>
          <w:rFonts w:ascii="Arial Unicode MS" w:eastAsia="Arial Unicode MS" w:hAnsi="Arial Unicode MS" w:cs="Arial Unicode MS"/>
          <w:sz w:val="24"/>
          <w:szCs w:val="24"/>
        </w:rPr>
        <w:instrText xml:space="preserve"> ADDIN ZOTERO_ITEM CSL_CITATION {"citationID":"XncLmIHY","properties":{"formattedCitation":"Siemens et al. 2007","plainCitation":"Siemens et al. 2007","noteIndex":0},"citationItems":[{"id":597,"uris":["http://zotero.org/groups/2255823/items/Q69CQCX2"],"uri":["http://zotero.org/groups/2255823/items/Q69CQCX2"],"itemData":{"id":597,"type":"book","title":"Tłı̨chǫ Yatiì Enı̨htł’è Chekoa gha (Dogrib primary dictionary)","publisher":"Tłı̨chǫ Community Services Agency","publisher-place":"Northwest Territories","event-place":"Northwest Territories","author":[{"family":"Siemens","given":"Mary"},{"family":"Zoe-Martin","given":"Cecilia"},{"family":"Lafferty","given":"Lucy"},{"family":"Mantla","given":"Rose"},{"family":"Steinwand","given":"Ernestine"},{"family":"Steinwand","given":"Tammy"},{"family":"Liske","given":"Christine"}],"issued":{"date-parts":[["2007"]]}}}],"schema":"https://github.com/citation-style-language/schema/raw/master/csl-citation.json"} </w:instrText>
      </w:r>
      <w:r w:rsidR="00B54E25">
        <w:rPr>
          <w:rFonts w:ascii="Arial Unicode MS" w:eastAsia="Arial Unicode MS" w:hAnsi="Arial Unicode MS" w:cs="Arial Unicode MS"/>
          <w:sz w:val="24"/>
          <w:szCs w:val="24"/>
        </w:rPr>
        <w:fldChar w:fldCharType="separate"/>
      </w:r>
      <w:r w:rsidR="00B54E25" w:rsidRPr="00B54E25">
        <w:rPr>
          <w:rFonts w:ascii="Arial Unicode MS" w:eastAsia="Arial Unicode MS" w:hAnsi="Arial Unicode MS" w:cs="Arial Unicode MS"/>
          <w:sz w:val="24"/>
        </w:rPr>
        <w:t xml:space="preserve">Siemens et al. </w:t>
      </w:r>
      <w:r w:rsidR="00B54E25" w:rsidRPr="00B54E25">
        <w:rPr>
          <w:rFonts w:ascii="Arial Unicode MS" w:eastAsia="Arial Unicode MS" w:hAnsi="Arial Unicode MS" w:cs="Arial Unicode MS"/>
          <w:sz w:val="24"/>
        </w:rPr>
        <w:lastRenderedPageBreak/>
        <w:t>2007</w:t>
      </w:r>
      <w:r w:rsidR="00B54E25">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s well as</w:t>
      </w:r>
      <w:r w:rsidR="00B54E25">
        <w:rPr>
          <w:rFonts w:ascii="Arial Unicode MS" w:eastAsia="Arial Unicode MS" w:hAnsi="Arial Unicode MS" w:cs="Arial Unicode MS"/>
          <w:sz w:val="24"/>
          <w:szCs w:val="24"/>
        </w:rPr>
        <w:t xml:space="preserve"> the etymological wordlists in </w:t>
      </w:r>
      <w:r w:rsidR="00B54E25">
        <w:rPr>
          <w:rFonts w:ascii="Arial Unicode MS" w:eastAsia="Arial Unicode MS" w:hAnsi="Arial Unicode MS" w:cs="Arial Unicode MS"/>
          <w:sz w:val="24"/>
          <w:szCs w:val="24"/>
        </w:rPr>
        <w:fldChar w:fldCharType="begin"/>
      </w:r>
      <w:r w:rsidR="00B54E25">
        <w:rPr>
          <w:rFonts w:ascii="Arial Unicode MS" w:eastAsia="Arial Unicode MS" w:hAnsi="Arial Unicode MS" w:cs="Arial Unicode MS"/>
          <w:sz w:val="24"/>
          <w:szCs w:val="24"/>
        </w:rPr>
        <w:instrText xml:space="preserve"> ADDIN ZOTERO_ITEM CSL_CITATION {"citationID":"1VedLLjH","properties":{"formattedCitation":"Ackroyd 1976","plainCitation":"Ackroyd 1976","noteIndex":0},"citationItems":[{"id":598,"uris":["http://zotero.org/groups/2255823/items/32JHPW9S"],"uri":["http://zotero.org/groups/2255823/items/32JHPW9S"],"itemData":{"id":598,"type":"thesis","title":"Proto-Northeastern Athapaskan: stem-initial consonants and vowels","publisher":"University of Toronto","publisher-place":"Toronto","genre":"Unpublished MA thesis","event-place":"Toronto","author":[{"family":"Ackroyd","given":"Lynda"}],"issued":{"date-parts":[["1976"]]}}}],"schema":"https://github.com/citation-style-language/schema/raw/master/csl-citation.json"} </w:instrText>
      </w:r>
      <w:r w:rsidR="00B54E25">
        <w:rPr>
          <w:rFonts w:ascii="Arial Unicode MS" w:eastAsia="Arial Unicode MS" w:hAnsi="Arial Unicode MS" w:cs="Arial Unicode MS"/>
          <w:sz w:val="24"/>
          <w:szCs w:val="24"/>
        </w:rPr>
        <w:fldChar w:fldCharType="separate"/>
      </w:r>
      <w:r w:rsidR="00B54E25" w:rsidRPr="00B54E25">
        <w:rPr>
          <w:rFonts w:ascii="Arial Unicode MS" w:eastAsia="Arial Unicode MS" w:hAnsi="Arial Unicode MS" w:cs="Arial Unicode MS"/>
          <w:sz w:val="24"/>
        </w:rPr>
        <w:t>Ackroyd 1976</w:t>
      </w:r>
      <w:r w:rsidR="00B54E25">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ppear to also be useful in some cases. The only Dogrib</w:t>
      </w:r>
      <w:r w:rsidR="00B54E25">
        <w:rPr>
          <w:rFonts w:ascii="Arial Unicode MS" w:eastAsia="Arial Unicode MS" w:hAnsi="Arial Unicode MS" w:cs="Arial Unicode MS"/>
          <w:sz w:val="24"/>
          <w:szCs w:val="24"/>
        </w:rPr>
        <w:t xml:space="preserve"> grammars are the Ph.D. thesis </w:t>
      </w:r>
      <w:r w:rsidR="00B54E25">
        <w:rPr>
          <w:rFonts w:ascii="Arial Unicode MS" w:eastAsia="Arial Unicode MS" w:hAnsi="Arial Unicode MS" w:cs="Arial Unicode MS"/>
          <w:sz w:val="24"/>
          <w:szCs w:val="24"/>
        </w:rPr>
        <w:fldChar w:fldCharType="begin"/>
      </w:r>
      <w:r w:rsidR="00B54E25">
        <w:rPr>
          <w:rFonts w:ascii="Arial Unicode MS" w:eastAsia="Arial Unicode MS" w:hAnsi="Arial Unicode MS" w:cs="Arial Unicode MS"/>
          <w:sz w:val="24"/>
          <w:szCs w:val="24"/>
        </w:rPr>
        <w:instrText xml:space="preserve"> ADDIN ZOTERO_ITEM CSL_CITATION {"citationID":"eXQeNtOv","properties":{"formattedCitation":"Coleman 1976","plainCitation":"Coleman 1976","noteIndex":0},"citationItems":[{"id":592,"uris":["http://zotero.org/groups/2255823/items/ZVUH849R"],"uri":["http://zotero.org/groups/2255823/items/ZVUH849R"],"itemData":{"id":592,"type":"thesis","title":"Dogrib phonology","publisher":"University of Iowa","publisher-place":"Iowa City, Iowa","genre":"Unpublished PhD thesis","event-place":"Iowa City, Iowa","author":[{"family":"Coleman","given":"Phyllis"}],"issued":{"date-parts":[["1976"]]}}}],"schema":"https://github.com/citation-style-language/schema/raw/master/csl-citation.json"} </w:instrText>
      </w:r>
      <w:r w:rsidR="00B54E25">
        <w:rPr>
          <w:rFonts w:ascii="Arial Unicode MS" w:eastAsia="Arial Unicode MS" w:hAnsi="Arial Unicode MS" w:cs="Arial Unicode MS"/>
          <w:sz w:val="24"/>
          <w:szCs w:val="24"/>
        </w:rPr>
        <w:fldChar w:fldCharType="separate"/>
      </w:r>
      <w:r w:rsidR="00B54E25" w:rsidRPr="00B54E25">
        <w:rPr>
          <w:rFonts w:ascii="Arial Unicode MS" w:eastAsia="Arial Unicode MS" w:hAnsi="Arial Unicode MS" w:cs="Arial Unicode MS"/>
          <w:sz w:val="24"/>
        </w:rPr>
        <w:t>Coleman 1976</w:t>
      </w:r>
      <w:r w:rsidR="00B54E25">
        <w:rPr>
          <w:rFonts w:ascii="Arial Unicode MS" w:eastAsia="Arial Unicode MS" w:hAnsi="Arial Unicode MS" w:cs="Arial Unicode MS"/>
          <w:sz w:val="24"/>
          <w:szCs w:val="24"/>
        </w:rPr>
        <w:fldChar w:fldCharType="end"/>
      </w:r>
      <w:r w:rsidR="00B54E25">
        <w:rPr>
          <w:rFonts w:ascii="Arial Unicode MS" w:eastAsia="Arial Unicode MS" w:hAnsi="Arial Unicode MS" w:cs="Arial Unicode MS"/>
          <w:sz w:val="24"/>
          <w:szCs w:val="24"/>
        </w:rPr>
        <w:t xml:space="preserve"> and the primer </w:t>
      </w:r>
      <w:r w:rsidR="00B54E25">
        <w:rPr>
          <w:rFonts w:ascii="Arial Unicode MS" w:eastAsia="Arial Unicode MS" w:hAnsi="Arial Unicode MS" w:cs="Arial Unicode MS"/>
          <w:sz w:val="24"/>
          <w:szCs w:val="24"/>
        </w:rPr>
        <w:fldChar w:fldCharType="begin"/>
      </w:r>
      <w:r w:rsidR="00B54E25">
        <w:rPr>
          <w:rFonts w:ascii="Arial Unicode MS" w:eastAsia="Arial Unicode MS" w:hAnsi="Arial Unicode MS" w:cs="Arial Unicode MS"/>
          <w:sz w:val="24"/>
          <w:szCs w:val="24"/>
        </w:rPr>
        <w:instrText xml:space="preserve"> ADDIN ZOTERO_ITEM CSL_CITATION {"citationID":"WNx7ChD4","properties":{"formattedCitation":"Marinakis et al. 2007","plainCitation":"Marinakis et al. 2007","noteIndex":0},"citationItems":[{"id":593,"uris":["http://zotero.org/groups/2255823/items/TUGJ7I7L"],"uri":["http://zotero.org/groups/2255823/items/TUGJ7I7L"],"itemData":{"id":593,"type":"book","title":"Reading and writing in Tłı̨chǫ Yatiì","publisher":"Tłı̨chǫ Community Services Agency","publisher-place":"Behchoko, Northwest Territories","event-place":"Behchoko, Northwest Territories","editor":[{"family":"Marinakis","given":"Aliki"},{"family":"Richardson","given":"Mary K."},{"family":"Saxon","given":"Leslie"},{"family":"Siemens","given":"Mary"}],"issued":{"date-parts":[["2007"]]}}}],"schema":"https://github.com/citation-style-language/schema/raw/master/csl-citation.json"} </w:instrText>
      </w:r>
      <w:r w:rsidR="00B54E25">
        <w:rPr>
          <w:rFonts w:ascii="Arial Unicode MS" w:eastAsia="Arial Unicode MS" w:hAnsi="Arial Unicode MS" w:cs="Arial Unicode MS"/>
          <w:sz w:val="24"/>
          <w:szCs w:val="24"/>
        </w:rPr>
        <w:fldChar w:fldCharType="separate"/>
      </w:r>
      <w:r w:rsidR="00B54E25" w:rsidRPr="00B54E25">
        <w:rPr>
          <w:rFonts w:ascii="Arial Unicode MS" w:eastAsia="Arial Unicode MS" w:hAnsi="Arial Unicode MS" w:cs="Arial Unicode MS"/>
          <w:sz w:val="24"/>
        </w:rPr>
        <w:t>Marinakis et al. 2007</w:t>
      </w:r>
      <w:r w:rsidR="00B54E25">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e transliterate the Dogrib alphabet as follow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4950"/>
        <w:gridCol w:w="6840"/>
      </w:tblGrid>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B54E25" w:rsidP="00B54E25">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tzJCsCin","properties":{"formattedCitation":"Saxon &amp; Siemens 1996; Marinakis et al. 2007","plainCitation":"Saxon &amp; Siemens 1996; Marinakis et al. 2007","noteIndex":0},"citationItems":[{"id":594,"uris":["http://zotero.org/groups/2255823/items/ZUN895I7"],"uri":["http://zotero.org/groups/2255823/items/ZUN895I7"],"itemData":{"id":594,"type":"book","title":"Tłı̨chǫ Yatiì Enı̨htł’è (A Dogrib dictionary)","publisher":"Dogrib Divisional Board of Education","publisher-place":"Dettah, NWT","source":"Open WorldCat","event-place":"Dettah, NWT","note":"OCLC: 654475116","language":"English","editor":[{"family":"Saxon","given":"Leslie"},{"family":"Siemens","given":"Mary"}],"issued":{"date-parts":[["1996"]]}}},{"id":593,"uris":["http://zotero.org/groups/2255823/items/TUGJ7I7L"],"uri":["http://zotero.org/groups/2255823/items/TUGJ7I7L"],"itemData":{"id":593,"type":"book","title":"Reading and writing in Tłı̨chǫ Yatiì","publisher":"Tłı̨chǫ Community Services Agency","publisher-place":"Behchoko, Northwest Territories","event-place":"Behchoko, Northwest Territories","editor":[{"family":"Marinakis","given":"Aliki"},{"family":"Richardson","given":"Mary K."},{"family":"Saxon","given":"Leslie"},{"family":"Siemens","given":"Mary"}],"issued":{"date-parts":[["2007"]]}}}],"schema":"https://github.com/citation-style-language/schema/raw/master/csl-citation.json"} </w:instrText>
            </w:r>
            <w:r>
              <w:rPr>
                <w:rFonts w:ascii="Arial Unicode MS" w:eastAsia="Arial Unicode MS" w:hAnsi="Arial Unicode MS" w:cs="Arial Unicode MS"/>
                <w:sz w:val="24"/>
                <w:szCs w:val="24"/>
              </w:rPr>
              <w:fldChar w:fldCharType="separate"/>
            </w:r>
            <w:r w:rsidRPr="00B54E25">
              <w:rPr>
                <w:rFonts w:ascii="Arial Unicode MS" w:eastAsia="Arial Unicode MS" w:hAnsi="Arial Unicode MS" w:cs="Arial Unicode MS"/>
                <w:sz w:val="24"/>
              </w:rPr>
              <w:t>Saxon &amp; Siemens 1996; Marinakis et al. 2007</w:t>
            </w:r>
            <w:r>
              <w:rPr>
                <w:rFonts w:ascii="Arial Unicode MS" w:eastAsia="Arial Unicode MS" w:hAnsi="Arial Unicode MS" w:cs="Arial Unicode MS"/>
                <w:sz w:val="24"/>
                <w:szCs w:val="24"/>
              </w:rPr>
              <w:fldChar w:fldCharType="end"/>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B54E25"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b</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w:eastAsia="Arial Unicode MS" w:hAnsi="Arial" w:cs="Arial"/>
                <w:sz w:val="24"/>
                <w:szCs w:val="24"/>
              </w:rPr>
              <w:t>ᵐ</w:t>
            </w:r>
            <w:r w:rsidRPr="00610B2D">
              <w:rPr>
                <w:rFonts w:ascii="Arial Unicode MS" w:eastAsia="Arial Unicode MS" w:hAnsi="Arial Unicode MS" w:cs="Arial Unicode MS"/>
                <w:sz w:val="24"/>
                <w:szCs w:val="24"/>
              </w:rPr>
              <w:t>p</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consonant or a paus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d</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ⁿt</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l</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ł</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ʰ (before a vowel) / ƛ (before a consonant or a paus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ł</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ƛʼ </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consonant or a paus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z</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j</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ʰ (before a vowel) / č (before a consonant or a paus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h</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ž</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h</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h</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ʷ</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ʷ (before a vowel) / kʷ (before a consonant or a paus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ʷ</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ʍ</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r</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r</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ʔ</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 ı</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V</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ː</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V̨</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ː</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VV</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V́ː</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VV̀</w:t>
            </w:r>
            <w:r w:rsidR="00802EEE">
              <w:rPr>
                <w:rFonts w:ascii="Arial Unicode MS" w:eastAsia="Arial Unicode MS" w:hAnsi="Arial Unicode MS" w:cs="Arial Unicode MS"/>
                <w:sz w:val="24"/>
                <w:szCs w:val="24"/>
              </w:rPr>
              <w:t xml:space="preserve"> </w:t>
            </w:r>
          </w:p>
        </w:tc>
        <w:tc>
          <w:tcPr>
            <w:tcW w:w="68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V̀ː</w:t>
            </w:r>
          </w:p>
        </w:tc>
      </w:tr>
    </w:tbl>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ot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 Normally </w:t>
      </w:r>
      <w:r w:rsidRPr="00610B2D">
        <w:rPr>
          <w:rFonts w:ascii="Arial Unicode MS" w:eastAsia="Arial Unicode MS" w:hAnsi="Arial Unicode MS" w:cs="Arial Unicode MS"/>
          <w:i/>
          <w:iCs/>
          <w:sz w:val="24"/>
          <w:szCs w:val="24"/>
        </w:rPr>
        <w:t>r</w:t>
      </w:r>
      <w:r w:rsidRPr="00610B2D">
        <w:rPr>
          <w:rFonts w:ascii="Arial Unicode MS" w:eastAsia="Arial Unicode MS" w:hAnsi="Arial Unicode MS" w:cs="Arial Unicode MS"/>
          <w:sz w:val="24"/>
          <w:szCs w:val="24"/>
        </w:rPr>
        <w:t xml:space="preserve"> occurs either in the verbal prefix -</w:t>
      </w:r>
      <w:r w:rsidRPr="00610B2D">
        <w:rPr>
          <w:rFonts w:ascii="Arial Unicode MS" w:eastAsia="Arial Unicode MS" w:hAnsi="Arial Unicode MS" w:cs="Arial Unicode MS"/>
          <w:i/>
          <w:iCs/>
          <w:sz w:val="24"/>
          <w:szCs w:val="24"/>
        </w:rPr>
        <w:t>re-</w:t>
      </w:r>
      <w:r w:rsidRPr="00610B2D">
        <w:rPr>
          <w:rFonts w:ascii="Arial Unicode MS" w:eastAsia="Arial Unicode MS" w:hAnsi="Arial Unicode MS" w:cs="Arial Unicode MS"/>
          <w:sz w:val="24"/>
          <w:szCs w:val="24"/>
        </w:rPr>
        <w:t xml:space="preserve"> (&lt; </w:t>
      </w:r>
      <w:r w:rsidRPr="00610B2D">
        <w:rPr>
          <w:rFonts w:ascii="Arial Unicode MS" w:eastAsia="Arial Unicode MS" w:hAnsi="Arial Unicode MS" w:cs="Arial Unicode MS"/>
          <w:i/>
          <w:iCs/>
          <w:sz w:val="24"/>
          <w:szCs w:val="24"/>
        </w:rPr>
        <w:t>*-te-</w:t>
      </w:r>
      <w:r w:rsidR="00F17292">
        <w:rPr>
          <w:rFonts w:ascii="Arial Unicode MS" w:eastAsia="Arial Unicode MS" w:hAnsi="Arial Unicode MS" w:cs="Arial Unicode MS"/>
          <w:sz w:val="24"/>
          <w:szCs w:val="24"/>
        </w:rPr>
        <w:t xml:space="preserve">) or in loanwords (cf. </w:t>
      </w:r>
      <w:r w:rsidR="00F17292">
        <w:rPr>
          <w:rFonts w:ascii="Arial Unicode MS" w:eastAsia="Arial Unicode MS" w:hAnsi="Arial Unicode MS" w:cs="Arial Unicode MS"/>
          <w:sz w:val="24"/>
          <w:szCs w:val="24"/>
        </w:rPr>
        <w:fldChar w:fldCharType="begin"/>
      </w:r>
      <w:r w:rsidR="00F17292">
        <w:rPr>
          <w:rFonts w:ascii="Arial Unicode MS" w:eastAsia="Arial Unicode MS" w:hAnsi="Arial Unicode MS" w:cs="Arial Unicode MS"/>
          <w:sz w:val="24"/>
          <w:szCs w:val="24"/>
        </w:rPr>
        <w:instrText xml:space="preserve"> ADDIN ZOTERO_ITEM CSL_CITATION {"citationID":"lNOkDv7w","properties":{"formattedCitation":"Coleman 1976: 9, 17","plainCitation":"Coleman 1976: 9, 17","noteIndex":0},"citationItems":[{"id":592,"uris":["http://zotero.org/groups/2255823/items/ZVUH849R"],"uri":["http://zotero.org/groups/2255823/items/ZVUH849R"],"itemData":{"id":592,"type":"thesis","title":"Dogrib phonology","publisher":"University of Iowa","publisher-place":"Iowa City, Iowa","genre":"Unpublished PhD thesis","event-place":"Iowa City, Iowa","author":[{"family":"Coleman","given":"Phyllis"}],"issued":{"date-parts":[["1976"]]}},"locator":"9, 17"}],"schema":"https://github.com/citation-style-language/schema/raw/master/csl-citation.json"} </w:instrText>
      </w:r>
      <w:r w:rsidR="00F17292">
        <w:rPr>
          <w:rFonts w:ascii="Arial Unicode MS" w:eastAsia="Arial Unicode MS" w:hAnsi="Arial Unicode MS" w:cs="Arial Unicode MS"/>
          <w:sz w:val="24"/>
          <w:szCs w:val="24"/>
        </w:rPr>
        <w:fldChar w:fldCharType="separate"/>
      </w:r>
      <w:r w:rsidR="00F17292" w:rsidRPr="00F17292">
        <w:rPr>
          <w:rFonts w:ascii="Arial Unicode MS" w:eastAsia="Arial Unicode MS" w:hAnsi="Arial Unicode MS" w:cs="Arial Unicode MS"/>
          <w:sz w:val="24"/>
        </w:rPr>
        <w:t>Coleman 1976: 9, 17</w:t>
      </w:r>
      <w:r w:rsidR="00F17292">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r</w:t>
      </w:r>
      <w:r w:rsidRPr="00610B2D">
        <w:rPr>
          <w:rFonts w:ascii="Arial Unicode MS" w:eastAsia="Arial Unicode MS" w:hAnsi="Arial Unicode MS" w:cs="Arial Unicode MS"/>
          <w:sz w:val="24"/>
          <w:szCs w:val="24"/>
        </w:rPr>
        <w:t xml:space="preserve"> is frequ</w:t>
      </w:r>
      <w:r w:rsidR="00F17292">
        <w:rPr>
          <w:rFonts w:ascii="Arial Unicode MS" w:eastAsia="Arial Unicode MS" w:hAnsi="Arial Unicode MS" w:cs="Arial Unicode MS"/>
          <w:sz w:val="24"/>
          <w:szCs w:val="24"/>
        </w:rPr>
        <w:t>ently omitted by some speakers (</w:t>
      </w:r>
      <w:r w:rsidR="00F17292">
        <w:rPr>
          <w:rFonts w:ascii="Arial Unicode MS" w:eastAsia="Arial Unicode MS" w:hAnsi="Arial Unicode MS" w:cs="Arial Unicode MS"/>
          <w:sz w:val="24"/>
          <w:szCs w:val="24"/>
        </w:rPr>
        <w:fldChar w:fldCharType="begin"/>
      </w:r>
      <w:r w:rsidR="00F17292">
        <w:rPr>
          <w:rFonts w:ascii="Arial Unicode MS" w:eastAsia="Arial Unicode MS" w:hAnsi="Arial Unicode MS" w:cs="Arial Unicode MS"/>
          <w:sz w:val="24"/>
          <w:szCs w:val="24"/>
        </w:rPr>
        <w:instrText xml:space="preserve"> ADDIN ZOTERO_ITEM CSL_CITATION {"citationID":"IkaaIRks","properties":{"formattedCitation":"Marinakis et al. 2007: 14","plainCitation":"Marinakis et al. 2007: 14","noteIndex":0},"citationItems":[{"id":593,"uris":["http://zotero.org/groups/2255823/items/TUGJ7I7L"],"uri":["http://zotero.org/groups/2255823/items/TUGJ7I7L"],"itemData":{"id":593,"type":"book","title":"Reading and writing in Tłı̨chǫ Yatiì","publisher":"Tłı̨chǫ Community Services Agency","publisher-place":"Behchoko, Northwest Territories","event-place":"Behchoko, Northwest Territories","editor":[{"family":"Marinakis","given":"Aliki"},{"family":"Richardson","given":"Mary K."},{"family":"Saxon","given":"Leslie"},{"family":"Siemens","given":"Mary"}],"issued":{"date-parts":[["2007"]]}},"locator":"14"}],"schema":"https://github.com/citation-style-language/schema/raw/master/csl-citation.json"} </w:instrText>
      </w:r>
      <w:r w:rsidR="00F17292">
        <w:rPr>
          <w:rFonts w:ascii="Arial Unicode MS" w:eastAsia="Arial Unicode MS" w:hAnsi="Arial Unicode MS" w:cs="Arial Unicode MS"/>
          <w:sz w:val="24"/>
          <w:szCs w:val="24"/>
        </w:rPr>
        <w:fldChar w:fldCharType="separate"/>
      </w:r>
      <w:r w:rsidR="00F17292" w:rsidRPr="00F17292">
        <w:rPr>
          <w:rFonts w:ascii="Arial Unicode MS" w:eastAsia="Arial Unicode MS" w:hAnsi="Arial Unicode MS" w:cs="Arial Unicode MS"/>
          <w:sz w:val="24"/>
        </w:rPr>
        <w:t>Marinakis et al. 2007: 14</w:t>
      </w:r>
      <w:r w:rsidR="00F17292">
        <w:rPr>
          <w:rFonts w:ascii="Arial Unicode MS" w:eastAsia="Arial Unicode MS" w:hAnsi="Arial Unicode MS" w:cs="Arial Unicode MS"/>
          <w:sz w:val="24"/>
          <w:szCs w:val="24"/>
        </w:rPr>
        <w:fldChar w:fldCharType="end"/>
      </w:r>
      <w:r w:rsidR="00F17292">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2. Prenasalized </w:t>
      </w:r>
      <w:r w:rsidRPr="00610B2D">
        <w:rPr>
          <w:rFonts w:ascii="Arial" w:eastAsia="Arial Unicode MS" w:hAnsi="Arial" w:cs="Arial"/>
          <w:i/>
          <w:iCs/>
          <w:sz w:val="24"/>
          <w:szCs w:val="24"/>
        </w:rPr>
        <w:t>ᵐ</w:t>
      </w:r>
      <w:r w:rsidRPr="00610B2D">
        <w:rPr>
          <w:rFonts w:ascii="Arial Unicode MS" w:eastAsia="Arial Unicode MS" w:hAnsi="Arial Unicode MS" w:cs="Arial Unicode MS"/>
          <w:i/>
          <w:iCs/>
          <w:sz w:val="24"/>
          <w:szCs w:val="24"/>
        </w:rPr>
        <w:t>p ⁿt</w:t>
      </w:r>
      <w:r w:rsidRPr="00610B2D">
        <w:rPr>
          <w:rFonts w:ascii="Arial Unicode MS" w:eastAsia="Arial Unicode MS" w:hAnsi="Arial Unicode MS" w:cs="Arial Unicode MS"/>
          <w:sz w:val="24"/>
          <w:szCs w:val="24"/>
        </w:rPr>
        <w:t xml:space="preserve"> are typical for the elder generation, whereas the majority of current speakers simplifies them to </w:t>
      </w:r>
      <w:r w:rsidRPr="00610B2D">
        <w:rPr>
          <w:rFonts w:ascii="Arial Unicode MS" w:eastAsia="Arial Unicode MS" w:hAnsi="Arial Unicode MS" w:cs="Arial Unicode MS"/>
          <w:i/>
          <w:iCs/>
          <w:sz w:val="24"/>
          <w:szCs w:val="24"/>
        </w:rPr>
        <w:t>p t</w:t>
      </w:r>
      <w:r w:rsidRPr="00610B2D">
        <w:rPr>
          <w:rFonts w:ascii="Arial Unicode MS" w:eastAsia="Arial Unicode MS" w:hAnsi="Arial Unicode MS" w:cs="Arial Unicode MS"/>
          <w:sz w:val="24"/>
          <w:szCs w:val="24"/>
        </w:rPr>
        <w:t xml:space="preserve"> (it should be noted that except for some loanwords, </w:t>
      </w:r>
      <w:r w:rsidRPr="00610B2D">
        <w:rPr>
          <w:rFonts w:ascii="Arial Unicode MS" w:eastAsia="Arial Unicode MS" w:hAnsi="Arial Unicode MS" w:cs="Arial Unicode MS"/>
          <w:i/>
          <w:iCs/>
          <w:sz w:val="24"/>
          <w:szCs w:val="24"/>
        </w:rPr>
        <w:t>p</w:t>
      </w:r>
      <w:r w:rsidRPr="00610B2D">
        <w:rPr>
          <w:rFonts w:ascii="Arial Unicode MS" w:eastAsia="Arial Unicode MS" w:hAnsi="Arial Unicode MS" w:cs="Arial Unicode MS"/>
          <w:sz w:val="24"/>
          <w:szCs w:val="24"/>
        </w:rPr>
        <w:t xml:space="preserve"> is a new sound for Dogrib; this is not right for </w:t>
      </w:r>
      <w:r w:rsidRPr="00610B2D">
        <w:rPr>
          <w:rFonts w:ascii="Arial Unicode MS" w:eastAsia="Arial Unicode MS" w:hAnsi="Arial Unicode MS" w:cs="Arial Unicode MS"/>
          <w:i/>
          <w:iCs/>
          <w:sz w:val="24"/>
          <w:szCs w:val="24"/>
        </w:rPr>
        <w:t>t</w:t>
      </w:r>
      <w:r w:rsidRPr="00610B2D">
        <w:rPr>
          <w:rFonts w:ascii="Arial Unicode MS" w:eastAsia="Arial Unicode MS" w:hAnsi="Arial Unicode MS" w:cs="Arial Unicode MS"/>
          <w:sz w:val="24"/>
          <w:szCs w:val="24"/>
        </w:rPr>
        <w:t>, which is a full-fledged phoneme in conservative Dogrib)</w:t>
      </w:r>
      <w:r w:rsidR="00F32BE3">
        <w:rPr>
          <w:rFonts w:ascii="Arial Unicode MS" w:eastAsia="Arial Unicode MS" w:hAnsi="Arial Unicode MS" w:cs="Arial Unicode MS"/>
          <w:sz w:val="24"/>
          <w:szCs w:val="24"/>
        </w:rPr>
        <w:t xml:space="preserve"> (</w:t>
      </w:r>
      <w:r w:rsidR="00F32BE3">
        <w:rPr>
          <w:rFonts w:ascii="Arial Unicode MS" w:eastAsia="Arial Unicode MS" w:hAnsi="Arial Unicode MS" w:cs="Arial Unicode MS"/>
          <w:sz w:val="24"/>
          <w:szCs w:val="24"/>
        </w:rPr>
        <w:fldChar w:fldCharType="begin"/>
      </w:r>
      <w:r w:rsidR="00F32BE3">
        <w:rPr>
          <w:rFonts w:ascii="Arial Unicode MS" w:eastAsia="Arial Unicode MS" w:hAnsi="Arial Unicode MS" w:cs="Arial Unicode MS"/>
          <w:sz w:val="24"/>
          <w:szCs w:val="24"/>
        </w:rPr>
        <w:instrText xml:space="preserve"> ADDIN ZOTERO_ITEM CSL_CITATION {"citationID":"uCGCNDgU","properties":{"formattedCitation":"Rice &amp; Saxon 2002: 127\\uc0\\u8211{}128; Coleman 1976: 16","plainCitation":"Rice &amp; Saxon 2002: 127–128; Coleman 1976: 16","noteIndex":0},"citationItems":[{"id":600,"uris":["http://zotero.org/groups/2255823/items/AJHD3QKA"],"uri":["http://zotero.org/groups/2255823/items/AJHD3QKA"],"itemData":{"id":600,"type":"chapter","title":"Issues of standardization and community in aboriginal language lexicography","container-title":"Making dictionaries: preserving indigenous languages of the Americas","publisher":"University of California Press","publisher-place":"Berkeley","page":"125-154","source":"Library of Congress ISBN","event-place":"Berkeley","ISBN":"978-0-520-22995-2","call-number":"PM136 .M35 2002","editor":[{"family":"Frawley","given":"William"},{"family":"Hill","given":"Kenneth C."},{"family":"Munro","given":"Pamela"}],"author":[{"family":"Rice","given":"Keren"},{"family":"Saxon","given":"Leslie"}],"issued":{"date-parts":[["2002"]]}},"locator":"127-128"},{"id":592,"uris":["http://zotero.org/groups/2255823/items/ZVUH849R"],"uri":["http://zotero.org/groups/2255823/items/ZVUH849R"],"itemData":{"id":592,"type":"thesis","title":"Dogrib phonology","publisher":"University of Iowa","publisher-place":"Iowa City, Iowa","genre":"Unpublished PhD thesis","event-place":"Iowa City, Iowa","author":[{"family":"Coleman","given":"Phyllis"}],"issued":{"date-parts":[["1976"]]}},"locator":"16"}],"schema":"https://github.com/citation-style-language/schema/raw/master/csl-citation.json"} </w:instrText>
      </w:r>
      <w:r w:rsidR="00F32BE3">
        <w:rPr>
          <w:rFonts w:ascii="Arial Unicode MS" w:eastAsia="Arial Unicode MS" w:hAnsi="Arial Unicode MS" w:cs="Arial Unicode MS"/>
          <w:sz w:val="24"/>
          <w:szCs w:val="24"/>
        </w:rPr>
        <w:fldChar w:fldCharType="separate"/>
      </w:r>
      <w:r w:rsidR="00F32BE3" w:rsidRPr="00F32BE3">
        <w:rPr>
          <w:rFonts w:ascii="Arial Unicode MS" w:eastAsia="Arial Unicode MS" w:hAnsi="Arial Unicode MS" w:cs="Arial Unicode MS"/>
          <w:sz w:val="24"/>
          <w:szCs w:val="24"/>
        </w:rPr>
        <w:t>Rice &amp; Saxon 2002: 127–128; Coleman 1976: 16</w:t>
      </w:r>
      <w:r w:rsidR="00F32BE3">
        <w:rPr>
          <w:rFonts w:ascii="Arial Unicode MS" w:eastAsia="Arial Unicode MS" w:hAnsi="Arial Unicode MS" w:cs="Arial Unicode MS"/>
          <w:sz w:val="24"/>
          <w:szCs w:val="24"/>
        </w:rPr>
        <w:fldChar w:fldCharType="end"/>
      </w:r>
      <w:r w:rsidR="00F32BE3">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3. Younger speakers merge the alveolar (</w:t>
      </w:r>
      <w:r w:rsidRPr="00610B2D">
        <w:rPr>
          <w:rFonts w:ascii="Arial Unicode MS" w:eastAsia="Arial Unicode MS" w:hAnsi="Arial Unicode MS" w:cs="Arial Unicode MS"/>
          <w:i/>
          <w:iCs/>
          <w:sz w:val="24"/>
          <w:szCs w:val="24"/>
        </w:rPr>
        <w:t>c cʰ cʼ s z</w:t>
      </w:r>
      <w:r w:rsidRPr="00610B2D">
        <w:rPr>
          <w:rFonts w:ascii="Arial Unicode MS" w:eastAsia="Arial Unicode MS" w:hAnsi="Arial Unicode MS" w:cs="Arial Unicode MS"/>
          <w:sz w:val="24"/>
          <w:szCs w:val="24"/>
        </w:rPr>
        <w:t>) and postalveolar (</w:t>
      </w:r>
      <w:r w:rsidRPr="00610B2D">
        <w:rPr>
          <w:rFonts w:ascii="Arial Unicode MS" w:eastAsia="Arial Unicode MS" w:hAnsi="Arial Unicode MS" w:cs="Arial Unicode MS"/>
          <w:i/>
          <w:iCs/>
          <w:sz w:val="24"/>
          <w:szCs w:val="24"/>
        </w:rPr>
        <w:t>č čʰ čʼ š ž</w:t>
      </w:r>
      <w:r w:rsidRPr="00610B2D">
        <w:rPr>
          <w:rFonts w:ascii="Arial Unicode MS" w:eastAsia="Arial Unicode MS" w:hAnsi="Arial Unicode MS" w:cs="Arial Unicode MS"/>
          <w:sz w:val="24"/>
          <w:szCs w:val="24"/>
        </w:rPr>
        <w:t xml:space="preserve">) series as </w:t>
      </w:r>
      <w:r w:rsidRPr="00610B2D">
        <w:rPr>
          <w:rFonts w:ascii="Arial Unicode MS" w:eastAsia="Arial Unicode MS" w:hAnsi="Arial Unicode MS" w:cs="Arial Unicode MS"/>
          <w:i/>
          <w:iCs/>
          <w:sz w:val="24"/>
          <w:szCs w:val="24"/>
        </w:rPr>
        <w:t>c cʰ cʼ s z</w:t>
      </w:r>
      <w:r w:rsidRPr="00610B2D">
        <w:rPr>
          <w:rFonts w:ascii="Arial Unicode MS" w:eastAsia="Arial Unicode MS" w:hAnsi="Arial Unicode MS" w:cs="Arial Unicode MS"/>
          <w:sz w:val="24"/>
          <w:szCs w:val="24"/>
        </w:rPr>
        <w:t xml:space="preserve"> (this neutralization also has geographical distribution)</w:t>
      </w:r>
      <w:r w:rsidR="00F32BE3">
        <w:rPr>
          <w:rFonts w:ascii="Arial Unicode MS" w:eastAsia="Arial Unicode MS" w:hAnsi="Arial Unicode MS" w:cs="Arial Unicode MS"/>
          <w:sz w:val="24"/>
          <w:szCs w:val="24"/>
        </w:rPr>
        <w:t xml:space="preserve"> (</w:t>
      </w:r>
      <w:r w:rsidR="00F32BE3">
        <w:rPr>
          <w:rFonts w:ascii="Arial Unicode MS" w:eastAsia="Arial Unicode MS" w:hAnsi="Arial Unicode MS" w:cs="Arial Unicode MS"/>
          <w:sz w:val="24"/>
          <w:szCs w:val="24"/>
        </w:rPr>
        <w:fldChar w:fldCharType="begin"/>
      </w:r>
      <w:r w:rsidR="00F32BE3">
        <w:rPr>
          <w:rFonts w:ascii="Arial Unicode MS" w:eastAsia="Arial Unicode MS" w:hAnsi="Arial Unicode MS" w:cs="Arial Unicode MS"/>
          <w:sz w:val="24"/>
          <w:szCs w:val="24"/>
        </w:rPr>
        <w:instrText xml:space="preserve"> ADDIN ZOTERO_ITEM CSL_CITATION {"citationID":"yoqszcLW","properties":{"formattedCitation":"Rice &amp; Saxon 2002: 128\\uc0\\u8211{}129","plainCitation":"Rice &amp; Saxon 2002: 128–129","noteIndex":0},"citationItems":[{"id":600,"uris":["http://zotero.org/groups/2255823/items/AJHD3QKA"],"uri":["http://zotero.org/groups/2255823/items/AJHD3QKA"],"itemData":{"id":600,"type":"chapter","title":"Issues of standardization and community in aboriginal language lexicography","container-title":"Making dictionaries: preserving indigenous languages of the Americas","publisher":"University of California Press","publisher-place":"Berkeley","page":"125-154","source":"Library of Congress ISBN","event-place":"Berkeley","ISBN":"978-0-520-22995-2","call-number":"PM136 .M35 2002","editor":[{"family":"Frawley","given":"William"},{"family":"Hill","given":"Kenneth C."},{"family":"Munro","given":"Pamela"}],"author":[{"family":"Rice","given":"Keren"},{"family":"Saxon","given":"Leslie"}],"issued":{"date-parts":[["2002"]]}},"locator":"128-129"}],"schema":"https://github.com/citation-style-language/schema/raw/master/csl-citation.json"} </w:instrText>
      </w:r>
      <w:r w:rsidR="00F32BE3">
        <w:rPr>
          <w:rFonts w:ascii="Arial Unicode MS" w:eastAsia="Arial Unicode MS" w:hAnsi="Arial Unicode MS" w:cs="Arial Unicode MS"/>
          <w:sz w:val="24"/>
          <w:szCs w:val="24"/>
        </w:rPr>
        <w:fldChar w:fldCharType="separate"/>
      </w:r>
      <w:r w:rsidR="00F32BE3" w:rsidRPr="00F32BE3">
        <w:rPr>
          <w:rFonts w:ascii="Arial Unicode MS" w:eastAsia="Arial Unicode MS" w:hAnsi="Arial Unicode MS" w:cs="Arial Unicode MS"/>
          <w:sz w:val="24"/>
          <w:szCs w:val="24"/>
        </w:rPr>
        <w:t>Rice &amp; Saxon 2002: 128–129</w:t>
      </w:r>
      <w:r w:rsidR="00F32BE3">
        <w:rPr>
          <w:rFonts w:ascii="Arial Unicode MS" w:eastAsia="Arial Unicode MS" w:hAnsi="Arial Unicode MS" w:cs="Arial Unicode MS"/>
          <w:sz w:val="24"/>
          <w:szCs w:val="24"/>
        </w:rPr>
        <w:fldChar w:fldCharType="end"/>
      </w:r>
      <w:r w:rsidR="00F32BE3">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4. Tone is defined for each syllable in the word. Two tones are opposed: high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not marked in the traditional orthography) and low </w:t>
      </w:r>
      <w:r w:rsidRPr="00610B2D">
        <w:rPr>
          <w:rFonts w:ascii="Arial Unicode MS" w:eastAsia="Arial Unicode MS" w:hAnsi="Arial Unicode MS" w:cs="Arial Unicode MS"/>
          <w:i/>
          <w:iCs/>
          <w:sz w:val="24"/>
          <w:szCs w:val="24"/>
        </w:rPr>
        <w:t xml:space="preserve">V̀ </w:t>
      </w:r>
      <w:r w:rsidRPr="00610B2D">
        <w:rPr>
          <w:rFonts w:ascii="Arial Unicode MS" w:eastAsia="Arial Unicode MS" w:hAnsi="Arial Unicode MS" w:cs="Arial Unicode MS"/>
          <w:sz w:val="24"/>
          <w:szCs w:val="24"/>
        </w:rPr>
        <w:t xml:space="preserve">(orthographically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lastRenderedPageBreak/>
        <w:t>North Slavey</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North Slavey consists of three dialects: Hare, Bearlake, Mountain. Sometimes these three together with the closely related language South Slavey are treated as dialects of a </w:t>
      </w:r>
      <w:r w:rsidR="003106DB">
        <w:rPr>
          <w:rFonts w:ascii="Arial Unicode MS" w:eastAsia="Arial Unicode MS" w:hAnsi="Arial Unicode MS" w:cs="Arial Unicode MS"/>
          <w:sz w:val="24"/>
          <w:szCs w:val="24"/>
        </w:rPr>
        <w:t>single Slave language (</w:t>
      </w:r>
      <w:r w:rsidR="003106DB">
        <w:rPr>
          <w:rFonts w:ascii="Arial Unicode MS" w:eastAsia="Arial Unicode MS" w:hAnsi="Arial Unicode MS" w:cs="Arial Unicode MS"/>
          <w:sz w:val="24"/>
          <w:szCs w:val="24"/>
        </w:rPr>
        <w:fldChar w:fldCharType="begin"/>
      </w:r>
      <w:r w:rsidR="003106DB">
        <w:rPr>
          <w:rFonts w:ascii="Arial Unicode MS" w:eastAsia="Arial Unicode MS" w:hAnsi="Arial Unicode MS" w:cs="Arial Unicode MS"/>
          <w:sz w:val="24"/>
          <w:szCs w:val="24"/>
        </w:rPr>
        <w:instrText xml:space="preserve"> ADDIN ZOTERO_ITEM CSL_CITATION {"citationID":"OJ82ayw3","properties":{"formattedCitation":"Rice 1989: 1, 10\\uc0\\u8211{}11","plainCitation":"Rice 1989: 1, 10–11","noteIndex":0},"citationItems":[{"id":603,"uris":["http://zotero.org/groups/2255823/items/XE59C9WW"],"uri":["http://zotero.org/groups/2255823/items/XE59C9WW"],"itemData":{"id":603,"type":"book","title":"A grammar of Slave","collection-title":"Mouton grammar library","collection-number":"5","publisher":"Mouton de Gruyter","publisher-place":"Berlin","number-of-pages":"1370","source":"Gemeinsamer Bibliotheksverbund ISBN","event-place":"Berlin","ISBN":"978-3-11-010779-1","note":"OCLC: 243168795","language":"eng","author":[{"family":"Rice","given":"Keren"}],"issued":{"date-parts":[["1989"]]}},"locator":"1, 10-11"}],"schema":"https://github.com/citation-style-language/schema/raw/master/csl-citation.json"} </w:instrText>
      </w:r>
      <w:r w:rsidR="003106DB">
        <w:rPr>
          <w:rFonts w:ascii="Arial Unicode MS" w:eastAsia="Arial Unicode MS" w:hAnsi="Arial Unicode MS" w:cs="Arial Unicode MS"/>
          <w:sz w:val="24"/>
          <w:szCs w:val="24"/>
        </w:rPr>
        <w:fldChar w:fldCharType="separate"/>
      </w:r>
      <w:r w:rsidR="003106DB" w:rsidRPr="003106DB">
        <w:rPr>
          <w:rFonts w:ascii="Arial Unicode MS" w:eastAsia="Arial Unicode MS" w:hAnsi="Arial Unicode MS" w:cs="Arial Unicode MS"/>
          <w:sz w:val="24"/>
          <w:szCs w:val="24"/>
        </w:rPr>
        <w:t>Rice 1989: 1, 10–11</w:t>
      </w:r>
      <w:r w:rsidR="003106DB">
        <w:rPr>
          <w:rFonts w:ascii="Arial Unicode MS" w:eastAsia="Arial Unicode MS" w:hAnsi="Arial Unicode MS" w:cs="Arial Unicode MS"/>
          <w:sz w:val="24"/>
          <w:szCs w:val="24"/>
        </w:rPr>
        <w:fldChar w:fldCharType="end"/>
      </w:r>
      <w:r w:rsidR="003106DB">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Our North Slavey list is based on the Hare dialect which is the only one sufficiently documented for our purposes.</w:t>
      </w:r>
    </w:p>
    <w:p w:rsid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primary lexicographic source for the Hare dialect</w:t>
      </w:r>
      <w:r w:rsidR="00B87C3E">
        <w:rPr>
          <w:rFonts w:ascii="Arial Unicode MS" w:eastAsia="Arial Unicode MS" w:hAnsi="Arial Unicode MS" w:cs="Arial Unicode MS"/>
          <w:sz w:val="24"/>
          <w:szCs w:val="24"/>
        </w:rPr>
        <w:t xml:space="preserve"> is the preliminary dictionary </w:t>
      </w:r>
      <w:r w:rsidR="00B87C3E">
        <w:rPr>
          <w:rFonts w:ascii="Arial Unicode MS" w:eastAsia="Arial Unicode MS" w:hAnsi="Arial Unicode MS" w:cs="Arial Unicode MS"/>
          <w:sz w:val="24"/>
          <w:szCs w:val="24"/>
        </w:rPr>
        <w:fldChar w:fldCharType="begin"/>
      </w:r>
      <w:r w:rsidR="00B87C3E">
        <w:rPr>
          <w:rFonts w:ascii="Arial Unicode MS" w:eastAsia="Arial Unicode MS" w:hAnsi="Arial Unicode MS" w:cs="Arial Unicode MS"/>
          <w:sz w:val="24"/>
          <w:szCs w:val="24"/>
        </w:rPr>
        <w:instrText xml:space="preserve"> ADDIN ZOTERO_ITEM CSL_CITATION {"citationID":"04Xf0Yro","properties":{"formattedCitation":"Rice 1978","plainCitation":"Rice 1978","noteIndex":0},"citationItems":[{"id":602,"uris":["http://zotero.org/groups/2255823/items/J6FPNLBF"],"uri":["http://zotero.org/groups/2255823/items/J6FPNLBF"],"itemData":{"id":602,"type":"book","title":"Hare dictionary","publisher":"Northern Social Research Division, Department of Indian and Northern Affairs","publisher-place":"Ottawa","event-place":"Ottawa","author":[{"family":"Rice","given":"Keren"}],"issued":{"date-parts":[["1978"]]}}}],"schema":"https://github.com/citation-style-language/schema/raw/master/csl-citation.json"} </w:instrText>
      </w:r>
      <w:r w:rsidR="00B87C3E">
        <w:rPr>
          <w:rFonts w:ascii="Arial Unicode MS" w:eastAsia="Arial Unicode MS" w:hAnsi="Arial Unicode MS" w:cs="Arial Unicode MS"/>
          <w:sz w:val="24"/>
          <w:szCs w:val="24"/>
        </w:rPr>
        <w:fldChar w:fldCharType="separate"/>
      </w:r>
      <w:r w:rsidR="00B87C3E" w:rsidRPr="00B87C3E">
        <w:rPr>
          <w:rFonts w:ascii="Arial Unicode MS" w:eastAsia="Arial Unicode MS" w:hAnsi="Arial Unicode MS" w:cs="Arial Unicode MS"/>
          <w:sz w:val="24"/>
        </w:rPr>
        <w:t>Rice 1978</w:t>
      </w:r>
      <w:r w:rsidR="00B87C3E">
        <w:rPr>
          <w:rFonts w:ascii="Arial Unicode MS" w:eastAsia="Arial Unicode MS" w:hAnsi="Arial Unicode MS" w:cs="Arial Unicode MS"/>
          <w:sz w:val="24"/>
          <w:szCs w:val="24"/>
        </w:rPr>
        <w:fldChar w:fldCharType="end"/>
      </w:r>
      <w:r w:rsidR="00B87C3E">
        <w:rPr>
          <w:rFonts w:ascii="Arial Unicode MS" w:eastAsia="Arial Unicode MS" w:hAnsi="Arial Unicode MS" w:cs="Arial Unicode MS"/>
          <w:sz w:val="24"/>
          <w:szCs w:val="24"/>
        </w:rPr>
        <w:t xml:space="preserve"> plus the 100-item wordlist in </w:t>
      </w:r>
      <w:r w:rsidR="00B87C3E">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PDjPpgHL","properties":{"formattedCitation":"Hoijer 1956: 222","plainCitation":"Hoijer 1956: 222","noteIndex":0},"citationItems":[{"id":538,"uris":["http://zotero.org/groups/2255823/items/7LWMV4JN"],"uri":["http://zotero.org/groups/2255823/items/7LWMV4JN"],"itemData":{"id":538,"type":"article-journal","title":"The chronology of the Athapaskan languages","container-title":"International Journal of American Linguistics","page":"219-232","volume":"22","issue":"4","author":[{"family":"Hoijer","given":"Harry"}],"issued":{"date-parts":[["1956"]]}},"locator":"222"}],"schema":"https://github.com/citation-style-language/schema/raw/master/csl-citation.json"} </w:instrText>
      </w:r>
      <w:r w:rsidR="00B87C3E">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Hoijer 1956: 222</w:t>
      </w:r>
      <w:r w:rsidR="00B87C3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extracted from Petito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 dictionary (1876). Grammatical information has been taken</w:t>
      </w:r>
      <w:r w:rsidR="00B87C3E">
        <w:rPr>
          <w:rFonts w:ascii="Arial Unicode MS" w:eastAsia="Arial Unicode MS" w:hAnsi="Arial Unicode MS" w:cs="Arial Unicode MS"/>
          <w:sz w:val="24"/>
          <w:szCs w:val="24"/>
        </w:rPr>
        <w:t xml:space="preserve"> from the detailed description </w:t>
      </w:r>
      <w:r w:rsidR="00B87C3E">
        <w:rPr>
          <w:rFonts w:ascii="Arial Unicode MS" w:eastAsia="Arial Unicode MS" w:hAnsi="Arial Unicode MS" w:cs="Arial Unicode MS"/>
          <w:sz w:val="24"/>
          <w:szCs w:val="24"/>
        </w:rPr>
        <w:fldChar w:fldCharType="begin"/>
      </w:r>
      <w:r w:rsidR="00B87C3E">
        <w:rPr>
          <w:rFonts w:ascii="Arial Unicode MS" w:eastAsia="Arial Unicode MS" w:hAnsi="Arial Unicode MS" w:cs="Arial Unicode MS"/>
          <w:sz w:val="24"/>
          <w:szCs w:val="24"/>
        </w:rPr>
        <w:instrText xml:space="preserve"> ADDIN ZOTERO_ITEM CSL_CITATION {"citationID":"p3CeL3Pj","properties":{"formattedCitation":"Rice 1989","plainCitation":"Rice 1989","noteIndex":0},"citationItems":[{"id":603,"uris":["http://zotero.org/groups/2255823/items/XE59C9WW"],"uri":["http://zotero.org/groups/2255823/items/XE59C9WW"],"itemData":{"id":603,"type":"book","title":"A grammar of Slave","collection-title":"Mouton grammar library","collection-number":"5","publisher":"Mouton de Gruyter","publisher-place":"Berlin","number-of-pages":"1370","source":"Gemeinsamer Bibliotheksverbund ISBN","event-place":"Berlin","ISBN":"978-3-11-010779-1","note":"OCLC: 243168795","language":"eng","author":[{"family":"Rice","given":"Keren"}],"issued":{"date-parts":[["1989"]]}}}],"schema":"https://github.com/citation-style-language/schema/raw/master/csl-citation.json"} </w:instrText>
      </w:r>
      <w:r w:rsidR="00B87C3E">
        <w:rPr>
          <w:rFonts w:ascii="Arial Unicode MS" w:eastAsia="Arial Unicode MS" w:hAnsi="Arial Unicode MS" w:cs="Arial Unicode MS"/>
          <w:sz w:val="24"/>
          <w:szCs w:val="24"/>
        </w:rPr>
        <w:fldChar w:fldCharType="separate"/>
      </w:r>
      <w:r w:rsidR="00B87C3E" w:rsidRPr="00B87C3E">
        <w:rPr>
          <w:rFonts w:ascii="Arial Unicode MS" w:eastAsia="Arial Unicode MS" w:hAnsi="Arial Unicode MS" w:cs="Arial Unicode MS"/>
          <w:sz w:val="24"/>
        </w:rPr>
        <w:t>Rice 1989</w:t>
      </w:r>
      <w:r w:rsidR="00B87C3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based on the South Slavey language accompanied with extensive excursus to three North Slavey dialects. For a separate phonolo</w:t>
      </w:r>
      <w:r w:rsidR="00B87C3E">
        <w:rPr>
          <w:rFonts w:ascii="Arial Unicode MS" w:eastAsia="Arial Unicode MS" w:hAnsi="Arial Unicode MS" w:cs="Arial Unicode MS"/>
          <w:sz w:val="24"/>
          <w:szCs w:val="24"/>
        </w:rPr>
        <w:t xml:space="preserve">gical description of Hare, see </w:t>
      </w:r>
      <w:r w:rsidR="00B87C3E">
        <w:rPr>
          <w:rFonts w:ascii="Arial Unicode MS" w:eastAsia="Arial Unicode MS" w:hAnsi="Arial Unicode MS" w:cs="Arial Unicode MS"/>
          <w:sz w:val="24"/>
          <w:szCs w:val="24"/>
        </w:rPr>
        <w:fldChar w:fldCharType="begin"/>
      </w:r>
      <w:r w:rsidR="00B87C3E">
        <w:rPr>
          <w:rFonts w:ascii="Arial Unicode MS" w:eastAsia="Arial Unicode MS" w:hAnsi="Arial Unicode MS" w:cs="Arial Unicode MS"/>
          <w:sz w:val="24"/>
          <w:szCs w:val="24"/>
        </w:rPr>
        <w:instrText xml:space="preserve"> ADDIN ZOTERO_ITEM CSL_CITATION {"citationID":"uvObN1nI","properties":{"formattedCitation":"Rice 1976","plainCitation":"Rice 1976","noteIndex":0},"citationItems":[{"id":601,"uris":["http://zotero.org/groups/2255823/items/UZI9ILRD"],"uri":["http://zotero.org/groups/2255823/items/UZI9ILRD"],"itemData":{"id":601,"type":"thesis","title":"Hare phonology","publisher":"University of Toronto","publisher-place":"Toronto","genre":"Unpublished PhD thesis","event-place":"Toronto","author":[{"family":"Rice","given":"Keren"}],"issued":{"date-parts":[["1976"]]}}}],"schema":"https://github.com/citation-style-language/schema/raw/master/csl-citation.json"} </w:instrText>
      </w:r>
      <w:r w:rsidR="00B87C3E">
        <w:rPr>
          <w:rFonts w:ascii="Arial Unicode MS" w:eastAsia="Arial Unicode MS" w:hAnsi="Arial Unicode MS" w:cs="Arial Unicode MS"/>
          <w:sz w:val="24"/>
          <w:szCs w:val="24"/>
        </w:rPr>
        <w:fldChar w:fldCharType="separate"/>
      </w:r>
      <w:r w:rsidR="00B87C3E" w:rsidRPr="00B87C3E">
        <w:rPr>
          <w:rFonts w:ascii="Arial Unicode MS" w:eastAsia="Arial Unicode MS" w:hAnsi="Arial Unicode MS" w:cs="Arial Unicode MS"/>
          <w:sz w:val="24"/>
        </w:rPr>
        <w:t>Rice 1976</w:t>
      </w:r>
      <w:r w:rsidR="00B87C3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e tran</w:t>
      </w:r>
      <w:r w:rsidR="00B87C3E">
        <w:rPr>
          <w:rFonts w:ascii="Arial Unicode MS" w:eastAsia="Arial Unicode MS" w:hAnsi="Arial Unicode MS" w:cs="Arial Unicode MS"/>
          <w:sz w:val="24"/>
          <w:szCs w:val="24"/>
        </w:rPr>
        <w:t xml:space="preserve">sliterate the Hare alphabet of </w:t>
      </w:r>
      <w:r w:rsidR="00B87C3E">
        <w:rPr>
          <w:rFonts w:ascii="Arial Unicode MS" w:eastAsia="Arial Unicode MS" w:hAnsi="Arial Unicode MS" w:cs="Arial Unicode MS"/>
          <w:sz w:val="24"/>
          <w:szCs w:val="24"/>
        </w:rPr>
        <w:fldChar w:fldCharType="begin"/>
      </w:r>
      <w:r w:rsidR="00B87C3E">
        <w:rPr>
          <w:rFonts w:ascii="Arial Unicode MS" w:eastAsia="Arial Unicode MS" w:hAnsi="Arial Unicode MS" w:cs="Arial Unicode MS"/>
          <w:sz w:val="24"/>
          <w:szCs w:val="24"/>
        </w:rPr>
        <w:instrText xml:space="preserve"> ADDIN ZOTERO_ITEM CSL_CITATION {"citationID":"LhO4NYn7","properties":{"formattedCitation":"Rice 1978; Rice 1989","plainCitation":"Rice 1978; Rice 1989","noteIndex":0},"citationItems":[{"id":602,"uris":["http://zotero.org/groups/2255823/items/J6FPNLBF"],"uri":["http://zotero.org/groups/2255823/items/J6FPNLBF"],"itemData":{"id":602,"type":"book","title":"Hare dictionary","publisher":"Northern Social Research Division, Department of Indian and Northern Affairs","publisher-place":"Ottawa","event-place":"Ottawa","author":[{"family":"Rice","given":"Keren"}],"issued":{"date-parts":[["1978"]]}}},{"id":603,"uris":["http://zotero.org/groups/2255823/items/XE59C9WW"],"uri":["http://zotero.org/groups/2255823/items/XE59C9WW"],"itemData":{"id":603,"type":"book","title":"A grammar of Slave","collection-title":"Mouton grammar library","collection-number":"5","publisher":"Mouton de Gruyter","publisher-place":"Berlin","number-of-pages":"1370","source":"Gemeinsamer Bibliotheksverbund ISBN","event-place":"Berlin","ISBN":"978-3-11-010779-1","note":"OCLC: 243168795","language":"eng","author":[{"family":"Rice","given":"Keren"}],"issued":{"date-parts":[["1989"]]}}}],"schema":"https://github.com/citation-style-language/schema/raw/master/csl-citation.json"} </w:instrText>
      </w:r>
      <w:r w:rsidR="00B87C3E">
        <w:rPr>
          <w:rFonts w:ascii="Arial Unicode MS" w:eastAsia="Arial Unicode MS" w:hAnsi="Arial Unicode MS" w:cs="Arial Unicode MS"/>
          <w:sz w:val="24"/>
          <w:szCs w:val="24"/>
        </w:rPr>
        <w:fldChar w:fldCharType="separate"/>
      </w:r>
      <w:r w:rsidR="00B87C3E" w:rsidRPr="00B87C3E">
        <w:rPr>
          <w:rFonts w:ascii="Arial Unicode MS" w:eastAsia="Arial Unicode MS" w:hAnsi="Arial Unicode MS" w:cs="Arial Unicode MS"/>
          <w:sz w:val="24"/>
        </w:rPr>
        <w:t>Rice 1978; Rice 1989</w:t>
      </w:r>
      <w:r w:rsidR="00B87C3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s follow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2430"/>
        <w:gridCol w:w="3330"/>
      </w:tblGrid>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B87C3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r37Jtrwv","properties":{"formattedCitation":"Rice 1978; Rice 1989","plainCitation":"Rice 1978; Rice 1989","noteIndex":0},"citationItems":[{"id":602,"uris":["http://zotero.org/groups/2255823/items/J6FPNLBF"],"uri":["http://zotero.org/groups/2255823/items/J6FPNLBF"],"itemData":{"id":602,"type":"book","title":"Hare dictionary","publisher":"Northern Social Research Division, Department of Indian and Northern Affairs","publisher-place":"Ottawa","event-place":"Ottawa","author":[{"family":"Rice","given":"Keren"}],"issued":{"date-parts":[["1978"]]}}},{"id":603,"uris":["http://zotero.org/groups/2255823/items/XE59C9WW"],"uri":["http://zotero.org/groups/2255823/items/XE59C9WW"],"itemData":{"id":603,"type":"book","title":"A grammar of Slave","collection-title":"Mouton grammar library","collection-number":"5","publisher":"Mouton de Gruyter","publisher-place":"Berlin","number-of-pages":"1370","source":"Gemeinsamer Bibliotheksverbund ISBN","event-place":"Berlin","ISBN":"978-3-11-010779-1","note":"OCLC: 243168795","language":"eng","author":[{"family":"Rice","given":"Keren"}],"issued":{"date-parts":[["1989"]]}}}],"schema":"https://github.com/citation-style-language/schema/raw/master/csl-citation.json"} </w:instrText>
            </w:r>
            <w:r>
              <w:rPr>
                <w:rFonts w:ascii="Arial Unicode MS" w:eastAsia="Arial Unicode MS" w:hAnsi="Arial Unicode MS" w:cs="Arial Unicode MS"/>
                <w:sz w:val="24"/>
                <w:szCs w:val="24"/>
              </w:rPr>
              <w:fldChar w:fldCharType="separate"/>
            </w:r>
            <w:r w:rsidRPr="00B87C3E">
              <w:rPr>
                <w:rFonts w:ascii="Arial Unicode MS" w:eastAsia="Arial Unicode MS" w:hAnsi="Arial Unicode MS" w:cs="Arial Unicode MS"/>
                <w:sz w:val="24"/>
              </w:rPr>
              <w:t>Rice 1978; Rice 1989</w:t>
            </w:r>
            <w:r>
              <w:rPr>
                <w:rFonts w:ascii="Arial Unicode MS" w:eastAsia="Arial Unicode MS" w:hAnsi="Arial Unicode MS" w:cs="Arial Unicode MS"/>
                <w:sz w:val="24"/>
                <w:szCs w:val="24"/>
              </w:rPr>
              <w:fldChar w:fldCharType="end"/>
            </w:r>
          </w:p>
        </w:tc>
        <w:tc>
          <w:tcPr>
            <w:tcW w:w="3330" w:type="dxa"/>
            <w:tcBorders>
              <w:top w:val="single" w:sz="2" w:space="0" w:color="auto"/>
              <w:left w:val="single" w:sz="2" w:space="0" w:color="auto"/>
              <w:bottom w:val="single" w:sz="2" w:space="0" w:color="auto"/>
              <w:right w:val="single" w:sz="2" w:space="0" w:color="auto"/>
            </w:tcBorders>
          </w:tcPr>
          <w:p w:rsidR="00610B2D" w:rsidRPr="00B87C3E" w:rsidRDefault="00B87C3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f</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f</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t </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consonant or a pause)</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l</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ƛ </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c </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j</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č </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h</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ž</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h</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k </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h</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ʷ</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ʼ</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r</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r</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CD77F0"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e, ee</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e</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low)</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high)</w:t>
            </w:r>
          </w:p>
        </w:tc>
      </w:tr>
      <w:tr w:rsidR="00610B2D" w:rsidRPr="00610B2D">
        <w:tc>
          <w:tcPr>
            <w:tcW w:w="24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Ṽ</w:t>
            </w:r>
          </w:p>
        </w:tc>
      </w:tr>
    </w:tbl>
    <w:p w:rsid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B87C3E" w:rsidRPr="00610B2D" w:rsidRDefault="00B87C3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Not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1. The ejective series (</w:t>
      </w:r>
      <w:r w:rsidRPr="00610B2D">
        <w:rPr>
          <w:rFonts w:ascii="Arial Unicode MS" w:eastAsia="Arial Unicode MS" w:hAnsi="Arial Unicode MS" w:cs="Arial Unicode MS"/>
          <w:i/>
          <w:iCs/>
          <w:sz w:val="24"/>
          <w:szCs w:val="24"/>
        </w:rPr>
        <w:t>tʼ cʼ</w:t>
      </w:r>
      <w:r w:rsidRPr="00610B2D">
        <w:rPr>
          <w:rFonts w:ascii="Arial Unicode MS" w:eastAsia="Arial Unicode MS" w:hAnsi="Arial Unicode MS" w:cs="Arial Unicode MS"/>
          <w:sz w:val="24"/>
          <w:szCs w:val="24"/>
        </w:rPr>
        <w:t xml:space="preserve"> etc.) can optionally be realized as simple voiced segments (</w:t>
      </w:r>
      <w:r w:rsidRPr="00610B2D">
        <w:rPr>
          <w:rFonts w:ascii="Arial Unicode MS" w:eastAsia="Arial Unicode MS" w:hAnsi="Arial Unicode MS" w:cs="Arial Unicode MS"/>
          <w:i/>
          <w:iCs/>
          <w:sz w:val="24"/>
          <w:szCs w:val="24"/>
        </w:rPr>
        <w:t>d ʒ</w:t>
      </w:r>
      <w:r w:rsidRPr="00610B2D">
        <w:rPr>
          <w:rFonts w:ascii="Arial Unicode MS" w:eastAsia="Arial Unicode MS" w:hAnsi="Arial Unicode MS" w:cs="Arial Unicode MS"/>
          <w:sz w:val="24"/>
          <w:szCs w:val="24"/>
        </w:rPr>
        <w:t xml:space="preserve"> etc.</w:t>
      </w:r>
      <w:r w:rsidR="00B87C3E">
        <w:rPr>
          <w:rFonts w:ascii="Arial Unicode MS" w:eastAsia="Arial Unicode MS" w:hAnsi="Arial Unicode MS" w:cs="Arial Unicode MS"/>
          <w:sz w:val="24"/>
          <w:szCs w:val="24"/>
        </w:rPr>
        <w:t>) in the intervocalic position (</w:t>
      </w:r>
      <w:r w:rsidR="00B87C3E">
        <w:rPr>
          <w:rFonts w:ascii="Arial Unicode MS" w:eastAsia="Arial Unicode MS" w:hAnsi="Arial Unicode MS" w:cs="Arial Unicode MS"/>
          <w:sz w:val="24"/>
          <w:szCs w:val="24"/>
        </w:rPr>
        <w:fldChar w:fldCharType="begin"/>
      </w:r>
      <w:r w:rsidR="00B87C3E">
        <w:rPr>
          <w:rFonts w:ascii="Arial Unicode MS" w:eastAsia="Arial Unicode MS" w:hAnsi="Arial Unicode MS" w:cs="Arial Unicode MS"/>
          <w:sz w:val="24"/>
          <w:szCs w:val="24"/>
        </w:rPr>
        <w:instrText xml:space="preserve"> ADDIN ZOTERO_ITEM CSL_CITATION {"citationID":"GuOzBiXe","properties":{"formattedCitation":"Rice 1989: 31","plainCitation":"Rice 1989: 31","noteIndex":0},"citationItems":[{"id":603,"uris":["http://zotero.org/groups/2255823/items/XE59C9WW"],"uri":["http://zotero.org/groups/2255823/items/XE59C9WW"],"itemData":{"id":603,"type":"book","title":"A grammar of Slave","collection-title":"Mouton grammar library","collection-number":"5","publisher":"Mouton de Gruyter","publisher-place":"Berlin","number-of-pages":"1370","source":"Gemeinsamer Bibliotheksverbund ISBN","event-place":"Berlin","ISBN":"978-3-11-010779-1","note":"OCLC: 243168795","language":"eng","author":[{"family":"Rice","given":"Keren"}],"issued":{"date-parts":[["1989"]]}},"locator":"31"}],"schema":"https://github.com/citation-style-language/schema/raw/master/csl-citation.json"} </w:instrText>
      </w:r>
      <w:r w:rsidR="00B87C3E">
        <w:rPr>
          <w:rFonts w:ascii="Arial Unicode MS" w:eastAsia="Arial Unicode MS" w:hAnsi="Arial Unicode MS" w:cs="Arial Unicode MS"/>
          <w:sz w:val="24"/>
          <w:szCs w:val="24"/>
        </w:rPr>
        <w:fldChar w:fldCharType="separate"/>
      </w:r>
      <w:r w:rsidR="00B87C3E" w:rsidRPr="00B87C3E">
        <w:rPr>
          <w:rFonts w:ascii="Arial Unicode MS" w:eastAsia="Arial Unicode MS" w:hAnsi="Arial Unicode MS" w:cs="Arial Unicode MS"/>
          <w:sz w:val="24"/>
        </w:rPr>
        <w:t>Rice 1989: 31</w:t>
      </w:r>
      <w:r w:rsidR="00B87C3E">
        <w:rPr>
          <w:rFonts w:ascii="Arial Unicode MS" w:eastAsia="Arial Unicode MS" w:hAnsi="Arial Unicode MS" w:cs="Arial Unicode MS"/>
          <w:sz w:val="24"/>
          <w:szCs w:val="24"/>
        </w:rPr>
        <w:fldChar w:fldCharType="end"/>
      </w:r>
      <w:r w:rsidR="00B87C3E">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2. Unlike other dialects, modern Hare practically lacks the aspirated affricates </w:t>
      </w:r>
      <w:r w:rsidRPr="00610B2D">
        <w:rPr>
          <w:rFonts w:ascii="Arial Unicode MS" w:eastAsia="Arial Unicode MS" w:hAnsi="Arial Unicode MS" w:cs="Arial Unicode MS"/>
          <w:i/>
          <w:iCs/>
          <w:sz w:val="24"/>
          <w:szCs w:val="24"/>
        </w:rPr>
        <w:t>cʰ čʰ ƛʰ</w:t>
      </w:r>
      <w:r w:rsidRPr="00610B2D">
        <w:rPr>
          <w:rFonts w:ascii="Arial Unicode MS" w:eastAsia="Arial Unicode MS" w:hAnsi="Arial Unicode MS" w:cs="Arial Unicode MS"/>
          <w:sz w:val="24"/>
          <w:szCs w:val="24"/>
        </w:rPr>
        <w:t>; these are reported to have existed as late as the early 20</w:t>
      </w:r>
      <w:r w:rsidRPr="00610B2D">
        <w:rPr>
          <w:rFonts w:ascii="Arial Unicode MS" w:eastAsia="Arial Unicode MS" w:hAnsi="Arial Unicode MS" w:cs="Arial Unicode MS"/>
          <w:sz w:val="24"/>
          <w:szCs w:val="24"/>
          <w:vertAlign w:val="superscript"/>
        </w:rPr>
        <w:t>th</w:t>
      </w:r>
      <w:r w:rsidRPr="00610B2D">
        <w:rPr>
          <w:rFonts w:ascii="Arial Unicode MS" w:eastAsia="Arial Unicode MS" w:hAnsi="Arial Unicode MS" w:cs="Arial Unicode MS"/>
          <w:sz w:val="24"/>
          <w:szCs w:val="24"/>
        </w:rPr>
        <w:t xml:space="preserve"> c., but recently they shifted to </w:t>
      </w:r>
      <w:r w:rsidRPr="00610B2D">
        <w:rPr>
          <w:rFonts w:ascii="Arial Unicode MS" w:eastAsia="Arial Unicode MS" w:hAnsi="Arial Unicode MS" w:cs="Arial Unicode MS"/>
          <w:i/>
          <w:iCs/>
          <w:sz w:val="24"/>
          <w:szCs w:val="24"/>
        </w:rPr>
        <w:t>s š ɬ</w:t>
      </w:r>
      <w:r w:rsidRPr="00610B2D">
        <w:rPr>
          <w:rFonts w:ascii="Arial Unicode MS" w:eastAsia="Arial Unicode MS" w:hAnsi="Arial Unicode MS" w:cs="Arial Unicode MS"/>
          <w:sz w:val="24"/>
          <w:szCs w:val="24"/>
        </w:rPr>
        <w:t xml:space="preserve"> respectively, although they are still occasi</w:t>
      </w:r>
      <w:r w:rsidR="008754C7">
        <w:rPr>
          <w:rFonts w:ascii="Arial Unicode MS" w:eastAsia="Arial Unicode MS" w:hAnsi="Arial Unicode MS" w:cs="Arial Unicode MS"/>
          <w:sz w:val="24"/>
          <w:szCs w:val="24"/>
        </w:rPr>
        <w:t>onally retained in a few forms (</w:t>
      </w:r>
      <w:r w:rsidR="008754C7">
        <w:rPr>
          <w:rFonts w:ascii="Arial Unicode MS" w:eastAsia="Arial Unicode MS" w:hAnsi="Arial Unicode MS" w:cs="Arial Unicode MS"/>
          <w:sz w:val="24"/>
          <w:szCs w:val="24"/>
        </w:rPr>
        <w:fldChar w:fldCharType="begin"/>
      </w:r>
      <w:r w:rsidR="008754C7">
        <w:rPr>
          <w:rFonts w:ascii="Arial Unicode MS" w:eastAsia="Arial Unicode MS" w:hAnsi="Arial Unicode MS" w:cs="Arial Unicode MS"/>
          <w:sz w:val="24"/>
          <w:szCs w:val="24"/>
        </w:rPr>
        <w:instrText xml:space="preserve"> ADDIN ZOTERO_ITEM CSL_CITATION {"citationID":"E7B2TiHu","properties":{"formattedCitation":"Rice 1976: 17\\uc0\\u8211{}18; Rice 1989: 35","plainCitation":"Rice 1976: 17–18; Rice 1989: 35","noteIndex":0},"citationItems":[{"id":601,"uris":["http://zotero.org/groups/2255823/items/UZI9ILRD"],"uri":["http://zotero.org/groups/2255823/items/UZI9ILRD"],"itemData":{"id":601,"type":"thesis","title":"Hare phonology","publisher":"University of Toronto","publisher-place":"Toronto","genre":"Unpublished PhD thesis","event-place":"Toronto","author":[{"family":"Rice","given":"Keren"}],"issued":{"date-parts":[["1976"]]}},"locator":"17-18"},{"id":603,"uris":["http://zotero.org/groups/2255823/items/XE59C9WW"],"uri":["http://zotero.org/groups/2255823/items/XE59C9WW"],"itemData":{"id":603,"type":"book","title":"A grammar of Slave","collection-title":"Mouton grammar library","collection-number":"5","publisher":"Mouton de Gruyter","publisher-place":"Berlin","number-of-pages":"1370","source":"Gemeinsamer Bibliotheksverbund ISBN","event-place":"Berlin","ISBN":"978-3-11-010779-1","note":"OCLC: 243168795","language":"eng","author":[{"family":"Rice","given":"Keren"}],"issued":{"date-parts":[["1989"]]}},"locator":"35"}],"schema":"https://github.com/citation-style-language/schema/raw/master/csl-citation.json"} </w:instrText>
      </w:r>
      <w:r w:rsidR="008754C7">
        <w:rPr>
          <w:rFonts w:ascii="Arial Unicode MS" w:eastAsia="Arial Unicode MS" w:hAnsi="Arial Unicode MS" w:cs="Arial Unicode MS"/>
          <w:sz w:val="24"/>
          <w:szCs w:val="24"/>
        </w:rPr>
        <w:fldChar w:fldCharType="separate"/>
      </w:r>
      <w:r w:rsidR="008754C7" w:rsidRPr="008754C7">
        <w:rPr>
          <w:rFonts w:ascii="Arial Unicode MS" w:eastAsia="Arial Unicode MS" w:hAnsi="Arial Unicode MS" w:cs="Arial Unicode MS"/>
          <w:sz w:val="24"/>
          <w:szCs w:val="24"/>
        </w:rPr>
        <w:t>Rice 1976: 17–18; Rice 1989: 35</w:t>
      </w:r>
      <w:r w:rsidR="008754C7">
        <w:rPr>
          <w:rFonts w:ascii="Arial Unicode MS" w:eastAsia="Arial Unicode MS" w:hAnsi="Arial Unicode MS" w:cs="Arial Unicode MS"/>
          <w:sz w:val="24"/>
          <w:szCs w:val="24"/>
        </w:rPr>
        <w:fldChar w:fldCharType="end"/>
      </w:r>
      <w:r w:rsidR="008754C7">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3. Lateral affricates (</w:t>
      </w:r>
      <w:r w:rsidRPr="00610B2D">
        <w:rPr>
          <w:rFonts w:ascii="Arial Unicode MS" w:eastAsia="Arial Unicode MS" w:hAnsi="Arial Unicode MS" w:cs="Arial Unicode MS"/>
          <w:i/>
          <w:iCs/>
          <w:sz w:val="24"/>
          <w:szCs w:val="24"/>
        </w:rPr>
        <w:t>ƛ ƛʼ</w:t>
      </w:r>
      <w:r w:rsidRPr="00610B2D">
        <w:rPr>
          <w:rFonts w:ascii="Arial Unicode MS" w:eastAsia="Arial Unicode MS" w:hAnsi="Arial Unicode MS" w:cs="Arial Unicode MS"/>
          <w:sz w:val="24"/>
          <w:szCs w:val="24"/>
        </w:rPr>
        <w:t>) frequently have a velar onse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4. </w:t>
      </w:r>
      <w:r w:rsidRPr="00610B2D">
        <w:rPr>
          <w:rFonts w:ascii="Arial Unicode MS" w:eastAsia="Arial Unicode MS" w:hAnsi="Arial Unicode MS" w:cs="Arial Unicode MS"/>
          <w:i/>
          <w:iCs/>
          <w:sz w:val="24"/>
          <w:szCs w:val="24"/>
        </w:rPr>
        <w:t>ž</w:t>
      </w:r>
      <w:r w:rsidRPr="00610B2D">
        <w:rPr>
          <w:rFonts w:ascii="Arial Unicode MS" w:eastAsia="Arial Unicode MS" w:hAnsi="Arial Unicode MS" w:cs="Arial Unicode MS"/>
          <w:sz w:val="24"/>
          <w:szCs w:val="24"/>
        </w:rPr>
        <w:t xml:space="preserve"> can be retained in the speech of elder generation, but normally coincides with </w:t>
      </w:r>
      <w:r w:rsidRPr="00610B2D">
        <w:rPr>
          <w:rFonts w:ascii="Arial Unicode MS" w:eastAsia="Arial Unicode MS" w:hAnsi="Arial Unicode MS" w:cs="Arial Unicode MS"/>
          <w:i/>
          <w:iCs/>
          <w:sz w:val="24"/>
          <w:szCs w:val="24"/>
        </w:rPr>
        <w:t>y</w:t>
      </w:r>
      <w:r w:rsidR="008754C7">
        <w:rPr>
          <w:rFonts w:ascii="Arial Unicode MS" w:eastAsia="Arial Unicode MS" w:hAnsi="Arial Unicode MS" w:cs="Arial Unicode MS"/>
          <w:sz w:val="24"/>
          <w:szCs w:val="24"/>
        </w:rPr>
        <w:t xml:space="preserve"> among younger speakers (</w:t>
      </w:r>
      <w:r w:rsidR="000D54CA">
        <w:rPr>
          <w:rFonts w:ascii="Arial Unicode MS" w:eastAsia="Arial Unicode MS" w:hAnsi="Arial Unicode MS" w:cs="Arial Unicode MS"/>
          <w:sz w:val="24"/>
          <w:szCs w:val="24"/>
        </w:rPr>
        <w:fldChar w:fldCharType="begin"/>
      </w:r>
      <w:r w:rsidR="000D54CA">
        <w:rPr>
          <w:rFonts w:ascii="Arial Unicode MS" w:eastAsia="Arial Unicode MS" w:hAnsi="Arial Unicode MS" w:cs="Arial Unicode MS"/>
          <w:sz w:val="24"/>
          <w:szCs w:val="24"/>
        </w:rPr>
        <w:instrText xml:space="preserve"> ADDIN ZOTERO_ITEM CSL_CITATION {"citationID":"fLMMqCcV","properties":{"formattedCitation":"Rice 1976: 18; Rice 1989: 32","plainCitation":"Rice 1976: 18; Rice 1989: 32","noteIndex":0},"citationItems":[{"id":601,"uris":["http://zotero.org/groups/2255823/items/UZI9ILRD"],"uri":["http://zotero.org/groups/2255823/items/UZI9ILRD"],"itemData":{"id":601,"type":"thesis","title":"Hare phonology","publisher":"University of Toronto","publisher-place":"Toronto","genre":"Unpublished PhD thesis","event-place":"Toronto","author":[{"family":"Rice","given":"Keren"}],"issued":{"date-parts":[["1976"]]}},"locator":"18"},{"id":603,"uris":["http://zotero.org/groups/2255823/items/XE59C9WW"],"uri":["http://zotero.org/groups/2255823/items/XE59C9WW"],"itemData":{"id":603,"type":"book","title":"A grammar of Slave","collection-title":"Mouton grammar library","collection-number":"5","publisher":"Mouton de Gruyter","publisher-place":"Berlin","number-of-pages":"1370","source":"Gemeinsamer Bibliotheksverbund ISBN","event-place":"Berlin","ISBN":"978-3-11-010779-1","note":"OCLC: 243168795","language":"eng","author":[{"family":"Rice","given":"Keren"}],"issued":{"date-parts":[["1989"]]}},"locator":"32"}],"schema":"https://github.com/citation-style-language/schema/raw/master/csl-citation.json"} </w:instrText>
      </w:r>
      <w:r w:rsidR="000D54CA">
        <w:rPr>
          <w:rFonts w:ascii="Arial Unicode MS" w:eastAsia="Arial Unicode MS" w:hAnsi="Arial Unicode MS" w:cs="Arial Unicode MS"/>
          <w:sz w:val="24"/>
          <w:szCs w:val="24"/>
        </w:rPr>
        <w:fldChar w:fldCharType="separate"/>
      </w:r>
      <w:r w:rsidR="000D54CA" w:rsidRPr="000D54CA">
        <w:rPr>
          <w:rFonts w:ascii="Arial Unicode MS" w:eastAsia="Arial Unicode MS" w:hAnsi="Arial Unicode MS" w:cs="Arial Unicode MS"/>
          <w:sz w:val="24"/>
        </w:rPr>
        <w:t>Rice 1976: 18; Rice 1989: 32</w:t>
      </w:r>
      <w:r w:rsidR="000D54CA">
        <w:rPr>
          <w:rFonts w:ascii="Arial Unicode MS" w:eastAsia="Arial Unicode MS" w:hAnsi="Arial Unicode MS" w:cs="Arial Unicode MS"/>
          <w:sz w:val="24"/>
          <w:szCs w:val="24"/>
        </w:rPr>
        <w:fldChar w:fldCharType="end"/>
      </w:r>
      <w:r w:rsidR="008754C7">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5. Hare </w:t>
      </w:r>
      <w:r w:rsidRPr="00610B2D">
        <w:rPr>
          <w:rFonts w:ascii="Arial Unicode MS" w:eastAsia="Arial Unicode MS" w:hAnsi="Arial Unicode MS" w:cs="Arial Unicode MS"/>
          <w:i/>
          <w:iCs/>
          <w:sz w:val="24"/>
          <w:szCs w:val="24"/>
        </w:rPr>
        <w:t>wʼ</w:t>
      </w:r>
      <w:r w:rsidRPr="00610B2D">
        <w:rPr>
          <w:rFonts w:ascii="Arial Unicode MS" w:eastAsia="Arial Unicode MS" w:hAnsi="Arial Unicode MS" w:cs="Arial Unicode MS"/>
          <w:sz w:val="24"/>
          <w:szCs w:val="24"/>
        </w:rPr>
        <w:t xml:space="preserve"> is actually preglottalized.</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6. The glottal stop (</w:t>
      </w:r>
      <w:r w:rsidRPr="00610B2D">
        <w:rPr>
          <w:rFonts w:ascii="Arial Unicode MS" w:eastAsia="Arial Unicode MS" w:hAnsi="Arial Unicode MS" w:cs="Arial Unicode MS"/>
          <w:i/>
          <w:iCs/>
          <w:sz w:val="24"/>
          <w:szCs w:val="24"/>
        </w:rPr>
        <w:t>ʔ</w:t>
      </w:r>
      <w:r w:rsidRPr="00610B2D">
        <w:rPr>
          <w:rFonts w:ascii="Arial Unicode MS" w:eastAsia="Arial Unicode MS" w:hAnsi="Arial Unicode MS" w:cs="Arial Unicode MS"/>
          <w:sz w:val="24"/>
          <w:szCs w:val="24"/>
        </w:rPr>
        <w:t>) is an automatic prothesis in the case of vocalic onse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7. For the tonal opposition high / l</w:t>
      </w:r>
      <w:r w:rsidR="000D54CA">
        <w:rPr>
          <w:rFonts w:ascii="Arial Unicode MS" w:eastAsia="Arial Unicode MS" w:hAnsi="Arial Unicode MS" w:cs="Arial Unicode MS"/>
          <w:sz w:val="24"/>
          <w:szCs w:val="24"/>
        </w:rPr>
        <w:t xml:space="preserve">ow and tonal assimilation, see </w:t>
      </w:r>
      <w:r w:rsidR="000D54CA">
        <w:rPr>
          <w:rFonts w:ascii="Arial Unicode MS" w:eastAsia="Arial Unicode MS" w:hAnsi="Arial Unicode MS" w:cs="Arial Unicode MS"/>
          <w:sz w:val="24"/>
          <w:szCs w:val="24"/>
        </w:rPr>
        <w:fldChar w:fldCharType="begin"/>
      </w:r>
      <w:r w:rsidR="000D54CA">
        <w:rPr>
          <w:rFonts w:ascii="Arial Unicode MS" w:eastAsia="Arial Unicode MS" w:hAnsi="Arial Unicode MS" w:cs="Arial Unicode MS"/>
          <w:sz w:val="24"/>
          <w:szCs w:val="24"/>
        </w:rPr>
        <w:instrText xml:space="preserve"> ADDIN ZOTERO_ITEM CSL_CITATION {"citationID":"ruXQ34VR","properties":{"formattedCitation":"Rice 1989: 51","plainCitation":"Rice 1989: 51","noteIndex":0},"citationItems":[{"id":603,"uris":["http://zotero.org/groups/2255823/items/XE59C9WW"],"uri":["http://zotero.org/groups/2255823/items/XE59C9WW"],"itemData":{"id":603,"type":"book","title":"A grammar of Slave","collection-title":"Mouton grammar library","collection-number":"5","publisher":"Mouton de Gruyter","publisher-place":"Berlin","number-of-pages":"1370","source":"Gemeinsamer Bibliotheksverbund ISBN","event-place":"Berlin","ISBN":"978-3-11-010779-1","note":"OCLC: 243168795","language":"eng","author":[{"family":"Rice","given":"Keren"}],"issued":{"date-parts":[["1989"]]}},"locator":"51"}],"schema":"https://github.com/citation-style-language/schema/raw/master/csl-citation.json"} </w:instrText>
      </w:r>
      <w:r w:rsidR="000D54CA">
        <w:rPr>
          <w:rFonts w:ascii="Arial Unicode MS" w:eastAsia="Arial Unicode MS" w:hAnsi="Arial Unicode MS" w:cs="Arial Unicode MS"/>
          <w:sz w:val="24"/>
          <w:szCs w:val="24"/>
        </w:rPr>
        <w:fldChar w:fldCharType="separate"/>
      </w:r>
      <w:r w:rsidR="000D54CA" w:rsidRPr="000D54CA">
        <w:rPr>
          <w:rFonts w:ascii="Arial Unicode MS" w:eastAsia="Arial Unicode MS" w:hAnsi="Arial Unicode MS" w:cs="Arial Unicode MS"/>
          <w:sz w:val="24"/>
        </w:rPr>
        <w:t>Rice 1989: 51</w:t>
      </w:r>
      <w:r w:rsidR="000D54CA">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t>Tanacros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primary lexicographic source for the Tanacr</w:t>
      </w:r>
      <w:r w:rsidR="00B568BF">
        <w:rPr>
          <w:rFonts w:ascii="Arial Unicode MS" w:eastAsia="Arial Unicode MS" w:hAnsi="Arial Unicode MS" w:cs="Arial Unicode MS"/>
          <w:sz w:val="24"/>
          <w:szCs w:val="24"/>
        </w:rPr>
        <w:t xml:space="preserve">oss language is the dictionary </w:t>
      </w:r>
      <w:r w:rsidR="00B568BF">
        <w:rPr>
          <w:rFonts w:ascii="Arial Unicode MS" w:eastAsia="Arial Unicode MS" w:hAnsi="Arial Unicode MS" w:cs="Arial Unicode MS"/>
          <w:sz w:val="24"/>
          <w:szCs w:val="24"/>
        </w:rPr>
        <w:fldChar w:fldCharType="begin"/>
      </w:r>
      <w:r w:rsidR="00B568BF">
        <w:rPr>
          <w:rFonts w:ascii="Arial Unicode MS" w:eastAsia="Arial Unicode MS" w:hAnsi="Arial Unicode MS" w:cs="Arial Unicode MS"/>
          <w:sz w:val="24"/>
          <w:szCs w:val="24"/>
        </w:rPr>
        <w:instrText xml:space="preserve"> ADDIN ZOTERO_ITEM CSL_CITATION {"citationID":"9glxPmz1","properties":{"formattedCitation":"Arnold, Thoman &amp; Holton 2009","plainCitation":"Arnold, Thoman &amp; Holton 2009","noteIndex":0},"citationItems":[{"id":604,"uris":["http://zotero.org/groups/2255823/items/RTX6NKBG"],"uri":["http://zotero.org/groups/2255823/items/RTX6NKBG"],"itemData":{"id":604,"type":"book","title":"Tanacross learners' dictionary","publisher":"Alaska Native Language Center, University of Alaska","publisher-place":"Fairbanks","number-of-pages":"340","source":"Library of Congress ISBN","event-place":"Fairbanks","ISBN":"978-1-55500-098-1","call-number":"PM2411.5.Z5 A76 2009","note":"OCLC: ocn310096944","author":[{"family":"Arnold","given":"Irene"},{"family":"Thoman","given":"Rick"},{"family":"Holton","given":"Gary"}],"issued":{"date-parts":[["2009"]]}}}],"schema":"https://github.com/citation-style-language/schema/raw/master/csl-citation.json"} </w:instrText>
      </w:r>
      <w:r w:rsidR="00B568BF">
        <w:rPr>
          <w:rFonts w:ascii="Arial Unicode MS" w:eastAsia="Arial Unicode MS" w:hAnsi="Arial Unicode MS" w:cs="Arial Unicode MS"/>
          <w:sz w:val="24"/>
          <w:szCs w:val="24"/>
        </w:rPr>
        <w:fldChar w:fldCharType="separate"/>
      </w:r>
      <w:r w:rsidR="00B568BF" w:rsidRPr="00B568BF">
        <w:rPr>
          <w:rFonts w:ascii="Arial Unicode MS" w:eastAsia="Arial Unicode MS" w:hAnsi="Arial Unicode MS" w:cs="Arial Unicode MS"/>
          <w:sz w:val="24"/>
        </w:rPr>
        <w:t>Arnold, Thoman &amp; Holton 2009</w:t>
      </w:r>
      <w:r w:rsidR="00B568BF">
        <w:rPr>
          <w:rFonts w:ascii="Arial Unicode MS" w:eastAsia="Arial Unicode MS" w:hAnsi="Arial Unicode MS" w:cs="Arial Unicode MS"/>
          <w:sz w:val="24"/>
          <w:szCs w:val="24"/>
        </w:rPr>
        <w:fldChar w:fldCharType="end"/>
      </w:r>
      <w:r w:rsidR="00B568BF">
        <w:rPr>
          <w:rFonts w:ascii="Arial Unicode MS" w:eastAsia="Arial Unicode MS" w:hAnsi="Arial Unicode MS" w:cs="Arial Unicode MS"/>
          <w:sz w:val="24"/>
          <w:szCs w:val="24"/>
        </w:rPr>
        <w:t xml:space="preserve"> and the grammar </w:t>
      </w:r>
      <w:r w:rsidR="00B568BF">
        <w:rPr>
          <w:rFonts w:ascii="Arial Unicode MS" w:eastAsia="Arial Unicode MS" w:hAnsi="Arial Unicode MS" w:cs="Arial Unicode MS"/>
          <w:sz w:val="24"/>
          <w:szCs w:val="24"/>
        </w:rPr>
        <w:fldChar w:fldCharType="begin"/>
      </w:r>
      <w:r w:rsidR="00B568BF">
        <w:rPr>
          <w:rFonts w:ascii="Arial Unicode MS" w:eastAsia="Arial Unicode MS" w:hAnsi="Arial Unicode MS" w:cs="Arial Unicode MS"/>
          <w:sz w:val="24"/>
          <w:szCs w:val="24"/>
        </w:rPr>
        <w:instrText xml:space="preserve"> ADDIN ZOTERO_ITEM CSL_CITATION {"citationID":"GTyLBYIb","properties":{"formattedCitation":"Holton 2000","plainCitation":"Holton 2000","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schema":"https://github.com/citation-style-language/schema/raw/master/csl-citation.json"} </w:instrText>
      </w:r>
      <w:r w:rsidR="00B568BF">
        <w:rPr>
          <w:rFonts w:ascii="Arial Unicode MS" w:eastAsia="Arial Unicode MS" w:hAnsi="Arial Unicode MS" w:cs="Arial Unicode MS"/>
          <w:sz w:val="24"/>
          <w:szCs w:val="24"/>
        </w:rPr>
        <w:fldChar w:fldCharType="separate"/>
      </w:r>
      <w:r w:rsidR="00B568BF" w:rsidRPr="00B568BF">
        <w:rPr>
          <w:rFonts w:ascii="Arial Unicode MS" w:eastAsia="Arial Unicode MS" w:hAnsi="Arial Unicode MS" w:cs="Arial Unicode MS"/>
          <w:sz w:val="24"/>
        </w:rPr>
        <w:t>Holton 2000</w:t>
      </w:r>
      <w:r w:rsidR="00B568BF">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e unpublished wordlists </w:t>
      </w:r>
      <w:r w:rsidR="00B568BF">
        <w:rPr>
          <w:rFonts w:ascii="Arial Unicode MS" w:eastAsia="Arial Unicode MS" w:hAnsi="Arial Unicode MS" w:cs="Arial Unicode MS"/>
          <w:sz w:val="24"/>
          <w:szCs w:val="24"/>
        </w:rPr>
        <w:fldChar w:fldCharType="begin"/>
      </w:r>
      <w:r w:rsidR="00B568BF">
        <w:rPr>
          <w:rFonts w:ascii="Arial Unicode MS" w:eastAsia="Arial Unicode MS" w:hAnsi="Arial Unicode MS" w:cs="Arial Unicode MS"/>
          <w:sz w:val="24"/>
          <w:szCs w:val="24"/>
        </w:rPr>
        <w:instrText xml:space="preserve"> ADDIN ZOTERO_ITEM CSL_CITATION {"citationID":"37WgGZMR","properties":{"formattedCitation":"Brean &amp; Milanowski 1979; McRoy 1973; Shinen 1958","plainCitation":"Brean &amp; Milanowski 1979; McRoy 1973; Shinen 1958","noteIndex":0},"citationItems":[{"id":606,"uris":["http://zotero.org/groups/2255823/items/G5ZWIUZP"],"uri":["http://zotero.org/groups/2255823/items/G5ZWIUZP"],"itemData":{"id":606,"type":"manuscript","title":"Tanacross noun dictionary (revised preliminary edition)","publisher-place":"Alaska Native Language Archive","event-place":"Alaska Native Language Archive","URL":"http://www.uaf.edu/anla/item.xml?id=TC978S1979b","author":[{"family":"Brean","given":"Alice"},{"family":"Milanowski","given":"Paul G."}],"issued":{"date-parts":[["1979"]]},"accessed":{"date-parts":[["2013",1,1]]}}},{"id":608,"uris":["http://zotero.org/groups/2255823/items/H492226H"],"uri":["http://zotero.org/groups/2255823/items/H492226H"],"itemData":{"id":608,"type":"manuscript","title":"Beginning Tanacross dictionary (second typescript version)","publisher-place":"Alaska Native Language Archive","event-place":"Alaska Native Language Archive","URL":"http://www.uaf.edu/anla/item.xml?id=TC968M1973a","author":[{"family":"McRoy","given":"Nancy"}],"issued":{"date-parts":[["1973"]]},"accessed":{"date-parts":[["2013",1,1]]}}},{"id":610,"uris":["http://zotero.org/groups/2255823/items/MV2NWR4M"],"uri":["http://zotero.org/groups/2255823/items/MV2NWR4M"],"itemData":{"id":610,"type":"manuscript","title":"A word list of the Nabesna dialect of the Alaska Athapaskans","publisher-place":"Alaska Native Language Archive","event-place":"Alaska Native Language Archive","URL":"http://www.uaf.edu/anla/item.xml?id=TC959S1958","author":[{"family":"Shinen","given":"David C."}],"issued":{"date-parts":[["1958"]]},"accessed":{"date-parts":[["2013",1,1]]}}}],"schema":"https://github.com/citation-style-language/schema/raw/master/csl-citation.json"} </w:instrText>
      </w:r>
      <w:r w:rsidR="00B568BF">
        <w:rPr>
          <w:rFonts w:ascii="Arial Unicode MS" w:eastAsia="Arial Unicode MS" w:hAnsi="Arial Unicode MS" w:cs="Arial Unicode MS"/>
          <w:sz w:val="24"/>
          <w:szCs w:val="24"/>
        </w:rPr>
        <w:fldChar w:fldCharType="separate"/>
      </w:r>
      <w:r w:rsidR="00B568BF" w:rsidRPr="00B568BF">
        <w:rPr>
          <w:rFonts w:ascii="Arial Unicode MS" w:eastAsia="Arial Unicode MS" w:hAnsi="Arial Unicode MS" w:cs="Arial Unicode MS"/>
          <w:sz w:val="24"/>
        </w:rPr>
        <w:t>Brean &amp; Milanowski 1979; McRoy 1973; Shinen 1958</w:t>
      </w:r>
      <w:r w:rsidR="00B568BF">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have been used as additional sources.</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We transliterate the alphabet of </w:t>
      </w:r>
      <w:r w:rsidR="005A77E7">
        <w:rPr>
          <w:rFonts w:ascii="Arial Unicode MS" w:eastAsia="Arial Unicode MS" w:hAnsi="Arial Unicode MS" w:cs="Arial Unicode MS"/>
          <w:sz w:val="24"/>
          <w:szCs w:val="24"/>
        </w:rPr>
        <w:fldChar w:fldCharType="begin"/>
      </w:r>
      <w:r w:rsidR="005A77E7">
        <w:rPr>
          <w:rFonts w:ascii="Arial Unicode MS" w:eastAsia="Arial Unicode MS" w:hAnsi="Arial Unicode MS" w:cs="Arial Unicode MS"/>
          <w:sz w:val="24"/>
          <w:szCs w:val="24"/>
        </w:rPr>
        <w:instrText xml:space="preserve"> ADDIN ZOTERO_ITEM CSL_CITATION {"citationID":"4Zn5q3wS","properties":{"formattedCitation":"Arnold, Thoman &amp; Holton 2009","plainCitation":"Arnold, Thoman &amp; Holton 2009","noteIndex":0},"citationItems":[{"id":604,"uris":["http://zotero.org/groups/2255823/items/RTX6NKBG"],"uri":["http://zotero.org/groups/2255823/items/RTX6NKBG"],"itemData":{"id":604,"type":"book","title":"Tanacross learners' dictionary","publisher":"Alaska Native Language Center, University of Alaska","publisher-place":"Fairbanks","number-of-pages":"340","source":"Library of Congress ISBN","event-place":"Fairbanks","ISBN":"978-1-55500-098-1","call-number":"PM2411.5.Z5 A76 2009","note":"OCLC: ocn310096944","author":[{"family":"Arnold","given":"Irene"},{"family":"Thoman","given":"Rick"},{"family":"Holton","given":"Gary"}],"issued":{"date-parts":[["2009"]]}}}],"schema":"https://github.com/citation-style-language/schema/raw/master/csl-citation.json"} </w:instrText>
      </w:r>
      <w:r w:rsidR="005A77E7">
        <w:rPr>
          <w:rFonts w:ascii="Arial Unicode MS" w:eastAsia="Arial Unicode MS" w:hAnsi="Arial Unicode MS" w:cs="Arial Unicode MS"/>
          <w:sz w:val="24"/>
          <w:szCs w:val="24"/>
        </w:rPr>
        <w:fldChar w:fldCharType="separate"/>
      </w:r>
      <w:r w:rsidR="005A77E7" w:rsidRPr="00B568BF">
        <w:rPr>
          <w:rFonts w:ascii="Arial Unicode MS" w:eastAsia="Arial Unicode MS" w:hAnsi="Arial Unicode MS" w:cs="Arial Unicode MS"/>
          <w:sz w:val="24"/>
        </w:rPr>
        <w:t>Arnold, Thoman &amp; Holton 2009</w:t>
      </w:r>
      <w:r w:rsidR="005A77E7">
        <w:rPr>
          <w:rFonts w:ascii="Arial Unicode MS" w:eastAsia="Arial Unicode MS" w:hAnsi="Arial Unicode MS" w:cs="Arial Unicode MS"/>
          <w:sz w:val="24"/>
          <w:szCs w:val="24"/>
        </w:rPr>
        <w:fldChar w:fldCharType="end"/>
      </w:r>
      <w:r w:rsidR="005A77E7">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as follows (cf.</w:t>
      </w:r>
      <w:r w:rsidR="005A77E7">
        <w:rPr>
          <w:rFonts w:ascii="Arial Unicode MS" w:eastAsia="Arial Unicode MS" w:hAnsi="Arial Unicode MS" w:cs="Arial Unicode MS"/>
          <w:sz w:val="24"/>
          <w:szCs w:val="24"/>
        </w:rPr>
        <w:t xml:space="preserve"> </w:t>
      </w:r>
      <w:r w:rsidR="005A77E7">
        <w:rPr>
          <w:rFonts w:ascii="Arial Unicode MS" w:eastAsia="Arial Unicode MS" w:hAnsi="Arial Unicode MS" w:cs="Arial Unicode MS"/>
          <w:sz w:val="24"/>
          <w:szCs w:val="24"/>
        </w:rPr>
        <w:fldChar w:fldCharType="begin"/>
      </w:r>
      <w:r w:rsidR="005A77E7">
        <w:rPr>
          <w:rFonts w:ascii="Arial Unicode MS" w:eastAsia="Arial Unicode MS" w:hAnsi="Arial Unicode MS" w:cs="Arial Unicode MS"/>
          <w:sz w:val="24"/>
          <w:szCs w:val="24"/>
        </w:rPr>
        <w:instrText xml:space="preserve"> ADDIN ZOTERO_ITEM CSL_CITATION {"citationID":"a2B4uPlO","properties":{"formattedCitation":"Holton 2000: 312","plainCitation":"Holton 2000: 312","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312"}],"schema":"https://github.com/citation-style-language/schema/raw/master/csl-citation.json"} </w:instrText>
      </w:r>
      <w:r w:rsidR="005A77E7">
        <w:rPr>
          <w:rFonts w:ascii="Arial Unicode MS" w:eastAsia="Arial Unicode MS" w:hAnsi="Arial Unicode MS" w:cs="Arial Unicode MS"/>
          <w:sz w:val="24"/>
          <w:szCs w:val="24"/>
        </w:rPr>
        <w:fldChar w:fldCharType="separate"/>
      </w:r>
      <w:r w:rsidR="005A77E7" w:rsidRPr="005A77E7">
        <w:rPr>
          <w:rFonts w:ascii="Arial Unicode MS" w:eastAsia="Arial Unicode MS" w:hAnsi="Arial Unicode MS" w:cs="Arial Unicode MS"/>
          <w:sz w:val="24"/>
        </w:rPr>
        <w:t>Holton 2000: 312</w:t>
      </w:r>
      <w:r w:rsidR="005A77E7">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2340"/>
        <w:gridCol w:w="6210"/>
      </w:tblGrid>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5A77E7"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BloptR21","properties":{"formattedCitation":"Arnold, Thoman &amp; Holton 2009","plainCitation":"Arnold, Thoman &amp; Holton 2009","noteIndex":0},"citationItems":[{"id":604,"uris":["http://zotero.org/groups/2255823/items/RTX6NKBG"],"uri":["http://zotero.org/groups/2255823/items/RTX6NKBG"],"itemData":{"id":604,"type":"book","title":"Tanacross learners' dictionary","publisher":"Alaska Native Language Center, University of Alaska","publisher-place":"Fairbanks","number-of-pages":"340","source":"Library of Congress ISBN","event-place":"Fairbanks","ISBN":"978-1-55500-098-1","call-number":"PM2411.5.Z5 A76 2009","note":"OCLC: ocn310096944","author":[{"family":"Arnold","given":"Irene"},{"family":"Thoman","given":"Rick"},{"family":"Holton","given":"Gary"}],"issued":{"date-parts":[["2009"]]}}}],"schema":"https://github.com/citation-style-language/schema/raw/master/csl-citation.json"} </w:instrText>
            </w:r>
            <w:r>
              <w:rPr>
                <w:rFonts w:ascii="Arial Unicode MS" w:eastAsia="Arial Unicode MS" w:hAnsi="Arial Unicode MS" w:cs="Arial Unicode MS"/>
                <w:sz w:val="24"/>
                <w:szCs w:val="24"/>
              </w:rPr>
              <w:fldChar w:fldCharType="separate"/>
            </w:r>
            <w:r w:rsidRPr="00B568BF">
              <w:rPr>
                <w:rFonts w:ascii="Arial Unicode MS" w:eastAsia="Arial Unicode MS" w:hAnsi="Arial Unicode MS" w:cs="Arial Unicode MS"/>
                <w:sz w:val="24"/>
              </w:rPr>
              <w:t>Arnold, Thoman &amp; Holton 2009</w:t>
            </w:r>
            <w:r>
              <w:rPr>
                <w:rFonts w:ascii="Arial Unicode MS" w:eastAsia="Arial Unicode MS" w:hAnsi="Arial Unicode MS" w:cs="Arial Unicode MS"/>
                <w:sz w:val="24"/>
                <w:szCs w:val="24"/>
              </w:rPr>
              <w:fldChar w:fldCharType="end"/>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5A77E7"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b</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w:eastAsia="Arial Unicode MS" w:hAnsi="Arial" w:cs="Arial"/>
                <w:sz w:val="24"/>
                <w:szCs w:val="24"/>
              </w:rPr>
              <w:t>ᵐ</w:t>
            </w:r>
            <w:r w:rsidRPr="00610B2D">
              <w:rPr>
                <w:rFonts w:ascii="Arial Unicode MS" w:eastAsia="Arial Unicode MS" w:hAnsi="Arial Unicode MS" w:cs="Arial Unicode MS"/>
                <w:sz w:val="24"/>
                <w:szCs w:val="24"/>
              </w:rPr>
              <w:t>b</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 (before a vowel) / d (before a consonant or a pause)</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consonant or a pause)</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n</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ː</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h</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d</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ⁿd / biphonemic nt</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dh</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 xml:space="preserve"> (before a vowel) / d</w:t>
            </w:r>
            <w:r w:rsidRPr="00610B2D">
              <w:rPr>
                <w:rFonts w:ascii="Arial" w:eastAsia="Arial Unicode MS" w:hAnsi="Arial" w:cs="Arial"/>
                <w:sz w:val="24"/>
                <w:szCs w:val="24"/>
              </w:rPr>
              <w:t>ᶞ</w:t>
            </w:r>
            <w:r w:rsidRPr="00610B2D">
              <w:rPr>
                <w:rFonts w:ascii="Arial Unicode MS" w:eastAsia="Arial Unicode MS" w:hAnsi="Arial Unicode MS" w:cs="Arial Unicode MS"/>
                <w:sz w:val="24"/>
                <w:szCs w:val="24"/>
              </w:rPr>
              <w:t xml:space="preserve"> (before a consonant or a pause)</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th</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ʰ (before a vowel) / 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 xml:space="preserve"> (before a consonant or a pause)</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t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ʼ</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dh</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ð</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u w:val="single"/>
              </w:rPr>
              <w:t>th</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θ̬</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θ</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l</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ƛ (before a vowel) / </w:t>
            </w:r>
            <w:r w:rsidRPr="00610B2D">
              <w:rPr>
                <w:rFonts w:ascii="Arial" w:eastAsia="Arial Unicode MS" w:hAnsi="Arial" w:cs="Arial"/>
                <w:sz w:val="24"/>
                <w:szCs w:val="24"/>
              </w:rPr>
              <w:t>ᴌ</w:t>
            </w:r>
            <w:r w:rsidRPr="00610B2D">
              <w:rPr>
                <w:rFonts w:ascii="Arial Unicode MS" w:eastAsia="Arial Unicode MS" w:hAnsi="Arial Unicode MS" w:cs="Arial Unicode MS"/>
                <w:sz w:val="24"/>
                <w:szCs w:val="24"/>
              </w:rPr>
              <w:t xml:space="preserve"> (before a consonant or a pause)</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ʰ (before a vowel) / ƛ (before a consonant or a pause)</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u w:val="single"/>
              </w:rPr>
              <w:t>ł</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 (before a vowel) / ʒ (before a consonant or a pause)</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consonant or a pause)</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u w:val="single"/>
              </w:rPr>
              <w:t>s</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j</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 (before a vowel) / ǯ (before a consonant or a pause)</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ʰ (before a vowel) / č (before a consonant or a pause)</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u w:val="single"/>
              </w:rPr>
              <w:t>sh</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h</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g</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 (before a vowel) / g (before a consonant or a pause)</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h</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u w:val="single"/>
              </w:rPr>
              <w:t>x</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y</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ː</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h</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CD77F0"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low)</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high)</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falling)</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rising)</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V̋</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extra-high)</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V</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ː</w:t>
            </w:r>
          </w:p>
        </w:tc>
      </w:tr>
      <w:tr w:rsidR="00610B2D" w:rsidRPr="00610B2D">
        <w:tc>
          <w:tcPr>
            <w:tcW w:w="23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21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Ṽ</w:t>
            </w:r>
          </w:p>
        </w:tc>
      </w:tr>
    </w:tbl>
    <w:p w:rsidR="0045009F" w:rsidRDefault="0045009F"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ot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1. The velar series is phonetically described as being intermediate between velar and uvular places of articula</w:t>
      </w:r>
      <w:r w:rsidR="00ED37AE">
        <w:rPr>
          <w:rFonts w:ascii="Arial Unicode MS" w:eastAsia="Arial Unicode MS" w:hAnsi="Arial Unicode MS" w:cs="Arial Unicode MS"/>
          <w:sz w:val="24"/>
          <w:szCs w:val="24"/>
        </w:rPr>
        <w:t>tion, i.e., [k̠, x̠] and so on (</w:t>
      </w:r>
      <w:r w:rsidR="00ED37AE">
        <w:rPr>
          <w:rFonts w:ascii="Arial Unicode MS" w:eastAsia="Arial Unicode MS" w:hAnsi="Arial Unicode MS" w:cs="Arial Unicode MS"/>
          <w:sz w:val="24"/>
          <w:szCs w:val="24"/>
        </w:rPr>
        <w:fldChar w:fldCharType="begin"/>
      </w:r>
      <w:r w:rsidR="00ED37AE">
        <w:rPr>
          <w:rFonts w:ascii="Arial Unicode MS" w:eastAsia="Arial Unicode MS" w:hAnsi="Arial Unicode MS" w:cs="Arial Unicode MS"/>
          <w:sz w:val="24"/>
          <w:szCs w:val="24"/>
        </w:rPr>
        <w:instrText xml:space="preserve"> ADDIN ZOTERO_ITEM CSL_CITATION {"citationID":"holNynRS","properties":{"formattedCitation":"Holton 2000: 24","plainCitation":"Holton 2000: 24","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24"}],"schema":"https://github.com/citation-style-language/schema/raw/master/csl-citation.json"} </w:instrText>
      </w:r>
      <w:r w:rsidR="00ED37AE">
        <w:rPr>
          <w:rFonts w:ascii="Arial Unicode MS" w:eastAsia="Arial Unicode MS" w:hAnsi="Arial Unicode MS" w:cs="Arial Unicode MS"/>
          <w:sz w:val="24"/>
          <w:szCs w:val="24"/>
        </w:rPr>
        <w:fldChar w:fldCharType="separate"/>
      </w:r>
      <w:r w:rsidR="00ED37AE" w:rsidRPr="00ED37AE">
        <w:rPr>
          <w:rFonts w:ascii="Arial Unicode MS" w:eastAsia="Arial Unicode MS" w:hAnsi="Arial Unicode MS" w:cs="Arial Unicode MS"/>
          <w:sz w:val="24"/>
        </w:rPr>
        <w:t>Holton 2000: 24</w:t>
      </w:r>
      <w:r w:rsidR="00ED37AE">
        <w:rPr>
          <w:rFonts w:ascii="Arial Unicode MS" w:eastAsia="Arial Unicode MS" w:hAnsi="Arial Unicode MS" w:cs="Arial Unicode MS"/>
          <w:sz w:val="24"/>
          <w:szCs w:val="24"/>
        </w:rPr>
        <w:fldChar w:fldCharType="end"/>
      </w:r>
      <w:r w:rsidR="00ED37AE">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802EEE"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2. The final suffixal vowels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and </w:t>
      </w:r>
      <w:r w:rsidRPr="00610B2D">
        <w:rPr>
          <w:rFonts w:ascii="Arial Unicode MS" w:eastAsia="Arial Unicode MS" w:hAnsi="Arial Unicode MS" w:cs="Arial Unicode MS"/>
          <w:i/>
          <w:iCs/>
          <w:sz w:val="24"/>
          <w:szCs w:val="24"/>
        </w:rPr>
        <w:t>-Vʔ</w:t>
      </w:r>
      <w:r w:rsidRPr="00610B2D">
        <w:rPr>
          <w:rFonts w:ascii="Arial Unicode MS" w:eastAsia="Arial Unicode MS" w:hAnsi="Arial Unicode MS" w:cs="Arial Unicode MS"/>
          <w:sz w:val="24"/>
          <w:szCs w:val="24"/>
        </w:rPr>
        <w:t xml:space="preserve">) tend to be dropped. Some modern speakers still pronounce a very short </w:t>
      </w:r>
      <w:r w:rsidRPr="00610B2D">
        <w:rPr>
          <w:rFonts w:ascii="Arial Unicode MS" w:eastAsia="Arial Unicode MS" w:hAnsi="Arial Unicode MS" w:cs="Arial Unicode MS"/>
          <w:i/>
          <w:iCs/>
          <w:sz w:val="24"/>
          <w:szCs w:val="24"/>
        </w:rPr>
        <w:t>ə</w:t>
      </w:r>
      <w:r w:rsidRPr="00610B2D">
        <w:rPr>
          <w:rFonts w:ascii="Arial Unicode MS" w:eastAsia="Arial Unicode MS" w:hAnsi="Arial Unicode MS" w:cs="Arial Unicode MS"/>
          <w:sz w:val="24"/>
          <w:szCs w:val="24"/>
        </w:rPr>
        <w:t>-like sound f</w:t>
      </w:r>
      <w:r w:rsidR="00ED37AE">
        <w:rPr>
          <w:rFonts w:ascii="Arial Unicode MS" w:eastAsia="Arial Unicode MS" w:hAnsi="Arial Unicode MS" w:cs="Arial Unicode MS"/>
          <w:sz w:val="24"/>
          <w:szCs w:val="24"/>
        </w:rPr>
        <w:t>or the historical final vowels (</w:t>
      </w:r>
      <w:r w:rsidR="00ED37AE">
        <w:rPr>
          <w:rFonts w:ascii="Arial Unicode MS" w:eastAsia="Arial Unicode MS" w:hAnsi="Arial Unicode MS" w:cs="Arial Unicode MS"/>
          <w:sz w:val="24"/>
          <w:szCs w:val="24"/>
        </w:rPr>
        <w:fldChar w:fldCharType="begin"/>
      </w:r>
      <w:r w:rsidR="00ED37AE">
        <w:rPr>
          <w:rFonts w:ascii="Arial Unicode MS" w:eastAsia="Arial Unicode MS" w:hAnsi="Arial Unicode MS" w:cs="Arial Unicode MS"/>
          <w:sz w:val="24"/>
          <w:szCs w:val="24"/>
        </w:rPr>
        <w:instrText xml:space="preserve"> ADDIN ZOTERO_ITEM CSL_CITATION {"citationID":"C9vzNpIE","properties":{"formattedCitation":"Holton 2000: 26","plainCitation":"Holton 2000: 26","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26"}],"schema":"https://github.com/citation-style-language/schema/raw/master/csl-citation.json"} </w:instrText>
      </w:r>
      <w:r w:rsidR="00ED37AE">
        <w:rPr>
          <w:rFonts w:ascii="Arial Unicode MS" w:eastAsia="Arial Unicode MS" w:hAnsi="Arial Unicode MS" w:cs="Arial Unicode MS"/>
          <w:sz w:val="24"/>
          <w:szCs w:val="24"/>
        </w:rPr>
        <w:fldChar w:fldCharType="separate"/>
      </w:r>
      <w:r w:rsidR="00ED37AE" w:rsidRPr="00ED37AE">
        <w:rPr>
          <w:rFonts w:ascii="Arial Unicode MS" w:eastAsia="Arial Unicode MS" w:hAnsi="Arial Unicode MS" w:cs="Arial Unicode MS"/>
          <w:sz w:val="24"/>
        </w:rPr>
        <w:t>Holton 2000: 26</w:t>
      </w:r>
      <w:r w:rsidR="00ED37AE">
        <w:rPr>
          <w:rFonts w:ascii="Arial Unicode MS" w:eastAsia="Arial Unicode MS" w:hAnsi="Arial Unicode MS" w:cs="Arial Unicode MS"/>
          <w:sz w:val="24"/>
          <w:szCs w:val="24"/>
        </w:rPr>
        <w:fldChar w:fldCharType="end"/>
      </w:r>
      <w:r w:rsidR="00ED37AE">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but we follow Holton</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 transcription and do not mark</w:t>
      </w:r>
      <w:r w:rsidR="00802EEE">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this vocalic segmen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3. The ejective series (</w:t>
      </w:r>
      <w:r w:rsidRPr="00610B2D">
        <w:rPr>
          <w:rFonts w:ascii="Arial Unicode MS" w:eastAsia="Arial Unicode MS" w:hAnsi="Arial Unicode MS" w:cs="Arial Unicode MS"/>
          <w:i/>
          <w:iCs/>
          <w:sz w:val="24"/>
          <w:szCs w:val="24"/>
        </w:rPr>
        <w:t>tʼ, ƛʼ</w:t>
      </w:r>
      <w:r w:rsidRPr="00610B2D">
        <w:rPr>
          <w:rFonts w:ascii="Arial Unicode MS" w:eastAsia="Arial Unicode MS" w:hAnsi="Arial Unicode MS" w:cs="Arial Unicode MS"/>
          <w:sz w:val="24"/>
          <w:szCs w:val="24"/>
        </w:rPr>
        <w:t xml:space="preserve"> etc.) is restricted to pre-vocalic position (to be precise, to the root-initial position), where three series of stops and affricates </w:t>
      </w:r>
      <w:r w:rsidRPr="00610B2D">
        <w:rPr>
          <w:rFonts w:ascii="Arial Unicode MS" w:eastAsia="Arial Unicode MS" w:hAnsi="Arial Unicode MS" w:cs="Arial Unicode MS"/>
          <w:i/>
          <w:iCs/>
          <w:sz w:val="24"/>
          <w:szCs w:val="24"/>
        </w:rPr>
        <w:t>t / tʰ / tʼ</w:t>
      </w:r>
      <w:r w:rsidRPr="00610B2D">
        <w:rPr>
          <w:rFonts w:ascii="Arial Unicode MS" w:eastAsia="Arial Unicode MS" w:hAnsi="Arial Unicode MS" w:cs="Arial Unicode MS"/>
          <w:sz w:val="24"/>
          <w:szCs w:val="24"/>
        </w:rPr>
        <w:t xml:space="preserve">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d t t</w:t>
      </w:r>
      <w:r w:rsidR="00CD77F0">
        <w:rPr>
          <w:rFonts w:ascii="Arial Unicode MS" w:eastAsia="Arial Unicode MS" w:hAnsi="Arial Unicode MS" w:cs="Arial Unicode MS"/>
          <w:sz w:val="24"/>
          <w:szCs w:val="24"/>
        </w:rPr>
        <w:t>’</w:t>
      </w:r>
      <w:r w:rsidR="00720A34">
        <w:rPr>
          <w:rFonts w:ascii="Cambria Math" w:eastAsia="Arial Unicode MS" w:hAnsi="Cambria Math" w:cs="Cambria Math"/>
          <w:sz w:val="24"/>
          <w:szCs w:val="24"/>
        </w:rPr>
        <w:t>⟩</w:t>
      </w:r>
      <w:r w:rsidR="00ED37AE">
        <w:rPr>
          <w:rFonts w:ascii="Arial Unicode MS" w:eastAsia="Arial Unicode MS" w:hAnsi="Arial Unicode MS" w:cs="Arial Unicode MS"/>
          <w:sz w:val="24"/>
          <w:szCs w:val="24"/>
        </w:rPr>
        <w:t xml:space="preserve"> are opposed (</w:t>
      </w:r>
      <w:r w:rsidR="00ED37AE">
        <w:rPr>
          <w:rFonts w:ascii="Arial Unicode MS" w:eastAsia="Arial Unicode MS" w:hAnsi="Arial Unicode MS" w:cs="Arial Unicode MS"/>
          <w:sz w:val="24"/>
          <w:szCs w:val="24"/>
        </w:rPr>
        <w:fldChar w:fldCharType="begin"/>
      </w:r>
      <w:r w:rsidR="00ED37AE">
        <w:rPr>
          <w:rFonts w:ascii="Arial Unicode MS" w:eastAsia="Arial Unicode MS" w:hAnsi="Arial Unicode MS" w:cs="Arial Unicode MS"/>
          <w:sz w:val="24"/>
          <w:szCs w:val="24"/>
        </w:rPr>
        <w:instrText xml:space="preserve"> ADDIN ZOTERO_ITEM CSL_CITATION {"citationID":"zIZk4TAG","properties":{"formattedCitation":"Holton 2000: 23, 29","plainCitation":"Holton 2000: 23, 29","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23, 29"}],"schema":"https://github.com/citation-style-language/schema/raw/master/csl-citation.json"} </w:instrText>
      </w:r>
      <w:r w:rsidR="00ED37AE">
        <w:rPr>
          <w:rFonts w:ascii="Arial Unicode MS" w:eastAsia="Arial Unicode MS" w:hAnsi="Arial Unicode MS" w:cs="Arial Unicode MS"/>
          <w:sz w:val="24"/>
          <w:szCs w:val="24"/>
        </w:rPr>
        <w:fldChar w:fldCharType="separate"/>
      </w:r>
      <w:r w:rsidR="00ED37AE" w:rsidRPr="00ED37AE">
        <w:rPr>
          <w:rFonts w:ascii="Arial Unicode MS" w:eastAsia="Arial Unicode MS" w:hAnsi="Arial Unicode MS" w:cs="Arial Unicode MS"/>
          <w:sz w:val="24"/>
        </w:rPr>
        <w:t>Holton 2000: 23, 29</w:t>
      </w:r>
      <w:r w:rsidR="00ED37AE">
        <w:rPr>
          <w:rFonts w:ascii="Arial Unicode MS" w:eastAsia="Arial Unicode MS" w:hAnsi="Arial Unicode MS" w:cs="Arial Unicode MS"/>
          <w:sz w:val="24"/>
          <w:szCs w:val="24"/>
        </w:rPr>
        <w:fldChar w:fldCharType="end"/>
      </w:r>
      <w:r w:rsidR="00ED37AE">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In the pre-consonantal position or before a pause, only two series of stops and affricates are opposed: voiced and voiceless, e.g., </w:t>
      </w:r>
      <w:r w:rsidRPr="00610B2D">
        <w:rPr>
          <w:rFonts w:ascii="Arial Unicode MS" w:eastAsia="Arial Unicode MS" w:hAnsi="Arial Unicode MS" w:cs="Arial Unicode MS"/>
          <w:i/>
          <w:iCs/>
          <w:sz w:val="24"/>
          <w:szCs w:val="24"/>
        </w:rPr>
        <w:t>d / t</w:t>
      </w:r>
      <w:r w:rsidRPr="00610B2D">
        <w:rPr>
          <w:rFonts w:ascii="Arial Unicode MS" w:eastAsia="Arial Unicode MS" w:hAnsi="Arial Unicode MS" w:cs="Arial Unicode MS"/>
          <w:sz w:val="24"/>
          <w:szCs w:val="24"/>
        </w:rPr>
        <w:t xml:space="preserve">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d t</w:t>
      </w:r>
      <w:r w:rsidR="00720A34">
        <w:rPr>
          <w:rFonts w:ascii="Cambria Math" w:eastAsia="Arial Unicode MS" w:hAnsi="Cambria Math" w:cs="Cambria Math"/>
          <w:sz w:val="24"/>
          <w:szCs w:val="24"/>
        </w:rPr>
        <w:t>⟩</w:t>
      </w:r>
      <w:r w:rsidR="00ED37AE">
        <w:rPr>
          <w:rFonts w:ascii="Arial Unicode MS" w:eastAsia="Arial Unicode MS" w:hAnsi="Arial Unicode MS" w:cs="Arial Unicode MS"/>
          <w:sz w:val="24"/>
          <w:szCs w:val="24"/>
        </w:rPr>
        <w:t xml:space="preserve"> etc. (</w:t>
      </w:r>
      <w:r w:rsidR="00ED37AE">
        <w:rPr>
          <w:rFonts w:ascii="Arial Unicode MS" w:eastAsia="Arial Unicode MS" w:hAnsi="Arial Unicode MS" w:cs="Arial Unicode MS"/>
          <w:sz w:val="24"/>
          <w:szCs w:val="24"/>
        </w:rPr>
        <w:fldChar w:fldCharType="begin"/>
      </w:r>
      <w:r w:rsidR="00ED37AE">
        <w:rPr>
          <w:rFonts w:ascii="Arial Unicode MS" w:eastAsia="Arial Unicode MS" w:hAnsi="Arial Unicode MS" w:cs="Arial Unicode MS"/>
          <w:sz w:val="24"/>
          <w:szCs w:val="24"/>
        </w:rPr>
        <w:instrText xml:space="preserve"> ADDIN ZOTERO_ITEM CSL_CITATION {"citationID":"GCCRFUSg","properties":{"formattedCitation":"Holton 2000: 23, 25, 29","plainCitation":"Holton 2000: 23, 25, 29","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23, 25, 29"}],"schema":"https://github.com/citation-style-language/schema/raw/master/csl-citation.json"} </w:instrText>
      </w:r>
      <w:r w:rsidR="00ED37AE">
        <w:rPr>
          <w:rFonts w:ascii="Arial Unicode MS" w:eastAsia="Arial Unicode MS" w:hAnsi="Arial Unicode MS" w:cs="Arial Unicode MS"/>
          <w:sz w:val="24"/>
          <w:szCs w:val="24"/>
        </w:rPr>
        <w:fldChar w:fldCharType="separate"/>
      </w:r>
      <w:r w:rsidR="00ED37AE" w:rsidRPr="00ED37AE">
        <w:rPr>
          <w:rFonts w:ascii="Arial Unicode MS" w:eastAsia="Arial Unicode MS" w:hAnsi="Arial Unicode MS" w:cs="Arial Unicode MS"/>
          <w:sz w:val="24"/>
        </w:rPr>
        <w:t>Holton 2000: 23, 25, 29</w:t>
      </w:r>
      <w:r w:rsidR="00ED37AE">
        <w:rPr>
          <w:rFonts w:ascii="Arial Unicode MS" w:eastAsia="Arial Unicode MS" w:hAnsi="Arial Unicode MS" w:cs="Arial Unicode MS"/>
          <w:sz w:val="24"/>
          <w:szCs w:val="24"/>
        </w:rPr>
        <w:fldChar w:fldCharType="end"/>
      </w:r>
      <w:r w:rsidR="00ED37AE">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One should pay attention to the confused traditional orthography as described in the above table. The main case where the voiced stop/affricate occurs in pre-consonant position is the prefixal 1</w:t>
      </w:r>
      <w:r w:rsidRPr="00610B2D">
        <w:rPr>
          <w:rFonts w:ascii="Arial Unicode MS" w:eastAsia="Arial Unicode MS" w:hAnsi="Arial Unicode MS" w:cs="Arial Unicode MS"/>
          <w:sz w:val="24"/>
          <w:szCs w:val="24"/>
          <w:vertAlign w:val="superscript"/>
        </w:rPr>
        <w:t>st</w:t>
      </w:r>
      <w:r w:rsidRPr="00610B2D">
        <w:rPr>
          <w:rFonts w:ascii="Arial Unicode MS" w:eastAsia="Arial Unicode MS" w:hAnsi="Arial Unicode MS" w:cs="Arial Unicode MS"/>
          <w:sz w:val="24"/>
          <w:szCs w:val="24"/>
        </w:rPr>
        <w:t xml:space="preserve"> sg. subject exponent -</w:t>
      </w:r>
      <w:r w:rsidRPr="00610B2D">
        <w:rPr>
          <w:rFonts w:ascii="Arial Unicode MS" w:eastAsia="Arial Unicode MS" w:hAnsi="Arial Unicode MS" w:cs="Arial Unicode MS"/>
          <w:i/>
          <w:iCs/>
          <w:sz w:val="24"/>
          <w:szCs w:val="24"/>
        </w:rPr>
        <w:t>eg-</w:t>
      </w:r>
      <w:r w:rsidRPr="00610B2D">
        <w:rPr>
          <w:rFonts w:ascii="Arial Unicode MS" w:eastAsia="Arial Unicode MS" w:hAnsi="Arial Unicode MS" w:cs="Arial Unicode MS"/>
          <w:sz w:val="24"/>
          <w:szCs w:val="24"/>
        </w:rPr>
        <w:t xml:space="preserve">, which is a very specific contractive development of the old subject morpheme and the “classifier” </w:t>
      </w:r>
      <w:r w:rsidRPr="00610B2D">
        <w:rPr>
          <w:rFonts w:ascii="Arial Unicode MS" w:eastAsia="Arial Unicode MS" w:hAnsi="Arial Unicode MS" w:cs="Arial Unicode MS"/>
          <w:i/>
          <w:iCs/>
          <w:sz w:val="24"/>
          <w:szCs w:val="24"/>
        </w:rPr>
        <w:t>-l-</w:t>
      </w:r>
      <w:r w:rsidRPr="00610B2D">
        <w:rPr>
          <w:rFonts w:ascii="Arial Unicode MS" w:eastAsia="Arial Unicode MS" w:hAnsi="Arial Unicode MS" w:cs="Arial Unicode MS"/>
          <w:sz w:val="24"/>
          <w:szCs w:val="24"/>
        </w:rPr>
        <w:t xml:space="preserve"> </w:t>
      </w:r>
      <w:r w:rsidR="00ED37AE">
        <w:rPr>
          <w:rFonts w:ascii="Arial Unicode MS" w:eastAsia="Arial Unicode MS" w:hAnsi="Arial Unicode MS" w:cs="Arial Unicode MS"/>
          <w:sz w:val="24"/>
          <w:szCs w:val="24"/>
        </w:rPr>
        <w:t>(</w:t>
      </w:r>
      <w:r w:rsidR="00ED37AE">
        <w:rPr>
          <w:rFonts w:ascii="Arial Unicode MS" w:eastAsia="Arial Unicode MS" w:hAnsi="Arial Unicode MS" w:cs="Arial Unicode MS"/>
          <w:sz w:val="24"/>
          <w:szCs w:val="24"/>
        </w:rPr>
        <w:fldChar w:fldCharType="begin"/>
      </w:r>
      <w:r w:rsidR="00ED37AE">
        <w:rPr>
          <w:rFonts w:ascii="Arial Unicode MS" w:eastAsia="Arial Unicode MS" w:hAnsi="Arial Unicode MS" w:cs="Arial Unicode MS"/>
          <w:sz w:val="24"/>
          <w:szCs w:val="24"/>
        </w:rPr>
        <w:instrText xml:space="preserve"> ADDIN ZOTERO_ITEM CSL_CITATION {"citationID":"86htXBY3","properties":{"formattedCitation":"Holton 2000: 199","plainCitation":"Holton 2000: 199","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199"}],"schema":"https://github.com/citation-style-language/schema/raw/master/csl-citation.json"} </w:instrText>
      </w:r>
      <w:r w:rsidR="00ED37AE">
        <w:rPr>
          <w:rFonts w:ascii="Arial Unicode MS" w:eastAsia="Arial Unicode MS" w:hAnsi="Arial Unicode MS" w:cs="Arial Unicode MS"/>
          <w:sz w:val="24"/>
          <w:szCs w:val="24"/>
        </w:rPr>
        <w:fldChar w:fldCharType="separate"/>
      </w:r>
      <w:r w:rsidR="00ED37AE" w:rsidRPr="00ED37AE">
        <w:rPr>
          <w:rFonts w:ascii="Arial Unicode MS" w:eastAsia="Arial Unicode MS" w:hAnsi="Arial Unicode MS" w:cs="Arial Unicode MS"/>
          <w:sz w:val="24"/>
        </w:rPr>
        <w:t>Holton 2000: 199</w:t>
      </w:r>
      <w:r w:rsidR="00ED37AE">
        <w:rPr>
          <w:rFonts w:ascii="Arial Unicode MS" w:eastAsia="Arial Unicode MS" w:hAnsi="Arial Unicode MS" w:cs="Arial Unicode MS"/>
          <w:sz w:val="24"/>
          <w:szCs w:val="24"/>
        </w:rPr>
        <w:fldChar w:fldCharType="end"/>
      </w:r>
      <w:r w:rsidR="00ED37AE">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In the final position, however, voiced stops/affricates as well as voiced fricatives are frequent. In the positions </w:t>
      </w:r>
      <w:r w:rsidRPr="00610B2D">
        <w:rPr>
          <w:rFonts w:ascii="Arial Unicode MS" w:eastAsia="Arial Unicode MS" w:hAnsi="Arial Unicode MS" w:cs="Arial Unicode MS"/>
          <w:i/>
          <w:iCs/>
          <w:sz w:val="24"/>
          <w:szCs w:val="24"/>
        </w:rPr>
        <w:t>-VT</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VT-V(ʔ)</w:t>
      </w:r>
      <w:r w:rsidRPr="00610B2D">
        <w:rPr>
          <w:rFonts w:ascii="Arial Unicode MS" w:eastAsia="Arial Unicode MS" w:hAnsi="Arial Unicode MS" w:cs="Arial Unicode MS"/>
          <w:sz w:val="24"/>
          <w:szCs w:val="24"/>
        </w:rPr>
        <w:t xml:space="preserve"> (where the final </w:t>
      </w:r>
      <w:r w:rsidRPr="00610B2D">
        <w:rPr>
          <w:rFonts w:ascii="Arial Unicode MS" w:eastAsia="Arial Unicode MS" w:hAnsi="Arial Unicode MS" w:cs="Arial Unicode MS"/>
          <w:i/>
          <w:iCs/>
          <w:sz w:val="24"/>
          <w:szCs w:val="24"/>
        </w:rPr>
        <w:t>-V(ʔ)</w:t>
      </w:r>
      <w:r w:rsidRPr="00610B2D">
        <w:rPr>
          <w:rFonts w:ascii="Arial Unicode MS" w:eastAsia="Arial Unicode MS" w:hAnsi="Arial Unicode MS" w:cs="Arial Unicode MS"/>
          <w:sz w:val="24"/>
          <w:szCs w:val="24"/>
        </w:rPr>
        <w:t xml:space="preserve"> is a suffix, e.g., possessive </w:t>
      </w:r>
      <w:r w:rsidRPr="00610B2D">
        <w:rPr>
          <w:rFonts w:ascii="Arial Unicode MS" w:eastAsia="Arial Unicode MS" w:hAnsi="Arial Unicode MS" w:cs="Arial Unicode MS"/>
          <w:i/>
          <w:iCs/>
          <w:sz w:val="24"/>
          <w:szCs w:val="24"/>
        </w:rPr>
        <w:t>-V́ʔ</w:t>
      </w:r>
      <w:r w:rsidRPr="00610B2D">
        <w:rPr>
          <w:rFonts w:ascii="Arial Unicode MS" w:eastAsia="Arial Unicode MS" w:hAnsi="Arial Unicode MS" w:cs="Arial Unicode MS"/>
          <w:sz w:val="24"/>
          <w:szCs w:val="24"/>
        </w:rPr>
        <w:t xml:space="preserve"> or negative </w:t>
      </w:r>
      <w:r w:rsidRPr="00610B2D">
        <w:rPr>
          <w:rFonts w:ascii="Arial Unicode MS" w:eastAsia="Arial Unicode MS" w:hAnsi="Arial Unicode MS" w:cs="Arial Unicode MS"/>
          <w:i/>
          <w:iCs/>
          <w:sz w:val="24"/>
          <w:szCs w:val="24"/>
        </w:rPr>
        <w:t>-V̀</w:t>
      </w:r>
      <w:r w:rsidR="00ED37AE">
        <w:rPr>
          <w:rFonts w:ascii="Arial Unicode MS" w:eastAsia="Arial Unicode MS" w:hAnsi="Arial Unicode MS" w:cs="Arial Unicode MS"/>
          <w:sz w:val="24"/>
          <w:szCs w:val="24"/>
        </w:rPr>
        <w:t xml:space="preserve">, </w:t>
      </w:r>
      <w:r w:rsidR="00ED37AE">
        <w:rPr>
          <w:rFonts w:ascii="Arial Unicode MS" w:eastAsia="Arial Unicode MS" w:hAnsi="Arial Unicode MS" w:cs="Arial Unicode MS"/>
          <w:sz w:val="24"/>
          <w:szCs w:val="24"/>
        </w:rPr>
        <w:fldChar w:fldCharType="begin"/>
      </w:r>
      <w:r w:rsidR="00ED37AE">
        <w:rPr>
          <w:rFonts w:ascii="Arial Unicode MS" w:eastAsia="Arial Unicode MS" w:hAnsi="Arial Unicode MS" w:cs="Arial Unicode MS"/>
          <w:sz w:val="24"/>
          <w:szCs w:val="24"/>
        </w:rPr>
        <w:instrText xml:space="preserve"> ADDIN ZOTERO_ITEM CSL_CITATION {"citationID":"NaTBzO3f","properties":{"formattedCitation":"Holton 2000: 26 ff., 270 f.","plainCitation":"Holton 2000: 26 ff., 270 f.","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26 ff., 270 f."}],"schema":"https://github.com/citation-style-language/schema/raw/master/csl-citation.json"} </w:instrText>
      </w:r>
      <w:r w:rsidR="00ED37AE">
        <w:rPr>
          <w:rFonts w:ascii="Arial Unicode MS" w:eastAsia="Arial Unicode MS" w:hAnsi="Arial Unicode MS" w:cs="Arial Unicode MS"/>
          <w:sz w:val="24"/>
          <w:szCs w:val="24"/>
        </w:rPr>
        <w:fldChar w:fldCharType="separate"/>
      </w:r>
      <w:r w:rsidR="00ED37AE" w:rsidRPr="00ED37AE">
        <w:rPr>
          <w:rFonts w:ascii="Arial Unicode MS" w:eastAsia="Arial Unicode MS" w:hAnsi="Arial Unicode MS" w:cs="Arial Unicode MS"/>
          <w:sz w:val="24"/>
        </w:rPr>
        <w:t>Holton 2000: 26 ff., 270 f.</w:t>
      </w:r>
      <w:r w:rsidR="00ED37A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e historical binary opposition between non-ejective stops and affricates and the ejective ones </w:t>
      </w:r>
      <w:r w:rsidRPr="00610B2D">
        <w:rPr>
          <w:rFonts w:ascii="Arial Unicode MS" w:eastAsia="Arial Unicode MS" w:hAnsi="Arial Unicode MS" w:cs="Arial Unicode MS"/>
          <w:i/>
          <w:iCs/>
          <w:sz w:val="24"/>
          <w:szCs w:val="24"/>
        </w:rPr>
        <w:t>t / tʼ</w:t>
      </w:r>
      <w:r w:rsidRPr="00610B2D">
        <w:rPr>
          <w:rFonts w:ascii="Arial Unicode MS" w:eastAsia="Arial Unicode MS" w:hAnsi="Arial Unicode MS" w:cs="Arial Unicode MS"/>
          <w:sz w:val="24"/>
          <w:szCs w:val="24"/>
        </w:rPr>
        <w:t xml:space="preserve"> was eliminated in favor of the non-ejective series </w:t>
      </w:r>
      <w:r w:rsidRPr="00610B2D">
        <w:rPr>
          <w:rFonts w:ascii="Arial Unicode MS" w:eastAsia="Arial Unicode MS" w:hAnsi="Arial Unicode MS" w:cs="Arial Unicode MS"/>
          <w:i/>
          <w:iCs/>
          <w:sz w:val="24"/>
          <w:szCs w:val="24"/>
        </w:rPr>
        <w:t>t</w:t>
      </w:r>
      <w:r w:rsidRPr="00610B2D">
        <w:rPr>
          <w:rFonts w:ascii="Arial Unicode MS" w:eastAsia="Arial Unicode MS" w:hAnsi="Arial Unicode MS" w:cs="Arial Unicode MS"/>
          <w:sz w:val="24"/>
          <w:szCs w:val="24"/>
        </w:rPr>
        <w:t xml:space="preserve">. At the next stage, this root-final </w:t>
      </w:r>
      <w:r w:rsidRPr="00610B2D">
        <w:rPr>
          <w:rFonts w:ascii="Arial Unicode MS" w:eastAsia="Arial Unicode MS" w:hAnsi="Arial Unicode MS" w:cs="Arial Unicode MS"/>
          <w:i/>
          <w:iCs/>
          <w:sz w:val="24"/>
          <w:szCs w:val="24"/>
        </w:rPr>
        <w:t>T</w:t>
      </w:r>
      <w:r w:rsidRPr="00610B2D">
        <w:rPr>
          <w:rFonts w:ascii="Arial Unicode MS" w:eastAsia="Arial Unicode MS" w:hAnsi="Arial Unicode MS" w:cs="Arial Unicode MS"/>
          <w:sz w:val="24"/>
          <w:szCs w:val="24"/>
        </w:rPr>
        <w:t xml:space="preserve"> in the intervocalic position </w:t>
      </w:r>
      <w:r w:rsidRPr="00610B2D">
        <w:rPr>
          <w:rFonts w:ascii="Arial Unicode MS" w:eastAsia="Arial Unicode MS" w:hAnsi="Arial Unicode MS" w:cs="Arial Unicode MS"/>
          <w:i/>
          <w:iCs/>
          <w:sz w:val="24"/>
          <w:szCs w:val="24"/>
        </w:rPr>
        <w:t>-VT-V(ʔ)</w:t>
      </w:r>
      <w:r w:rsidRPr="00610B2D">
        <w:rPr>
          <w:rFonts w:ascii="Arial Unicode MS" w:eastAsia="Arial Unicode MS" w:hAnsi="Arial Unicode MS" w:cs="Arial Unicode MS"/>
          <w:sz w:val="24"/>
          <w:szCs w:val="24"/>
        </w:rPr>
        <w:t xml:space="preserve"> gets voiced: </w:t>
      </w:r>
      <w:r w:rsidRPr="00610B2D">
        <w:rPr>
          <w:rFonts w:ascii="Arial Unicode MS" w:eastAsia="Arial Unicode MS" w:hAnsi="Arial Unicode MS" w:cs="Arial Unicode MS"/>
          <w:i/>
          <w:iCs/>
          <w:sz w:val="24"/>
          <w:szCs w:val="24"/>
        </w:rPr>
        <w:t>t &gt; d</w:t>
      </w:r>
      <w:r w:rsidRPr="00610B2D">
        <w:rPr>
          <w:rFonts w:ascii="Arial Unicode MS" w:eastAsia="Arial Unicode MS" w:hAnsi="Arial Unicode MS" w:cs="Arial Unicode MS"/>
          <w:sz w:val="24"/>
          <w:szCs w:val="24"/>
        </w:rPr>
        <w:t xml:space="preserve">. Furthermore, </w:t>
      </w:r>
      <w:r w:rsidRPr="00610B2D">
        <w:rPr>
          <w:rFonts w:ascii="Arial Unicode MS" w:eastAsia="Arial Unicode MS" w:hAnsi="Arial Unicode MS" w:cs="Arial Unicode MS"/>
          <w:i/>
          <w:iCs/>
          <w:sz w:val="24"/>
          <w:szCs w:val="24"/>
        </w:rPr>
        <w:t>-V(ʔ)</w:t>
      </w:r>
      <w:r w:rsidRPr="00610B2D">
        <w:rPr>
          <w:rFonts w:ascii="Arial Unicode MS" w:eastAsia="Arial Unicode MS" w:hAnsi="Arial Unicode MS" w:cs="Arial Unicode MS"/>
          <w:sz w:val="24"/>
          <w:szCs w:val="24"/>
        </w:rPr>
        <w:t xml:space="preserve"> was reduced to a very short vocalic segment and eventually dropped; this produced such word-final oppositions as -</w:t>
      </w:r>
      <w:r w:rsidRPr="00610B2D">
        <w:rPr>
          <w:rFonts w:ascii="Arial Unicode MS" w:eastAsia="Arial Unicode MS" w:hAnsi="Arial Unicode MS" w:cs="Arial Unicode MS"/>
          <w:i/>
          <w:iCs/>
          <w:sz w:val="24"/>
          <w:szCs w:val="24"/>
        </w:rPr>
        <w:t>t / -d</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ƛ / -</w:t>
      </w:r>
      <w:r w:rsidRPr="00610B2D">
        <w:rPr>
          <w:rFonts w:ascii="Arial" w:eastAsia="Arial Unicode MS" w:hAnsi="Arial" w:cs="Arial"/>
          <w:i/>
          <w:iCs/>
          <w:sz w:val="24"/>
          <w:szCs w:val="24"/>
        </w:rPr>
        <w:t>ᴌ</w:t>
      </w:r>
      <w:r w:rsidRPr="00610B2D">
        <w:rPr>
          <w:rFonts w:ascii="Arial Unicode MS" w:eastAsia="Arial Unicode MS" w:hAnsi="Arial Unicode MS" w:cs="Arial Unicode MS"/>
          <w:sz w:val="24"/>
          <w:szCs w:val="24"/>
        </w:rPr>
        <w:t xml:space="preserve"> and so on. Such a voicing (which is not a fully phonetically conditioned process, since not each intervocalic voiceless stop/affricate gets voiced) is an interesting feature of Tanacross historical phonetics. In principle, the historical phonetics of Tanacross is seriously "morphologized", and morphemic boundaries between the root and the affixes share a specific status. Besides the aforementioned voicing of stops and affricates in root-final position, the following phenomena can be mentioned: 1) voiced </w:t>
      </w:r>
      <w:r w:rsidRPr="00610B2D">
        <w:rPr>
          <w:rFonts w:ascii="Arial Unicode MS" w:eastAsia="Arial Unicode MS" w:hAnsi="Arial Unicode MS" w:cs="Arial Unicode MS"/>
          <w:sz w:val="24"/>
          <w:szCs w:val="24"/>
        </w:rPr>
        <w:lastRenderedPageBreak/>
        <w:t xml:space="preserve">fricatives </w:t>
      </w:r>
      <w:r w:rsidRPr="00610B2D">
        <w:rPr>
          <w:rFonts w:ascii="Arial Unicode MS" w:eastAsia="Arial Unicode MS" w:hAnsi="Arial Unicode MS" w:cs="Arial Unicode MS"/>
          <w:i/>
          <w:iCs/>
          <w:sz w:val="24"/>
          <w:szCs w:val="24"/>
        </w:rPr>
        <w:t xml:space="preserve">ð l z ɣ </w:t>
      </w:r>
      <w:r w:rsidRPr="00610B2D">
        <w:rPr>
          <w:rFonts w:ascii="Arial Unicode MS" w:eastAsia="Arial Unicode MS" w:hAnsi="Arial Unicode MS" w:cs="Arial Unicode MS"/>
          <w:sz w:val="24"/>
          <w:szCs w:val="24"/>
        </w:rPr>
        <w:t xml:space="preserve">get semi-voiced </w:t>
      </w:r>
      <w:r w:rsidRPr="00610B2D">
        <w:rPr>
          <w:rFonts w:ascii="Arial Unicode MS" w:eastAsia="Arial Unicode MS" w:hAnsi="Arial Unicode MS" w:cs="Arial Unicode MS"/>
          <w:i/>
          <w:iCs/>
          <w:sz w:val="24"/>
          <w:szCs w:val="24"/>
        </w:rPr>
        <w:t>θ̬ ɬ̬ s̬ x̬</w:t>
      </w:r>
      <w:r w:rsidRPr="00610B2D">
        <w:rPr>
          <w:rFonts w:ascii="Arial Unicode MS" w:eastAsia="Arial Unicode MS" w:hAnsi="Arial Unicode MS" w:cs="Arial Unicode MS"/>
          <w:sz w:val="24"/>
          <w:szCs w:val="24"/>
        </w:rPr>
        <w:t xml:space="preserve"> in root-initial position as discussed below; 2) the combination of the obstruent prefix with root-initial </w:t>
      </w:r>
      <w:r w:rsidRPr="00610B2D">
        <w:rPr>
          <w:rFonts w:ascii="Arial Unicode MS" w:eastAsia="Arial Unicode MS" w:hAnsi="Arial Unicode MS" w:cs="Arial Unicode MS"/>
          <w:i/>
          <w:iCs/>
          <w:sz w:val="24"/>
          <w:szCs w:val="24"/>
        </w:rPr>
        <w:t>ʔ-</w:t>
      </w:r>
      <w:r w:rsidRPr="00610B2D">
        <w:rPr>
          <w:rFonts w:ascii="Arial Unicode MS" w:eastAsia="Arial Unicode MS" w:hAnsi="Arial Unicode MS" w:cs="Arial Unicode MS"/>
          <w:sz w:val="24"/>
          <w:szCs w:val="24"/>
        </w:rPr>
        <w:t xml:space="preserve"> yields a consonant cluster that differs from normal ejectives, e.g., the “classifier” =</w:t>
      </w:r>
      <w:r w:rsidRPr="00610B2D">
        <w:rPr>
          <w:rFonts w:ascii="Arial Unicode MS" w:eastAsia="Arial Unicode MS" w:hAnsi="Arial Unicode MS" w:cs="Arial Unicode MS"/>
          <w:i/>
          <w:iCs/>
          <w:sz w:val="24"/>
          <w:szCs w:val="24"/>
        </w:rPr>
        <w:t>t=</w:t>
      </w:r>
      <w:r w:rsidRPr="00610B2D">
        <w:rPr>
          <w:rFonts w:ascii="Arial Unicode MS" w:eastAsia="Arial Unicode MS" w:hAnsi="Arial Unicode MS" w:cs="Arial Unicode MS"/>
          <w:sz w:val="24"/>
          <w:szCs w:val="24"/>
        </w:rPr>
        <w:t xml:space="preserve"> plus a root of the shape </w:t>
      </w:r>
      <w:r w:rsidRPr="00610B2D">
        <w:rPr>
          <w:rFonts w:ascii="Arial Unicode MS" w:eastAsia="Arial Unicode MS" w:hAnsi="Arial Unicode MS" w:cs="Arial Unicode MS"/>
          <w:i/>
          <w:iCs/>
          <w:sz w:val="24"/>
          <w:szCs w:val="24"/>
        </w:rPr>
        <w:t>=ʔV</w:t>
      </w:r>
      <w:r w:rsidRPr="00610B2D">
        <w:rPr>
          <w:rFonts w:ascii="Arial Unicode MS" w:eastAsia="Arial Unicode MS" w:hAnsi="Arial Unicode MS" w:cs="Arial Unicode MS"/>
          <w:sz w:val="24"/>
          <w:szCs w:val="24"/>
        </w:rPr>
        <w:t xml:space="preserve"> produce </w:t>
      </w:r>
      <w:r w:rsidRPr="00610B2D">
        <w:rPr>
          <w:rFonts w:ascii="Arial Unicode MS" w:eastAsia="Arial Unicode MS" w:hAnsi="Arial Unicode MS" w:cs="Arial Unicode MS"/>
          <w:i/>
          <w:iCs/>
          <w:sz w:val="24"/>
          <w:szCs w:val="24"/>
        </w:rPr>
        <w:t>t-ʔ</w:t>
      </w:r>
      <w:r w:rsidRPr="00610B2D">
        <w:rPr>
          <w:rFonts w:ascii="Arial Unicode MS" w:eastAsia="Arial Unicode MS" w:hAnsi="Arial Unicode MS" w:cs="Arial Unicode MS"/>
          <w:sz w:val="24"/>
          <w:szCs w:val="24"/>
        </w:rPr>
        <w:t xml:space="preserve">, not </w:t>
      </w:r>
      <w:r w:rsidRPr="00610B2D">
        <w:rPr>
          <w:rFonts w:ascii="Arial Unicode MS" w:eastAsia="Arial Unicode MS" w:hAnsi="Arial Unicode MS" w:cs="Arial Unicode MS"/>
          <w:i/>
          <w:iCs/>
          <w:sz w:val="24"/>
          <w:szCs w:val="24"/>
        </w:rPr>
        <w:t>tʼ</w:t>
      </w:r>
      <w:r w:rsidR="007B2B02">
        <w:rPr>
          <w:rFonts w:ascii="Arial Unicode MS" w:eastAsia="Arial Unicode MS" w:hAnsi="Arial Unicode MS" w:cs="Arial Unicode MS"/>
          <w:sz w:val="24"/>
          <w:szCs w:val="24"/>
        </w:rPr>
        <w:t xml:space="preserve"> as follows from </w:t>
      </w:r>
      <w:r w:rsidR="007B2B02">
        <w:rPr>
          <w:rFonts w:ascii="Arial Unicode MS" w:eastAsia="Arial Unicode MS" w:hAnsi="Arial Unicode MS" w:cs="Arial Unicode MS"/>
          <w:sz w:val="24"/>
          <w:szCs w:val="24"/>
        </w:rPr>
        <w:fldChar w:fldCharType="begin"/>
      </w:r>
      <w:r w:rsidR="007B2B02">
        <w:rPr>
          <w:rFonts w:ascii="Arial Unicode MS" w:eastAsia="Arial Unicode MS" w:hAnsi="Arial Unicode MS" w:cs="Arial Unicode MS"/>
          <w:sz w:val="24"/>
          <w:szCs w:val="24"/>
        </w:rPr>
        <w:instrText xml:space="preserve"> ADDIN ZOTERO_ITEM CSL_CITATION {"citationID":"vMjIbcUe","properties":{"formattedCitation":"Arnold, Thoman &amp; Holton 2009: 11, 15","plainCitation":"Arnold, Thoman &amp; Holton 2009: 11, 15","noteIndex":0},"citationItems":[{"id":604,"uris":["http://zotero.org/groups/2255823/items/RTX6NKBG"],"uri":["http://zotero.org/groups/2255823/items/RTX6NKBG"],"itemData":{"id":604,"type":"book","title":"Tanacross learners' dictionary","publisher":"Alaska Native Language Center, University of Alaska","publisher-place":"Fairbanks","number-of-pages":"340","source":"Library of Congress ISBN","event-place":"Fairbanks","ISBN":"978-1-55500-098-1","call-number":"PM2411.5.Z5 A76 2009","note":"OCLC: ocn310096944","author":[{"family":"Arnold","given":"Irene"},{"family":"Thoman","given":"Rick"},{"family":"Holton","given":"Gary"}],"issued":{"date-parts":[["2009"]]}},"locator":"11, 15"}],"schema":"https://github.com/citation-style-language/schema/raw/master/csl-citation.json"} </w:instrText>
      </w:r>
      <w:r w:rsidR="007B2B02">
        <w:rPr>
          <w:rFonts w:ascii="Arial Unicode MS" w:eastAsia="Arial Unicode MS" w:hAnsi="Arial Unicode MS" w:cs="Arial Unicode MS"/>
          <w:sz w:val="24"/>
          <w:szCs w:val="24"/>
        </w:rPr>
        <w:fldChar w:fldCharType="separate"/>
      </w:r>
      <w:r w:rsidR="007B2B02" w:rsidRPr="007B2B02">
        <w:rPr>
          <w:rFonts w:ascii="Arial Unicode MS" w:eastAsia="Arial Unicode MS" w:hAnsi="Arial Unicode MS" w:cs="Arial Unicode MS"/>
          <w:sz w:val="24"/>
        </w:rPr>
        <w:t>Arnold, Thoman &amp; Holton 2009: 11, 15</w:t>
      </w:r>
      <w:r w:rsidR="007B2B02">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nd transcript</w:t>
      </w:r>
      <w:r w:rsidR="007B2B02">
        <w:rPr>
          <w:rFonts w:ascii="Arial Unicode MS" w:eastAsia="Arial Unicode MS" w:hAnsi="Arial Unicode MS" w:cs="Arial Unicode MS"/>
          <w:sz w:val="24"/>
          <w:szCs w:val="24"/>
        </w:rPr>
        <w:t xml:space="preserve">ion of various verbal forms in </w:t>
      </w:r>
      <w:r w:rsidR="007B2B02">
        <w:rPr>
          <w:rFonts w:ascii="Arial Unicode MS" w:eastAsia="Arial Unicode MS" w:hAnsi="Arial Unicode MS" w:cs="Arial Unicode MS"/>
          <w:sz w:val="24"/>
          <w:szCs w:val="24"/>
        </w:rPr>
        <w:fldChar w:fldCharType="begin"/>
      </w:r>
      <w:r w:rsidR="007B2B02">
        <w:rPr>
          <w:rFonts w:ascii="Arial Unicode MS" w:eastAsia="Arial Unicode MS" w:hAnsi="Arial Unicode MS" w:cs="Arial Unicode MS"/>
          <w:sz w:val="24"/>
          <w:szCs w:val="24"/>
        </w:rPr>
        <w:instrText xml:space="preserve"> ADDIN ZOTERO_ITEM CSL_CITATION {"citationID":"J50DmlM9","properties":{"formattedCitation":"Holton 2000: passim","plainCitation":"Holton 2000: passim","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passim"}],"schema":"https://github.com/citation-style-language/schema/raw/master/csl-citation.json"} </w:instrText>
      </w:r>
      <w:r w:rsidR="007B2B02">
        <w:rPr>
          <w:rFonts w:ascii="Arial Unicode MS" w:eastAsia="Arial Unicode MS" w:hAnsi="Arial Unicode MS" w:cs="Arial Unicode MS"/>
          <w:sz w:val="24"/>
          <w:szCs w:val="24"/>
        </w:rPr>
        <w:fldChar w:fldCharType="separate"/>
      </w:r>
      <w:r w:rsidR="007B2B02" w:rsidRPr="007B2B02">
        <w:rPr>
          <w:rFonts w:ascii="Arial Unicode MS" w:eastAsia="Arial Unicode MS" w:hAnsi="Arial Unicode MS" w:cs="Arial Unicode MS"/>
          <w:sz w:val="24"/>
        </w:rPr>
        <w:t>Holton 2000: passim</w:t>
      </w:r>
      <w:r w:rsidR="007B2B02">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3) the high tone harmony </w:t>
      </w:r>
      <w:r w:rsidRPr="00610B2D">
        <w:rPr>
          <w:rFonts w:ascii="Arial Unicode MS" w:eastAsia="Arial Unicode MS" w:hAnsi="Arial Unicode MS" w:cs="Arial Unicode MS"/>
          <w:i/>
          <w:iCs/>
          <w:sz w:val="24"/>
          <w:szCs w:val="24"/>
        </w:rPr>
        <w:t>V́CV̀ &gt; V́CV́</w:t>
      </w:r>
      <w:r w:rsidRPr="00610B2D">
        <w:rPr>
          <w:rFonts w:ascii="Arial Unicode MS" w:eastAsia="Arial Unicode MS" w:hAnsi="Arial Unicode MS" w:cs="Arial Unicode MS"/>
          <w:sz w:val="24"/>
          <w:szCs w:val="24"/>
        </w:rPr>
        <w:t xml:space="preserve"> affects prefixal syllables, whereas root syllables do not </w:t>
      </w:r>
      <w:r w:rsidR="007B2B02">
        <w:rPr>
          <w:rFonts w:ascii="Arial Unicode MS" w:eastAsia="Arial Unicode MS" w:hAnsi="Arial Unicode MS" w:cs="Arial Unicode MS"/>
          <w:sz w:val="24"/>
          <w:szCs w:val="24"/>
        </w:rPr>
        <w:t>harmonize in the same position (</w:t>
      </w:r>
      <w:r w:rsidR="007B2B02">
        <w:rPr>
          <w:rFonts w:ascii="Arial Unicode MS" w:eastAsia="Arial Unicode MS" w:hAnsi="Arial Unicode MS" w:cs="Arial Unicode MS"/>
          <w:sz w:val="24"/>
          <w:szCs w:val="24"/>
        </w:rPr>
        <w:fldChar w:fldCharType="begin"/>
      </w:r>
      <w:r w:rsidR="007B2B02">
        <w:rPr>
          <w:rFonts w:ascii="Arial Unicode MS" w:eastAsia="Arial Unicode MS" w:hAnsi="Arial Unicode MS" w:cs="Arial Unicode MS"/>
          <w:sz w:val="24"/>
          <w:szCs w:val="24"/>
        </w:rPr>
        <w:instrText xml:space="preserve"> ADDIN ZOTERO_ITEM CSL_CITATION {"citationID":"XLRIkIaZ","properties":{"formattedCitation":"Holton 2000: 83 ff.","plainCitation":"Holton 2000: 83 ff.","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83 ff."}],"schema":"https://github.com/citation-style-language/schema/raw/master/csl-citation.json"} </w:instrText>
      </w:r>
      <w:r w:rsidR="007B2B02">
        <w:rPr>
          <w:rFonts w:ascii="Arial Unicode MS" w:eastAsia="Arial Unicode MS" w:hAnsi="Arial Unicode MS" w:cs="Arial Unicode MS"/>
          <w:sz w:val="24"/>
          <w:szCs w:val="24"/>
        </w:rPr>
        <w:fldChar w:fldCharType="separate"/>
      </w:r>
      <w:r w:rsidR="007B2B02" w:rsidRPr="007B2B02">
        <w:rPr>
          <w:rFonts w:ascii="Arial Unicode MS" w:eastAsia="Arial Unicode MS" w:hAnsi="Arial Unicode MS" w:cs="Arial Unicode MS"/>
          <w:sz w:val="24"/>
        </w:rPr>
        <w:t>Holton 2000: 83 ff.</w:t>
      </w:r>
      <w:r w:rsidR="007B2B02">
        <w:rPr>
          <w:rFonts w:ascii="Arial Unicode MS" w:eastAsia="Arial Unicode MS" w:hAnsi="Arial Unicode MS" w:cs="Arial Unicode MS"/>
          <w:sz w:val="24"/>
          <w:szCs w:val="24"/>
        </w:rPr>
        <w:fldChar w:fldCharType="end"/>
      </w:r>
      <w:r w:rsidR="007B2B02">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A653F9"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4. It should be noted that in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VuUaEgWa","properties":{"formattedCitation":"Holton 2000","plainCitation":"Holton 2000","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schema":"https://github.com/citation-style-language/schema/raw/master/csl-citation.json"} </w:instrText>
      </w:r>
      <w:r>
        <w:rPr>
          <w:rFonts w:ascii="Arial Unicode MS" w:eastAsia="Arial Unicode MS" w:hAnsi="Arial Unicode MS" w:cs="Arial Unicode MS"/>
          <w:sz w:val="24"/>
          <w:szCs w:val="24"/>
        </w:rPr>
        <w:fldChar w:fldCharType="separate"/>
      </w:r>
      <w:r w:rsidRPr="00A653F9">
        <w:rPr>
          <w:rFonts w:ascii="Arial Unicode MS" w:eastAsia="Arial Unicode MS" w:hAnsi="Arial Unicode MS" w:cs="Arial Unicode MS"/>
          <w:sz w:val="24"/>
        </w:rPr>
        <w:t>Holton 2000</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xml:space="preserve">, plain stops/affricates in the prevocalic position are frequently transcribed as voiced, not voiceless, e.g., [dɛndîːg] </w:t>
      </w:r>
      <w:r w:rsidR="00CD77F0">
        <w:rPr>
          <w:rFonts w:ascii="Arial Unicode MS" w:eastAsia="Arial Unicode MS" w:hAnsi="Arial Unicode MS" w:cs="Arial Unicode MS"/>
          <w:sz w:val="24"/>
          <w:szCs w:val="24"/>
        </w:rPr>
        <w:t>‘</w:t>
      </w:r>
      <w:r w:rsidR="00610B2D" w:rsidRPr="00610B2D">
        <w:rPr>
          <w:rFonts w:ascii="Arial Unicode MS" w:eastAsia="Arial Unicode MS" w:hAnsi="Arial Unicode MS" w:cs="Arial Unicode MS"/>
          <w:sz w:val="24"/>
          <w:szCs w:val="24"/>
        </w:rPr>
        <w:t>moose</w:t>
      </w:r>
      <w:r w:rsidR="00CD77F0">
        <w:rPr>
          <w:rFonts w:ascii="Arial Unicode MS" w:eastAsia="Arial Unicode MS" w:hAnsi="Arial Unicode MS" w:cs="Arial Unicode MS"/>
          <w:sz w:val="24"/>
          <w:szCs w:val="24"/>
        </w:rPr>
        <w:t>’</w:t>
      </w:r>
      <w:r>
        <w:rPr>
          <w:rFonts w:ascii="Arial Unicode MS" w:eastAsia="Arial Unicode MS" w:hAnsi="Arial Unicode MS" w:cs="Arial Unicode MS"/>
          <w:sz w:val="24"/>
          <w:szCs w:val="24"/>
        </w:rPr>
        <w:t xml:space="preserve">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nnsqrBe7","properties":{"formattedCitation":"Holton 2000: 28","plainCitation":"Holton 2000: 28","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28"}],"schema":"https://github.com/citation-style-language/schema/raw/master/csl-citation.json"} </w:instrText>
      </w:r>
      <w:r>
        <w:rPr>
          <w:rFonts w:ascii="Arial Unicode MS" w:eastAsia="Arial Unicode MS" w:hAnsi="Arial Unicode MS" w:cs="Arial Unicode MS"/>
          <w:sz w:val="24"/>
          <w:szCs w:val="24"/>
        </w:rPr>
        <w:fldChar w:fldCharType="separate"/>
      </w:r>
      <w:r w:rsidRPr="00A653F9">
        <w:rPr>
          <w:rFonts w:ascii="Arial Unicode MS" w:eastAsia="Arial Unicode MS" w:hAnsi="Arial Unicode MS" w:cs="Arial Unicode MS"/>
          <w:sz w:val="24"/>
        </w:rPr>
        <w:t>Holton 2000: 28</w:t>
      </w:r>
      <w:r>
        <w:rPr>
          <w:rFonts w:ascii="Arial Unicode MS" w:eastAsia="Arial Unicode MS" w:hAnsi="Arial Unicode MS" w:cs="Arial Unicode MS"/>
          <w:sz w:val="24"/>
          <w:szCs w:val="24"/>
        </w:rPr>
        <w:fldChar w:fldCharType="end"/>
      </w:r>
      <w:r>
        <w:rPr>
          <w:rFonts w:ascii="Arial Unicode MS" w:eastAsia="Arial Unicode MS" w:hAnsi="Arial Unicode MS" w:cs="Arial Unicode MS"/>
          <w:sz w:val="24"/>
          <w:szCs w:val="24"/>
        </w:rPr>
        <w:t>)</w:t>
      </w:r>
      <w:r w:rsidR="00610B2D" w:rsidRPr="00610B2D">
        <w:rPr>
          <w:rFonts w:ascii="Arial Unicode MS" w:eastAsia="Arial Unicode MS" w:hAnsi="Arial Unicode MS" w:cs="Arial Unicode MS"/>
          <w:sz w:val="24"/>
          <w:szCs w:val="24"/>
        </w:rPr>
        <w:t xml:space="preserve">, [ɢʶaːy] </w:t>
      </w:r>
      <w:r w:rsidR="00CD77F0">
        <w:rPr>
          <w:rFonts w:ascii="Arial Unicode MS" w:eastAsia="Arial Unicode MS" w:hAnsi="Arial Unicode MS" w:cs="Arial Unicode MS"/>
          <w:sz w:val="24"/>
          <w:szCs w:val="24"/>
        </w:rPr>
        <w:t>‘</w:t>
      </w:r>
      <w:r w:rsidR="00610B2D" w:rsidRPr="00610B2D">
        <w:rPr>
          <w:rFonts w:ascii="Arial Unicode MS" w:eastAsia="Arial Unicode MS" w:hAnsi="Arial Unicode MS" w:cs="Arial Unicode MS"/>
          <w:sz w:val="24"/>
          <w:szCs w:val="24"/>
        </w:rPr>
        <w:t>small</w:t>
      </w:r>
      <w:r w:rsidR="00CD77F0">
        <w:rPr>
          <w:rFonts w:ascii="Arial Unicode MS" w:eastAsia="Arial Unicode MS" w:hAnsi="Arial Unicode MS" w:cs="Arial Unicode MS"/>
          <w:sz w:val="24"/>
          <w:szCs w:val="24"/>
        </w:rPr>
        <w:t>’</w:t>
      </w:r>
      <w:r>
        <w:rPr>
          <w:rFonts w:ascii="Arial Unicode MS" w:eastAsia="Arial Unicode MS" w:hAnsi="Arial Unicode MS" w:cs="Arial Unicode MS"/>
          <w:sz w:val="24"/>
          <w:szCs w:val="24"/>
        </w:rPr>
        <w:t xml:space="preserve">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5koSa6lE","properties":{"formattedCitation":"Holton 2000: 31","plainCitation":"Holton 2000: 31","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31"}],"schema":"https://github.com/citation-style-language/schema/raw/master/csl-citation.json"} </w:instrText>
      </w:r>
      <w:r>
        <w:rPr>
          <w:rFonts w:ascii="Arial Unicode MS" w:eastAsia="Arial Unicode MS" w:hAnsi="Arial Unicode MS" w:cs="Arial Unicode MS"/>
          <w:sz w:val="24"/>
          <w:szCs w:val="24"/>
        </w:rPr>
        <w:fldChar w:fldCharType="separate"/>
      </w:r>
      <w:r w:rsidRPr="00A653F9">
        <w:rPr>
          <w:rFonts w:ascii="Arial Unicode MS" w:eastAsia="Arial Unicode MS" w:hAnsi="Arial Unicode MS" w:cs="Arial Unicode MS"/>
          <w:sz w:val="24"/>
        </w:rPr>
        <w:t>Holton 2000: 31</w:t>
      </w:r>
      <w:r>
        <w:rPr>
          <w:rFonts w:ascii="Arial Unicode MS" w:eastAsia="Arial Unicode MS" w:hAnsi="Arial Unicode MS" w:cs="Arial Unicode MS"/>
          <w:sz w:val="24"/>
          <w:szCs w:val="24"/>
        </w:rPr>
        <w:fldChar w:fldCharType="end"/>
      </w:r>
      <w:r>
        <w:rPr>
          <w:rFonts w:ascii="Arial Unicode MS" w:eastAsia="Arial Unicode MS" w:hAnsi="Arial Unicode MS" w:cs="Arial Unicode MS"/>
          <w:sz w:val="24"/>
          <w:szCs w:val="24"/>
        </w:rPr>
        <w:t>)</w:t>
      </w:r>
      <w:r w:rsidR="00610B2D" w:rsidRPr="00610B2D">
        <w:rPr>
          <w:rFonts w:ascii="Arial Unicode MS" w:eastAsia="Arial Unicode MS" w:hAnsi="Arial Unicode MS" w:cs="Arial Unicode MS"/>
          <w:sz w:val="24"/>
          <w:szCs w:val="24"/>
        </w:rPr>
        <w:t xml:space="preserve"> instead of the expected [tɛntîːg], [q</w:t>
      </w:r>
      <w:r w:rsidR="00610B2D" w:rsidRPr="00610B2D">
        <w:rPr>
          <w:rFonts w:ascii="Arial" w:eastAsia="Arial Unicode MS" w:hAnsi="Arial" w:cs="Arial"/>
          <w:sz w:val="24"/>
          <w:szCs w:val="24"/>
        </w:rPr>
        <w:t>ᵡ</w:t>
      </w:r>
      <w:r w:rsidR="00610B2D" w:rsidRPr="00610B2D">
        <w:rPr>
          <w:rFonts w:ascii="Arial Unicode MS" w:eastAsia="Arial Unicode MS" w:hAnsi="Arial Unicode MS" w:cs="Arial Unicode MS"/>
          <w:sz w:val="24"/>
          <w:szCs w:val="24"/>
        </w:rPr>
        <w:t xml:space="preserve">aːy]. Such a voiced transcription contradicts the explicit statement that the prevocalic orthographic </w:t>
      </w:r>
      <w:r w:rsidR="00720A34">
        <w:rPr>
          <w:rFonts w:ascii="Cambria Math" w:eastAsia="Arial Unicode MS" w:hAnsi="Cambria Math" w:cs="Cambria Math"/>
          <w:sz w:val="24"/>
          <w:szCs w:val="24"/>
        </w:rPr>
        <w:t>⟨</w:t>
      </w:r>
      <w:r w:rsidR="00610B2D" w:rsidRPr="00610B2D">
        <w:rPr>
          <w:rFonts w:ascii="Arial Unicode MS" w:eastAsia="Arial Unicode MS" w:hAnsi="Arial Unicode MS" w:cs="Arial Unicode MS"/>
          <w:sz w:val="24"/>
          <w:szCs w:val="24"/>
        </w:rPr>
        <w:t>d, g etc.</w:t>
      </w:r>
      <w:r w:rsidR="00720A34">
        <w:rPr>
          <w:rFonts w:ascii="Cambria Math" w:eastAsia="Arial Unicode MS" w:hAnsi="Cambria Math" w:cs="Cambria Math"/>
          <w:sz w:val="24"/>
          <w:szCs w:val="24"/>
        </w:rPr>
        <w:t>⟩</w:t>
      </w:r>
      <w:r w:rsidR="00610B2D" w:rsidRPr="00610B2D">
        <w:rPr>
          <w:rFonts w:ascii="Arial Unicode MS" w:eastAsia="Arial Unicode MS" w:hAnsi="Arial Unicode MS" w:cs="Arial Unicode MS"/>
          <w:sz w:val="24"/>
          <w:szCs w:val="24"/>
        </w:rPr>
        <w:t xml:space="preserve"> denote the plain voiceless series </w:t>
      </w:r>
      <w:r w:rsidR="00610B2D" w:rsidRPr="00610B2D">
        <w:rPr>
          <w:rFonts w:ascii="Arial Unicode MS" w:eastAsia="Arial Unicode MS" w:hAnsi="Arial Unicode MS" w:cs="Arial Unicode MS"/>
          <w:i/>
          <w:iCs/>
          <w:sz w:val="24"/>
          <w:szCs w:val="24"/>
        </w:rPr>
        <w:t>t, k</w:t>
      </w:r>
      <w:r>
        <w:rPr>
          <w:rFonts w:ascii="Arial Unicode MS" w:eastAsia="Arial Unicode MS" w:hAnsi="Arial Unicode MS" w:cs="Arial Unicode MS"/>
          <w:sz w:val="24"/>
          <w:szCs w:val="24"/>
        </w:rPr>
        <w:t xml:space="preserve"> etc.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9IV1el0P","properties":{"formattedCitation":"Holton 2000: 23","plainCitation":"Holton 2000: 23","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23"}],"schema":"https://github.com/citation-style-language/schema/raw/master/csl-citation.json"} </w:instrText>
      </w:r>
      <w:r>
        <w:rPr>
          <w:rFonts w:ascii="Arial Unicode MS" w:eastAsia="Arial Unicode MS" w:hAnsi="Arial Unicode MS" w:cs="Arial Unicode MS"/>
          <w:sz w:val="24"/>
          <w:szCs w:val="24"/>
        </w:rPr>
        <w:fldChar w:fldCharType="separate"/>
      </w:r>
      <w:r w:rsidRPr="00A653F9">
        <w:rPr>
          <w:rFonts w:ascii="Arial Unicode MS" w:eastAsia="Arial Unicode MS" w:hAnsi="Arial Unicode MS" w:cs="Arial Unicode MS"/>
          <w:sz w:val="24"/>
        </w:rPr>
        <w:t>Holton 2000: 23</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xml:space="preserve"> and the regular transcriptions such as [tiðintah] </w:t>
      </w:r>
      <w:r w:rsidR="00CD77F0">
        <w:rPr>
          <w:rFonts w:ascii="Arial Unicode MS" w:eastAsia="Arial Unicode MS" w:hAnsi="Arial Unicode MS" w:cs="Arial Unicode MS"/>
          <w:sz w:val="24"/>
          <w:szCs w:val="24"/>
        </w:rPr>
        <w:t>‘</w:t>
      </w:r>
      <w:r w:rsidR="00610B2D" w:rsidRPr="00610B2D">
        <w:rPr>
          <w:rFonts w:ascii="Arial Unicode MS" w:eastAsia="Arial Unicode MS" w:hAnsi="Arial Unicode MS" w:cs="Arial Unicode MS"/>
          <w:sz w:val="24"/>
          <w:szCs w:val="24"/>
        </w:rPr>
        <w:t>you are sitting down</w:t>
      </w:r>
      <w:r w:rsidR="00CD77F0">
        <w:rPr>
          <w:rFonts w:ascii="Arial Unicode MS" w:eastAsia="Arial Unicode MS" w:hAnsi="Arial Unicode MS" w:cs="Arial Unicode MS"/>
          <w:sz w:val="24"/>
          <w:szCs w:val="24"/>
        </w:rPr>
        <w:t>’</w:t>
      </w:r>
      <w:r>
        <w:rPr>
          <w:rFonts w:ascii="Arial Unicode MS" w:eastAsia="Arial Unicode MS" w:hAnsi="Arial Unicode MS" w:cs="Arial Unicode MS"/>
          <w:sz w:val="24"/>
          <w:szCs w:val="24"/>
        </w:rPr>
        <w:t xml:space="preserve">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qb90jfWt","properties":{"formattedCitation":"Holton 2000: 102","plainCitation":"Holton 2000: 102","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102"}],"schema":"https://github.com/citation-style-language/schema/raw/master/csl-citation.json"} </w:instrText>
      </w:r>
      <w:r>
        <w:rPr>
          <w:rFonts w:ascii="Arial Unicode MS" w:eastAsia="Arial Unicode MS" w:hAnsi="Arial Unicode MS" w:cs="Arial Unicode MS"/>
          <w:sz w:val="24"/>
          <w:szCs w:val="24"/>
        </w:rPr>
        <w:fldChar w:fldCharType="separate"/>
      </w:r>
      <w:r w:rsidRPr="00A653F9">
        <w:rPr>
          <w:rFonts w:ascii="Arial Unicode MS" w:eastAsia="Arial Unicode MS" w:hAnsi="Arial Unicode MS" w:cs="Arial Unicode MS"/>
          <w:sz w:val="24"/>
        </w:rPr>
        <w:t>Holton 2000: 102</w:t>
      </w:r>
      <w:r>
        <w:rPr>
          <w:rFonts w:ascii="Arial Unicode MS" w:eastAsia="Arial Unicode MS" w:hAnsi="Arial Unicode MS" w:cs="Arial Unicode MS"/>
          <w:sz w:val="24"/>
          <w:szCs w:val="24"/>
        </w:rPr>
        <w:fldChar w:fldCharType="end"/>
      </w:r>
      <w:r>
        <w:rPr>
          <w:rFonts w:ascii="Arial Unicode MS" w:eastAsia="Arial Unicode MS" w:hAnsi="Arial Unicode MS" w:cs="Arial Unicode MS"/>
          <w:sz w:val="24"/>
          <w:szCs w:val="24"/>
        </w:rPr>
        <w:t>)</w:t>
      </w:r>
      <w:r w:rsidR="00610B2D"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5. The final vowel drop also caused the emergence of a phonological opposition between the voiceless and voiced fricatives </w:t>
      </w:r>
      <w:r w:rsidRPr="00610B2D">
        <w:rPr>
          <w:rFonts w:ascii="Arial Unicode MS" w:eastAsia="Arial Unicode MS" w:hAnsi="Arial Unicode MS" w:cs="Arial Unicode MS"/>
          <w:i/>
          <w:iCs/>
          <w:sz w:val="24"/>
          <w:szCs w:val="24"/>
        </w:rPr>
        <w:t>θ / ð, s / z</w:t>
      </w:r>
      <w:r w:rsidRPr="00610B2D">
        <w:rPr>
          <w:rFonts w:ascii="Arial Unicode MS" w:eastAsia="Arial Unicode MS" w:hAnsi="Arial Unicode MS" w:cs="Arial Unicode MS"/>
          <w:sz w:val="24"/>
          <w:szCs w:val="24"/>
        </w:rPr>
        <w:t xml:space="preserve">, etc., and the sonorants </w:t>
      </w:r>
      <w:r w:rsidRPr="00610B2D">
        <w:rPr>
          <w:rFonts w:ascii="Arial Unicode MS" w:eastAsia="Arial Unicode MS" w:hAnsi="Arial Unicode MS" w:cs="Arial Unicode MS"/>
          <w:i/>
          <w:iCs/>
          <w:sz w:val="24"/>
          <w:szCs w:val="24"/>
        </w:rPr>
        <w:t>n̥ / n, y̥ / y</w:t>
      </w:r>
      <w:r w:rsidRPr="00610B2D">
        <w:rPr>
          <w:rFonts w:ascii="Arial Unicode MS" w:eastAsia="Arial Unicode MS" w:hAnsi="Arial Unicode MS" w:cs="Arial Unicode MS"/>
          <w:sz w:val="24"/>
          <w:szCs w:val="24"/>
        </w:rPr>
        <w:t xml:space="preserve"> in the final positio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6. The so-called semi-voiced fricatives actually possess</w:t>
      </w:r>
      <w:r w:rsidR="004A6528">
        <w:rPr>
          <w:rFonts w:ascii="Arial Unicode MS" w:eastAsia="Arial Unicode MS" w:hAnsi="Arial Unicode MS" w:cs="Arial Unicode MS"/>
          <w:sz w:val="24"/>
          <w:szCs w:val="24"/>
        </w:rPr>
        <w:t xml:space="preserve"> different articulations, see </w:t>
      </w:r>
      <w:r w:rsidR="004A6528">
        <w:rPr>
          <w:rFonts w:ascii="Arial Unicode MS" w:eastAsia="Arial Unicode MS" w:hAnsi="Arial Unicode MS" w:cs="Arial Unicode MS"/>
          <w:sz w:val="24"/>
          <w:szCs w:val="24"/>
        </w:rPr>
        <w:fldChar w:fldCharType="begin"/>
      </w:r>
      <w:r w:rsidR="004A6528">
        <w:rPr>
          <w:rFonts w:ascii="Arial Unicode MS" w:eastAsia="Arial Unicode MS" w:hAnsi="Arial Unicode MS" w:cs="Arial Unicode MS"/>
          <w:sz w:val="24"/>
          <w:szCs w:val="24"/>
        </w:rPr>
        <w:instrText xml:space="preserve"> ADDIN ZOTERO_ITEM CSL_CITATION {"citationID":"GPF6haq8","properties":{"formattedCitation":"Holton 2000: 96 ff.","plainCitation":"Holton 2000: 96 ff.","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96 ff."}],"schema":"https://github.com/citation-style-language/schema/raw/master/csl-citation.json"} </w:instrText>
      </w:r>
      <w:r w:rsidR="004A6528">
        <w:rPr>
          <w:rFonts w:ascii="Arial Unicode MS" w:eastAsia="Arial Unicode MS" w:hAnsi="Arial Unicode MS" w:cs="Arial Unicode MS"/>
          <w:sz w:val="24"/>
          <w:szCs w:val="24"/>
        </w:rPr>
        <w:fldChar w:fldCharType="separate"/>
      </w:r>
      <w:r w:rsidR="004A6528" w:rsidRPr="004A6528">
        <w:rPr>
          <w:rFonts w:ascii="Arial Unicode MS" w:eastAsia="Arial Unicode MS" w:hAnsi="Arial Unicode MS" w:cs="Arial Unicode MS"/>
          <w:sz w:val="24"/>
        </w:rPr>
        <w:t>Holton 2000: 96 ff.</w:t>
      </w:r>
      <w:r w:rsidR="004A6528">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for detail. Semi-voiced </w:t>
      </w:r>
      <w:r w:rsidRPr="00610B2D">
        <w:rPr>
          <w:rFonts w:ascii="Arial Unicode MS" w:eastAsia="Arial Unicode MS" w:hAnsi="Arial Unicode MS" w:cs="Arial Unicode MS"/>
          <w:i/>
          <w:iCs/>
          <w:sz w:val="24"/>
          <w:szCs w:val="24"/>
        </w:rPr>
        <w:t>ɬ̬</w:t>
      </w:r>
      <w:r w:rsidRPr="00610B2D">
        <w:rPr>
          <w:rFonts w:ascii="Arial Unicode MS" w:eastAsia="Arial Unicode MS" w:hAnsi="Arial Unicode MS" w:cs="Arial Unicode MS"/>
          <w:sz w:val="24"/>
          <w:szCs w:val="24"/>
        </w:rPr>
        <w:t xml:space="preserve"> phonetically represents voiceless onset plus voiced coda, i.e., </w:t>
      </w:r>
      <w:r w:rsidRPr="00610B2D">
        <w:rPr>
          <w:rFonts w:ascii="Arial Unicode MS" w:eastAsia="Arial Unicode MS" w:hAnsi="Arial Unicode MS" w:cs="Arial Unicode MS"/>
          <w:i/>
          <w:iCs/>
          <w:sz w:val="24"/>
          <w:szCs w:val="24"/>
        </w:rPr>
        <w:t>ɬl</w:t>
      </w:r>
      <w:r w:rsidRPr="00610B2D">
        <w:rPr>
          <w:rFonts w:ascii="Arial Unicode MS" w:eastAsia="Arial Unicode MS" w:hAnsi="Arial Unicode MS" w:cs="Arial Unicode MS"/>
          <w:sz w:val="24"/>
          <w:szCs w:val="24"/>
        </w:rPr>
        <w:t xml:space="preserve">. Other semi-voiced, </w:t>
      </w:r>
      <w:r w:rsidRPr="00610B2D">
        <w:rPr>
          <w:rFonts w:ascii="Arial Unicode MS" w:eastAsia="Arial Unicode MS" w:hAnsi="Arial Unicode MS" w:cs="Arial Unicode MS"/>
          <w:i/>
          <w:iCs/>
          <w:sz w:val="24"/>
          <w:szCs w:val="24"/>
        </w:rPr>
        <w:t>θ̬ s̬ š̬ x̬</w:t>
      </w:r>
      <w:r w:rsidRPr="00610B2D">
        <w:rPr>
          <w:rFonts w:ascii="Arial Unicode MS" w:eastAsia="Arial Unicode MS" w:hAnsi="Arial Unicode MS" w:cs="Arial Unicode MS"/>
          <w:sz w:val="24"/>
          <w:szCs w:val="24"/>
        </w:rPr>
        <w:t>, may also begin voiceless and transition to voiced (</w:t>
      </w:r>
      <w:r w:rsidRPr="00610B2D">
        <w:rPr>
          <w:rFonts w:ascii="Arial Unicode MS" w:eastAsia="Arial Unicode MS" w:hAnsi="Arial Unicode MS" w:cs="Arial Unicode MS"/>
          <w:i/>
          <w:iCs/>
          <w:sz w:val="24"/>
          <w:szCs w:val="24"/>
        </w:rPr>
        <w:t>sz</w:t>
      </w:r>
      <w:r w:rsidRPr="00610B2D">
        <w:rPr>
          <w:rFonts w:ascii="Arial Unicode MS" w:eastAsia="Arial Unicode MS" w:hAnsi="Arial Unicode MS" w:cs="Arial Unicode MS"/>
          <w:sz w:val="24"/>
          <w:szCs w:val="24"/>
        </w:rPr>
        <w:t xml:space="preserve"> etc.), but more frequently these have either erratic voice or even</w:t>
      </w:r>
      <w:r w:rsidR="004A6528">
        <w:rPr>
          <w:rFonts w:ascii="Arial Unicode MS" w:eastAsia="Arial Unicode MS" w:hAnsi="Arial Unicode MS" w:cs="Arial Unicode MS"/>
          <w:sz w:val="24"/>
          <w:szCs w:val="24"/>
        </w:rPr>
        <w:t xml:space="preserve"> no voice at all. According to </w:t>
      </w:r>
      <w:r w:rsidR="004A6528">
        <w:rPr>
          <w:rFonts w:ascii="Arial Unicode MS" w:eastAsia="Arial Unicode MS" w:hAnsi="Arial Unicode MS" w:cs="Arial Unicode MS"/>
          <w:sz w:val="24"/>
          <w:szCs w:val="24"/>
        </w:rPr>
        <w:fldChar w:fldCharType="begin"/>
      </w:r>
      <w:r w:rsidR="004A6528">
        <w:rPr>
          <w:rFonts w:ascii="Arial Unicode MS" w:eastAsia="Arial Unicode MS" w:hAnsi="Arial Unicode MS" w:cs="Arial Unicode MS"/>
          <w:sz w:val="24"/>
          <w:szCs w:val="24"/>
        </w:rPr>
        <w:instrText xml:space="preserve"> ADDIN ZOTERO_ITEM CSL_CITATION {"citationID":"vNjfqMx6","properties":{"formattedCitation":"Holton 2000","plainCitation":"Holton 2000","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schema":"https://github.com/citation-style-language/schema/raw/master/csl-citation.json"} </w:instrText>
      </w:r>
      <w:r w:rsidR="004A6528">
        <w:rPr>
          <w:rFonts w:ascii="Arial Unicode MS" w:eastAsia="Arial Unicode MS" w:hAnsi="Arial Unicode MS" w:cs="Arial Unicode MS"/>
          <w:sz w:val="24"/>
          <w:szCs w:val="24"/>
        </w:rPr>
        <w:fldChar w:fldCharType="separate"/>
      </w:r>
      <w:r w:rsidR="004A6528" w:rsidRPr="004A6528">
        <w:rPr>
          <w:rFonts w:ascii="Arial Unicode MS" w:eastAsia="Arial Unicode MS" w:hAnsi="Arial Unicode MS" w:cs="Arial Unicode MS"/>
          <w:sz w:val="24"/>
        </w:rPr>
        <w:t>Holton 2000</w:t>
      </w:r>
      <w:r w:rsidR="004A6528">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e main distinctive feature of </w:t>
      </w:r>
      <w:r w:rsidRPr="00610B2D">
        <w:rPr>
          <w:rFonts w:ascii="Arial Unicode MS" w:eastAsia="Arial Unicode MS" w:hAnsi="Arial Unicode MS" w:cs="Arial Unicode MS"/>
          <w:i/>
          <w:iCs/>
          <w:sz w:val="24"/>
          <w:szCs w:val="24"/>
        </w:rPr>
        <w:t>θ̬ s̬ š̬ x̬</w:t>
      </w:r>
      <w:r w:rsidRPr="00610B2D">
        <w:rPr>
          <w:rFonts w:ascii="Arial Unicode MS" w:eastAsia="Arial Unicode MS" w:hAnsi="Arial Unicode MS" w:cs="Arial Unicode MS"/>
          <w:sz w:val="24"/>
          <w:szCs w:val="24"/>
        </w:rPr>
        <w:t xml:space="preserve"> is lower amplitude frication noise, i.e., in most cases </w:t>
      </w:r>
      <w:r w:rsidRPr="00610B2D">
        <w:rPr>
          <w:rFonts w:ascii="Arial Unicode MS" w:eastAsia="Arial Unicode MS" w:hAnsi="Arial Unicode MS" w:cs="Arial Unicode MS"/>
          <w:i/>
          <w:iCs/>
          <w:sz w:val="24"/>
          <w:szCs w:val="24"/>
        </w:rPr>
        <w:t>θ̬ s̬ š̬ x̬</w:t>
      </w:r>
      <w:r w:rsidRPr="00610B2D">
        <w:rPr>
          <w:rFonts w:ascii="Arial Unicode MS" w:eastAsia="Arial Unicode MS" w:hAnsi="Arial Unicode MS" w:cs="Arial Unicode MS"/>
          <w:sz w:val="24"/>
          <w:szCs w:val="24"/>
        </w:rPr>
        <w:t xml:space="preserve"> must be treated as weak voiceless </w:t>
      </w:r>
      <w:r w:rsidRPr="00610B2D">
        <w:rPr>
          <w:rFonts w:ascii="Arial Unicode MS" w:eastAsia="Arial Unicode MS" w:hAnsi="Arial Unicode MS" w:cs="Arial Unicode MS"/>
          <w:i/>
          <w:iCs/>
          <w:sz w:val="24"/>
          <w:szCs w:val="24"/>
        </w:rPr>
        <w:t>θ</w:t>
      </w:r>
      <w:r w:rsidRPr="00610B2D">
        <w:rPr>
          <w:rFonts w:ascii="Arial" w:eastAsia="Arial Unicode MS" w:hAnsi="Arial" w:cs="Arial"/>
          <w:i/>
          <w:iCs/>
          <w:sz w:val="24"/>
          <w:szCs w:val="24"/>
        </w:rPr>
        <w:t>͉</w:t>
      </w:r>
      <w:r w:rsidRPr="00610B2D">
        <w:rPr>
          <w:rFonts w:ascii="Arial Unicode MS" w:eastAsia="Arial Unicode MS" w:hAnsi="Arial Unicode MS" w:cs="Arial Unicode MS"/>
          <w:i/>
          <w:iCs/>
          <w:sz w:val="24"/>
          <w:szCs w:val="24"/>
        </w:rPr>
        <w:t xml:space="preserve"> s</w:t>
      </w:r>
      <w:r w:rsidRPr="00610B2D">
        <w:rPr>
          <w:rFonts w:ascii="Arial" w:eastAsia="Arial Unicode MS" w:hAnsi="Arial" w:cs="Arial"/>
          <w:i/>
          <w:iCs/>
          <w:sz w:val="24"/>
          <w:szCs w:val="24"/>
        </w:rPr>
        <w:t>͉</w:t>
      </w:r>
      <w:r w:rsidRPr="00610B2D">
        <w:rPr>
          <w:rFonts w:ascii="Arial Unicode MS" w:eastAsia="Arial Unicode MS" w:hAnsi="Arial Unicode MS" w:cs="Arial Unicode MS"/>
          <w:i/>
          <w:iCs/>
          <w:sz w:val="24"/>
          <w:szCs w:val="24"/>
        </w:rPr>
        <w:t xml:space="preserve"> </w:t>
      </w:r>
      <w:r w:rsidRPr="00610B2D">
        <w:rPr>
          <w:rFonts w:ascii="Arial Unicode MS" w:eastAsia="Arial Unicode MS" w:hAnsi="Arial Unicode MS" w:cs="Arial Unicode MS" w:hint="eastAsia"/>
          <w:i/>
          <w:iCs/>
          <w:sz w:val="24"/>
          <w:szCs w:val="24"/>
        </w:rPr>
        <w:t>š</w:t>
      </w:r>
      <w:r w:rsidRPr="00610B2D">
        <w:rPr>
          <w:rFonts w:ascii="Arial" w:eastAsia="Arial Unicode MS" w:hAnsi="Arial" w:cs="Arial"/>
          <w:i/>
          <w:iCs/>
          <w:sz w:val="24"/>
          <w:szCs w:val="24"/>
        </w:rPr>
        <w:t>͉</w:t>
      </w:r>
      <w:r w:rsidRPr="00610B2D">
        <w:rPr>
          <w:rFonts w:ascii="Arial Unicode MS" w:eastAsia="Arial Unicode MS" w:hAnsi="Arial Unicode MS" w:cs="Arial Unicode MS"/>
          <w:i/>
          <w:iCs/>
          <w:sz w:val="24"/>
          <w:szCs w:val="24"/>
        </w:rPr>
        <w:t xml:space="preserve"> x</w:t>
      </w:r>
      <w:r w:rsidRPr="00610B2D">
        <w:rPr>
          <w:rFonts w:ascii="Arial" w:eastAsia="Arial Unicode MS" w:hAnsi="Arial" w:cs="Arial"/>
          <w:i/>
          <w:iCs/>
          <w:sz w:val="24"/>
          <w:szCs w:val="24"/>
        </w:rPr>
        <w:t>͉</w:t>
      </w:r>
      <w:r w:rsidRPr="00610B2D">
        <w:rPr>
          <w:rFonts w:ascii="Arial Unicode MS" w:eastAsia="Arial Unicode MS" w:hAnsi="Arial Unicode MS" w:cs="Arial Unicode MS"/>
          <w:sz w:val="24"/>
          <w:szCs w:val="24"/>
        </w:rPr>
        <w:t xml:space="preserve"> as opposed to neutral voiceless </w:t>
      </w:r>
      <w:r w:rsidRPr="00610B2D">
        <w:rPr>
          <w:rFonts w:ascii="Arial Unicode MS" w:eastAsia="Arial Unicode MS" w:hAnsi="Arial Unicode MS" w:cs="Arial Unicode MS"/>
          <w:i/>
          <w:iCs/>
          <w:sz w:val="24"/>
          <w:szCs w:val="24"/>
        </w:rPr>
        <w:t>θ s š x</w:t>
      </w:r>
      <w:r w:rsidRPr="00610B2D">
        <w:rPr>
          <w:rFonts w:ascii="Arial Unicode MS" w:eastAsia="Arial Unicode MS" w:hAnsi="Arial Unicode MS" w:cs="Arial Unicode MS"/>
          <w:sz w:val="24"/>
          <w:szCs w:val="24"/>
        </w:rPr>
        <w:t xml:space="preserve">. I.e., the three-way opposition of the fricatives is to be analyzed as: voiced </w:t>
      </w:r>
      <w:r w:rsidRPr="00610B2D">
        <w:rPr>
          <w:rFonts w:ascii="Arial Unicode MS" w:eastAsia="Arial Unicode MS" w:hAnsi="Arial Unicode MS" w:cs="Arial Unicode MS"/>
          <w:i/>
          <w:iCs/>
          <w:sz w:val="24"/>
          <w:szCs w:val="24"/>
        </w:rPr>
        <w:t xml:space="preserve">ð </w:t>
      </w:r>
      <w:r w:rsidRPr="00610B2D">
        <w:rPr>
          <w:rFonts w:ascii="Arial Unicode MS" w:eastAsia="Arial Unicode MS" w:hAnsi="Arial Unicode MS" w:cs="Arial Unicode MS"/>
          <w:sz w:val="24"/>
          <w:szCs w:val="24"/>
        </w:rPr>
        <w:t xml:space="preserve">/ voiceless lax </w:t>
      </w:r>
      <w:r w:rsidRPr="00610B2D">
        <w:rPr>
          <w:rFonts w:ascii="Arial Unicode MS" w:eastAsia="Arial Unicode MS" w:hAnsi="Arial Unicode MS" w:cs="Arial Unicode MS"/>
          <w:i/>
          <w:iCs/>
          <w:sz w:val="24"/>
          <w:szCs w:val="24"/>
        </w:rPr>
        <w:t>θ</w:t>
      </w:r>
      <w:r w:rsidRPr="00610B2D">
        <w:rPr>
          <w:rFonts w:ascii="Arial" w:eastAsia="Arial Unicode MS" w:hAnsi="Arial" w:cs="Arial"/>
          <w:i/>
          <w:iCs/>
          <w:sz w:val="24"/>
          <w:szCs w:val="24"/>
        </w:rPr>
        <w:t>͉</w:t>
      </w:r>
      <w:r w:rsidRPr="00610B2D">
        <w:rPr>
          <w:rFonts w:ascii="Arial Unicode MS" w:eastAsia="Arial Unicode MS" w:hAnsi="Arial Unicode MS" w:cs="Arial Unicode MS"/>
          <w:sz w:val="24"/>
          <w:szCs w:val="24"/>
        </w:rPr>
        <w:t xml:space="preserve"> (= </w:t>
      </w:r>
      <w:r w:rsidRPr="00610B2D">
        <w:rPr>
          <w:rFonts w:ascii="Arial Unicode MS" w:eastAsia="Arial Unicode MS" w:hAnsi="Arial Unicode MS" w:cs="Arial Unicode MS"/>
          <w:i/>
          <w:iCs/>
          <w:sz w:val="24"/>
          <w:szCs w:val="24"/>
        </w:rPr>
        <w:t>θ̬</w:t>
      </w:r>
      <w:r w:rsidRPr="00610B2D">
        <w:rPr>
          <w:rFonts w:ascii="Arial Unicode MS" w:eastAsia="Arial Unicode MS" w:hAnsi="Arial Unicode MS" w:cs="Arial Unicode MS"/>
          <w:sz w:val="24"/>
          <w:szCs w:val="24"/>
        </w:rPr>
        <w:t xml:space="preserve">) / voiceless tense or neutral </w:t>
      </w:r>
      <w:r w:rsidRPr="00610B2D">
        <w:rPr>
          <w:rFonts w:ascii="Arial Unicode MS" w:eastAsia="Arial Unicode MS" w:hAnsi="Arial Unicode MS" w:cs="Arial Unicode MS"/>
          <w:i/>
          <w:iCs/>
          <w:sz w:val="24"/>
          <w:szCs w:val="24"/>
        </w:rPr>
        <w:t>θ</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7. The semi-voiced fricatives </w:t>
      </w:r>
      <w:r w:rsidRPr="00610B2D">
        <w:rPr>
          <w:rFonts w:ascii="Arial Unicode MS" w:eastAsia="Arial Unicode MS" w:hAnsi="Arial Unicode MS" w:cs="Arial Unicode MS"/>
          <w:i/>
          <w:iCs/>
          <w:sz w:val="24"/>
          <w:szCs w:val="24"/>
        </w:rPr>
        <w:t>θ̬ ɬ̬ s̬ x̬</w:t>
      </w:r>
      <w:r w:rsidRPr="00610B2D">
        <w:rPr>
          <w:rFonts w:ascii="Arial Unicode MS" w:eastAsia="Arial Unicode MS" w:hAnsi="Arial Unicode MS" w:cs="Arial Unicode MS"/>
          <w:sz w:val="24"/>
          <w:szCs w:val="24"/>
        </w:rPr>
        <w:t xml:space="preserve"> (but not </w:t>
      </w:r>
      <w:r w:rsidRPr="00610B2D">
        <w:rPr>
          <w:rFonts w:ascii="Arial Unicode MS" w:eastAsia="Arial Unicode MS" w:hAnsi="Arial Unicode MS" w:cs="Arial Unicode MS"/>
          <w:i/>
          <w:iCs/>
          <w:sz w:val="24"/>
          <w:szCs w:val="24"/>
        </w:rPr>
        <w:t>š̬</w:t>
      </w:r>
      <w:r w:rsidRPr="00610B2D">
        <w:rPr>
          <w:rFonts w:ascii="Arial Unicode MS" w:eastAsia="Arial Unicode MS" w:hAnsi="Arial Unicode MS" w:cs="Arial Unicode MS"/>
          <w:sz w:val="24"/>
          <w:szCs w:val="24"/>
        </w:rPr>
        <w:t>) are conditioned allophones of the v</w:t>
      </w:r>
      <w:r w:rsidR="00D70281">
        <w:rPr>
          <w:rFonts w:ascii="Arial Unicode MS" w:eastAsia="Arial Unicode MS" w:hAnsi="Arial Unicode MS" w:cs="Arial Unicode MS"/>
          <w:sz w:val="24"/>
          <w:szCs w:val="24"/>
        </w:rPr>
        <w:t xml:space="preserve">oiced fricatives, according to </w:t>
      </w:r>
      <w:r w:rsidR="00D70281">
        <w:rPr>
          <w:rFonts w:ascii="Arial Unicode MS" w:eastAsia="Arial Unicode MS" w:hAnsi="Arial Unicode MS" w:cs="Arial Unicode MS"/>
          <w:sz w:val="24"/>
          <w:szCs w:val="24"/>
        </w:rPr>
        <w:fldChar w:fldCharType="begin"/>
      </w:r>
      <w:r w:rsidR="00D70281">
        <w:rPr>
          <w:rFonts w:ascii="Arial Unicode MS" w:eastAsia="Arial Unicode MS" w:hAnsi="Arial Unicode MS" w:cs="Arial Unicode MS"/>
          <w:sz w:val="24"/>
          <w:szCs w:val="24"/>
        </w:rPr>
        <w:instrText xml:space="preserve"> ADDIN ZOTERO_ITEM CSL_CITATION {"citationID":"iVPAdIRi","properties":{"formattedCitation":"Holton 2000: 313","plainCitation":"Holton 2000: 313","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313"}],"schema":"https://github.com/citation-style-language/schema/raw/master/csl-citation.json"} </w:instrText>
      </w:r>
      <w:r w:rsidR="00D70281">
        <w:rPr>
          <w:rFonts w:ascii="Arial Unicode MS" w:eastAsia="Arial Unicode MS" w:hAnsi="Arial Unicode MS" w:cs="Arial Unicode MS"/>
          <w:sz w:val="24"/>
          <w:szCs w:val="24"/>
        </w:rPr>
        <w:fldChar w:fldCharType="separate"/>
      </w:r>
      <w:r w:rsidR="00D70281" w:rsidRPr="00D70281">
        <w:rPr>
          <w:rFonts w:ascii="Arial Unicode MS" w:eastAsia="Arial Unicode MS" w:hAnsi="Arial Unicode MS" w:cs="Arial Unicode MS"/>
          <w:sz w:val="24"/>
        </w:rPr>
        <w:t>Holton 2000: 313</w:t>
      </w:r>
      <w:r w:rsidR="00D70281">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From the formal point of view, however, </w:t>
      </w:r>
      <w:r w:rsidRPr="00610B2D">
        <w:rPr>
          <w:rFonts w:ascii="Arial Unicode MS" w:eastAsia="Arial Unicode MS" w:hAnsi="Arial Unicode MS" w:cs="Arial Unicode MS"/>
          <w:i/>
          <w:iCs/>
          <w:sz w:val="24"/>
          <w:szCs w:val="24"/>
        </w:rPr>
        <w:t xml:space="preserve">θ̬ ɬ̬ s̬ x̬ </w:t>
      </w:r>
      <w:r w:rsidRPr="00610B2D">
        <w:rPr>
          <w:rFonts w:ascii="Arial Unicode MS" w:eastAsia="Arial Unicode MS" w:hAnsi="Arial Unicode MS" w:cs="Arial Unicode MS"/>
          <w:sz w:val="24"/>
          <w:szCs w:val="24"/>
        </w:rPr>
        <w:t xml:space="preserve">should not be treated as allophonic variants of </w:t>
      </w:r>
      <w:r w:rsidRPr="00610B2D">
        <w:rPr>
          <w:rFonts w:ascii="Arial Unicode MS" w:eastAsia="Arial Unicode MS" w:hAnsi="Arial Unicode MS" w:cs="Arial Unicode MS"/>
          <w:i/>
          <w:iCs/>
          <w:sz w:val="24"/>
          <w:szCs w:val="24"/>
        </w:rPr>
        <w:t>ð l z ɣ</w:t>
      </w:r>
      <w:r w:rsidRPr="00610B2D">
        <w:rPr>
          <w:rFonts w:ascii="Arial Unicode MS" w:eastAsia="Arial Unicode MS" w:hAnsi="Arial Unicode MS" w:cs="Arial Unicode MS"/>
          <w:sz w:val="24"/>
          <w:szCs w:val="24"/>
        </w:rPr>
        <w:t>, but rather as full-fledged synchr</w:t>
      </w:r>
      <w:r w:rsidR="00E92DE7">
        <w:rPr>
          <w:rFonts w:ascii="Arial Unicode MS" w:eastAsia="Arial Unicode MS" w:hAnsi="Arial Unicode MS" w:cs="Arial Unicode MS"/>
          <w:sz w:val="24"/>
          <w:szCs w:val="24"/>
        </w:rPr>
        <w:t xml:space="preserve">onic phonemes. As follows from </w:t>
      </w:r>
      <w:r w:rsidR="00E92DE7">
        <w:rPr>
          <w:rFonts w:ascii="Arial Unicode MS" w:eastAsia="Arial Unicode MS" w:hAnsi="Arial Unicode MS" w:cs="Arial Unicode MS"/>
          <w:sz w:val="24"/>
          <w:szCs w:val="24"/>
        </w:rPr>
        <w:fldChar w:fldCharType="begin"/>
      </w:r>
      <w:r w:rsidR="00E92DE7">
        <w:rPr>
          <w:rFonts w:ascii="Arial Unicode MS" w:eastAsia="Arial Unicode MS" w:hAnsi="Arial Unicode MS" w:cs="Arial Unicode MS"/>
          <w:sz w:val="24"/>
          <w:szCs w:val="24"/>
        </w:rPr>
        <w:instrText xml:space="preserve"> ADDIN ZOTERO_ITEM CSL_CITATION {"citationID":"p77bH5fK","properties":{"formattedCitation":"Holton 2000: 23, 43\\uc0\\u8211{}45; Arnold, Thoman &amp; Holton 2009: 24","plainCitation":"Holton 2000: 23, 43–45; Arnold, Thoman &amp; Holton 2009: 24","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23, 43-45"},{"id":604,"uris":["http://zotero.org/groups/2255823/items/RTX6NKBG"],"uri":["http://zotero.org/groups/2255823/items/RTX6NKBG"],"itemData":{"id":604,"type":"book","title":"Tanacross learners' dictionary","publisher":"Alaska Native Language Center, University of Alaska","publisher-place":"Fairbanks","number-of-pages":"340","source":"Library of Congress ISBN","event-place":"Fairbanks","ISBN":"978-1-55500-098-1","call-number":"PM2411.5.Z5 A76 2009","note":"OCLC: ocn310096944","author":[{"family":"Arnold","given":"Irene"},{"family":"Thoman","given":"Rick"},{"family":"Holton","given":"Gary"}],"issued":{"date-parts":[["2009"]]}},"locator":"24"}],"schema":"https://github.com/citation-style-language/schema/raw/master/csl-citation.json"} </w:instrText>
      </w:r>
      <w:r w:rsidR="00E92DE7">
        <w:rPr>
          <w:rFonts w:ascii="Arial Unicode MS" w:eastAsia="Arial Unicode MS" w:hAnsi="Arial Unicode MS" w:cs="Arial Unicode MS"/>
          <w:sz w:val="24"/>
          <w:szCs w:val="24"/>
        </w:rPr>
        <w:fldChar w:fldCharType="separate"/>
      </w:r>
      <w:r w:rsidR="00E92DE7" w:rsidRPr="00E92DE7">
        <w:rPr>
          <w:rFonts w:ascii="Arial Unicode MS" w:eastAsia="Arial Unicode MS" w:hAnsi="Arial Unicode MS" w:cs="Arial Unicode MS"/>
          <w:sz w:val="24"/>
          <w:szCs w:val="24"/>
        </w:rPr>
        <w:t>Holton 2000: 23, 43–45; Arnold, Thoman &amp; Holton 2009: 24</w:t>
      </w:r>
      <w:r w:rsidR="00E92DE7">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e semi-voiced fricatives </w:t>
      </w:r>
      <w:r w:rsidRPr="00610B2D">
        <w:rPr>
          <w:rFonts w:ascii="Arial Unicode MS" w:eastAsia="Arial Unicode MS" w:hAnsi="Arial Unicode MS" w:cs="Arial Unicode MS"/>
          <w:i/>
          <w:iCs/>
          <w:sz w:val="24"/>
          <w:szCs w:val="24"/>
        </w:rPr>
        <w:t>θ̬ ɬ̬ s̬ x̬</w:t>
      </w:r>
      <w:r w:rsidRPr="00610B2D">
        <w:rPr>
          <w:rFonts w:ascii="Arial Unicode MS" w:eastAsia="Arial Unicode MS" w:hAnsi="Arial Unicode MS" w:cs="Arial Unicode MS"/>
          <w:sz w:val="24"/>
          <w:szCs w:val="24"/>
        </w:rPr>
        <w:t xml:space="preserve"> occur as a root-initial segment following the majority of suffixes, e.g., the nominal possessives </w:t>
      </w:r>
      <w:r w:rsidRPr="00610B2D">
        <w:rPr>
          <w:rFonts w:ascii="Arial Unicode MS" w:eastAsia="Arial Unicode MS" w:hAnsi="Arial Unicode MS" w:cs="Arial Unicode MS"/>
          <w:i/>
          <w:iCs/>
          <w:sz w:val="24"/>
          <w:szCs w:val="24"/>
        </w:rPr>
        <w:t>š-</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tè-</w:t>
      </w:r>
      <w:r w:rsidRPr="00610B2D">
        <w:rPr>
          <w:rFonts w:ascii="Arial Unicode MS" w:eastAsia="Arial Unicode MS" w:hAnsi="Arial Unicode MS" w:cs="Arial Unicode MS"/>
          <w:sz w:val="24"/>
          <w:szCs w:val="24"/>
        </w:rPr>
        <w:t>, etc., the verbal “classifiers” -</w:t>
      </w:r>
      <w:r w:rsidRPr="00610B2D">
        <w:rPr>
          <w:rFonts w:ascii="Arial Unicode MS" w:eastAsia="Arial Unicode MS" w:hAnsi="Arial Unicode MS" w:cs="Arial Unicode MS"/>
          <w:i/>
          <w:iCs/>
          <w:sz w:val="24"/>
          <w:szCs w:val="24"/>
        </w:rPr>
        <w:t>t-, -l-</w:t>
      </w:r>
      <w:r w:rsidRPr="00610B2D">
        <w:rPr>
          <w:rFonts w:ascii="Arial Unicode MS" w:eastAsia="Arial Unicode MS" w:hAnsi="Arial Unicode MS" w:cs="Arial Unicode MS"/>
          <w:sz w:val="24"/>
          <w:szCs w:val="24"/>
        </w:rPr>
        <w:t xml:space="preserve"> and so on. The semi-voiced fricatives alternate with the voiceless series </w:t>
      </w:r>
      <w:r w:rsidRPr="00610B2D">
        <w:rPr>
          <w:rFonts w:ascii="Arial Unicode MS" w:eastAsia="Arial Unicode MS" w:hAnsi="Arial Unicode MS" w:cs="Arial Unicode MS"/>
          <w:i/>
          <w:iCs/>
          <w:sz w:val="24"/>
          <w:szCs w:val="24"/>
        </w:rPr>
        <w:t>θ ɬ s x</w:t>
      </w:r>
      <w:r w:rsidRPr="00610B2D">
        <w:rPr>
          <w:rFonts w:ascii="Arial Unicode MS" w:eastAsia="Arial Unicode MS" w:hAnsi="Arial Unicode MS" w:cs="Arial Unicode MS"/>
          <w:sz w:val="24"/>
          <w:szCs w:val="24"/>
        </w:rPr>
        <w:t xml:space="preserve"> which normally occur after suffixal </w:t>
      </w:r>
      <w:r w:rsidRPr="00610B2D">
        <w:rPr>
          <w:rFonts w:ascii="Arial Unicode MS" w:eastAsia="Arial Unicode MS" w:hAnsi="Arial Unicode MS" w:cs="Arial Unicode MS"/>
          <w:i/>
          <w:iCs/>
          <w:sz w:val="24"/>
          <w:szCs w:val="24"/>
        </w:rPr>
        <w:t>-h-</w:t>
      </w:r>
      <w:r w:rsidR="00FF7D2C">
        <w:rPr>
          <w:rFonts w:ascii="Arial Unicode MS" w:eastAsia="Arial Unicode MS" w:hAnsi="Arial Unicode MS" w:cs="Arial Unicode MS"/>
          <w:sz w:val="24"/>
          <w:szCs w:val="24"/>
        </w:rPr>
        <w:t xml:space="preserve"> (</w:t>
      </w:r>
      <w:r w:rsidR="00FF7D2C">
        <w:rPr>
          <w:rFonts w:ascii="Arial Unicode MS" w:eastAsia="Arial Unicode MS" w:hAnsi="Arial Unicode MS" w:cs="Arial Unicode MS"/>
          <w:sz w:val="24"/>
          <w:szCs w:val="24"/>
        </w:rPr>
        <w:fldChar w:fldCharType="begin"/>
      </w:r>
      <w:r w:rsidR="00FF7D2C">
        <w:rPr>
          <w:rFonts w:ascii="Arial Unicode MS" w:eastAsia="Arial Unicode MS" w:hAnsi="Arial Unicode MS" w:cs="Arial Unicode MS"/>
          <w:sz w:val="24"/>
          <w:szCs w:val="24"/>
        </w:rPr>
        <w:instrText xml:space="preserve"> ADDIN ZOTERO_ITEM CSL_CITATION {"citationID":"101A6BNw","properties":{"formattedCitation":"Holton 2000: 43","plainCitation":"Holton 2000: 43","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43"}],"schema":"https://github.com/citation-style-language/schema/raw/master/csl-citation.json"} </w:instrText>
      </w:r>
      <w:r w:rsidR="00FF7D2C">
        <w:rPr>
          <w:rFonts w:ascii="Arial Unicode MS" w:eastAsia="Arial Unicode MS" w:hAnsi="Arial Unicode MS" w:cs="Arial Unicode MS"/>
          <w:sz w:val="24"/>
          <w:szCs w:val="24"/>
        </w:rPr>
        <w:fldChar w:fldCharType="separate"/>
      </w:r>
      <w:r w:rsidR="00FF7D2C" w:rsidRPr="00FF7D2C">
        <w:rPr>
          <w:rFonts w:ascii="Arial Unicode MS" w:eastAsia="Arial Unicode MS" w:hAnsi="Arial Unicode MS" w:cs="Arial Unicode MS"/>
          <w:sz w:val="24"/>
        </w:rPr>
        <w:t>Holton 2000: 43</w:t>
      </w:r>
      <w:r w:rsidR="00FF7D2C">
        <w:rPr>
          <w:rFonts w:ascii="Arial Unicode MS" w:eastAsia="Arial Unicode MS" w:hAnsi="Arial Unicode MS" w:cs="Arial Unicode MS"/>
          <w:sz w:val="24"/>
          <w:szCs w:val="24"/>
        </w:rPr>
        <w:fldChar w:fldCharType="end"/>
      </w:r>
      <w:r w:rsidR="00FF7D2C">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 xml:space="preserve">8. </w:t>
      </w:r>
      <w:r w:rsidRPr="00610B2D">
        <w:rPr>
          <w:rFonts w:ascii="Arial Unicode MS" w:eastAsia="Arial Unicode MS" w:hAnsi="Arial Unicode MS" w:cs="Arial Unicode MS"/>
          <w:i/>
          <w:iCs/>
          <w:sz w:val="24"/>
          <w:szCs w:val="24"/>
        </w:rPr>
        <w:t>š̬</w:t>
      </w:r>
      <w:r w:rsidRPr="00610B2D">
        <w:rPr>
          <w:rFonts w:ascii="Arial Unicode MS" w:eastAsia="Arial Unicode MS" w:hAnsi="Arial Unicode MS" w:cs="Arial Unicode MS"/>
          <w:sz w:val="24"/>
          <w:szCs w:val="24"/>
        </w:rPr>
        <w:t xml:space="preserve"> is a full-fledged phoneme (phonologically can be treated as </w:t>
      </w:r>
      <w:r w:rsidRPr="00610B2D">
        <w:rPr>
          <w:rFonts w:ascii="Arial Unicode MS" w:eastAsia="Arial Unicode MS" w:hAnsi="Arial Unicode MS" w:cs="Arial Unicode MS"/>
          <w:i/>
          <w:iCs/>
          <w:sz w:val="24"/>
          <w:szCs w:val="24"/>
        </w:rPr>
        <w:t>ž</w:t>
      </w:r>
      <w:r w:rsidRPr="00610B2D">
        <w:rPr>
          <w:rFonts w:ascii="Arial Unicode MS" w:eastAsia="Arial Unicode MS" w:hAnsi="Arial Unicode MS" w:cs="Arial Unicode MS"/>
          <w:sz w:val="24"/>
          <w:szCs w:val="24"/>
        </w:rPr>
        <w:t xml:space="preserve">), whereas its voiceless counterpart </w:t>
      </w:r>
      <w:r w:rsidRPr="00610B2D">
        <w:rPr>
          <w:rFonts w:ascii="Arial Unicode MS" w:eastAsia="Arial Unicode MS" w:hAnsi="Arial Unicode MS" w:cs="Arial Unicode MS"/>
          <w:i/>
          <w:iCs/>
          <w:sz w:val="24"/>
          <w:szCs w:val="24"/>
        </w:rPr>
        <w:t>š</w:t>
      </w:r>
      <w:r w:rsidRPr="00610B2D">
        <w:rPr>
          <w:rFonts w:ascii="Arial Unicode MS" w:eastAsia="Arial Unicode MS" w:hAnsi="Arial Unicode MS" w:cs="Arial Unicode MS"/>
          <w:sz w:val="24"/>
          <w:szCs w:val="24"/>
        </w:rPr>
        <w:t xml:space="preserve"> is excluded from the synchronic alternation of the v</w:t>
      </w:r>
      <w:r w:rsidR="002A7C40">
        <w:rPr>
          <w:rFonts w:ascii="Arial Unicode MS" w:eastAsia="Arial Unicode MS" w:hAnsi="Arial Unicode MS" w:cs="Arial Unicode MS"/>
          <w:sz w:val="24"/>
          <w:szCs w:val="24"/>
        </w:rPr>
        <w:t>oiceless and voiced fricatives (</w:t>
      </w:r>
      <w:r w:rsidR="002A7C40">
        <w:rPr>
          <w:rFonts w:ascii="Arial Unicode MS" w:eastAsia="Arial Unicode MS" w:hAnsi="Arial Unicode MS" w:cs="Arial Unicode MS"/>
          <w:sz w:val="24"/>
          <w:szCs w:val="24"/>
        </w:rPr>
        <w:fldChar w:fldCharType="begin"/>
      </w:r>
      <w:r w:rsidR="002A7C40">
        <w:rPr>
          <w:rFonts w:ascii="Arial Unicode MS" w:eastAsia="Arial Unicode MS" w:hAnsi="Arial Unicode MS" w:cs="Arial Unicode MS"/>
          <w:sz w:val="24"/>
          <w:szCs w:val="24"/>
        </w:rPr>
        <w:instrText xml:space="preserve"> ADDIN ZOTERO_ITEM CSL_CITATION {"citationID":"3RolxdWQ","properties":{"formattedCitation":"Holton 2000: 40, 45 ff.","plainCitation":"Holton 2000: 40, 45 ff.","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40, 45 ff."}],"schema":"https://github.com/citation-style-language/schema/raw/master/csl-citation.json"} </w:instrText>
      </w:r>
      <w:r w:rsidR="002A7C40">
        <w:rPr>
          <w:rFonts w:ascii="Arial Unicode MS" w:eastAsia="Arial Unicode MS" w:hAnsi="Arial Unicode MS" w:cs="Arial Unicode MS"/>
          <w:sz w:val="24"/>
          <w:szCs w:val="24"/>
        </w:rPr>
        <w:fldChar w:fldCharType="separate"/>
      </w:r>
      <w:r w:rsidR="002A7C40" w:rsidRPr="002A7C40">
        <w:rPr>
          <w:rFonts w:ascii="Arial Unicode MS" w:eastAsia="Arial Unicode MS" w:hAnsi="Arial Unicode MS" w:cs="Arial Unicode MS"/>
          <w:sz w:val="24"/>
        </w:rPr>
        <w:t>Holton 2000: 40, 45 ff.</w:t>
      </w:r>
      <w:r w:rsidR="002A7C40">
        <w:rPr>
          <w:rFonts w:ascii="Arial Unicode MS" w:eastAsia="Arial Unicode MS" w:hAnsi="Arial Unicode MS" w:cs="Arial Unicode MS"/>
          <w:sz w:val="24"/>
          <w:szCs w:val="24"/>
        </w:rPr>
        <w:fldChar w:fldCharType="end"/>
      </w:r>
      <w:r w:rsidR="002A7C4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9. </w:t>
      </w:r>
      <w:r w:rsidRPr="00610B2D">
        <w:rPr>
          <w:rFonts w:ascii="Arial Unicode MS" w:eastAsia="Arial Unicode MS" w:hAnsi="Arial Unicode MS" w:cs="Arial Unicode MS"/>
          <w:i/>
          <w:iCs/>
          <w:sz w:val="24"/>
          <w:szCs w:val="24"/>
        </w:rPr>
        <w:t xml:space="preserve">m ~ </w:t>
      </w:r>
      <w:r w:rsidRPr="00610B2D">
        <w:rPr>
          <w:rFonts w:ascii="Arial" w:eastAsia="Arial Unicode MS" w:hAnsi="Arial" w:cs="Arial"/>
          <w:i/>
          <w:iCs/>
          <w:sz w:val="24"/>
          <w:szCs w:val="24"/>
        </w:rPr>
        <w:t>ᵐ</w:t>
      </w:r>
      <w:r w:rsidRPr="00610B2D">
        <w:rPr>
          <w:rFonts w:ascii="Arial Unicode MS" w:eastAsia="Arial Unicode MS" w:hAnsi="Arial Unicode MS" w:cs="Arial Unicode MS"/>
          <w:i/>
          <w:iCs/>
          <w:sz w:val="24"/>
          <w:szCs w:val="24"/>
        </w:rPr>
        <w:t>b ~ b</w:t>
      </w:r>
      <w:r w:rsidRPr="00610B2D">
        <w:rPr>
          <w:rFonts w:ascii="Arial Unicode MS" w:eastAsia="Arial Unicode MS" w:hAnsi="Arial Unicode MS" w:cs="Arial Unicode MS"/>
          <w:sz w:val="24"/>
          <w:szCs w:val="24"/>
        </w:rPr>
        <w:t xml:space="preserve"> are free var</w:t>
      </w:r>
      <w:r w:rsidR="002A7C40">
        <w:rPr>
          <w:rFonts w:ascii="Arial Unicode MS" w:eastAsia="Arial Unicode MS" w:hAnsi="Arial Unicode MS" w:cs="Arial Unicode MS"/>
          <w:sz w:val="24"/>
          <w:szCs w:val="24"/>
        </w:rPr>
        <w:t>iants depending on the speaker (</w:t>
      </w:r>
      <w:r w:rsidR="002A7C40">
        <w:rPr>
          <w:rFonts w:ascii="Arial Unicode MS" w:eastAsia="Arial Unicode MS" w:hAnsi="Arial Unicode MS" w:cs="Arial Unicode MS"/>
          <w:sz w:val="24"/>
          <w:szCs w:val="24"/>
        </w:rPr>
        <w:fldChar w:fldCharType="begin"/>
      </w:r>
      <w:r w:rsidR="002A7C40">
        <w:rPr>
          <w:rFonts w:ascii="Arial Unicode MS" w:eastAsia="Arial Unicode MS" w:hAnsi="Arial Unicode MS" w:cs="Arial Unicode MS"/>
          <w:sz w:val="24"/>
          <w:szCs w:val="24"/>
        </w:rPr>
        <w:instrText xml:space="preserve"> ADDIN ZOTERO_ITEM CSL_CITATION {"citationID":"pIq6mUSs","properties":{"formattedCitation":"Holton 2000: 51; Arnold, Thoman &amp; Holton 2009: 12","plainCitation":"Holton 2000: 51; Arnold, Thoman &amp; Holton 2009: 12","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51"},{"id":604,"uris":["http://zotero.org/groups/2255823/items/RTX6NKBG"],"uri":["http://zotero.org/groups/2255823/items/RTX6NKBG"],"itemData":{"id":604,"type":"book","title":"Tanacross learners' dictionary","publisher":"Alaska Native Language Center, University of Alaska","publisher-place":"Fairbanks","number-of-pages":"340","source":"Library of Congress ISBN","event-place":"Fairbanks","ISBN":"978-1-55500-098-1","call-number":"PM2411.5.Z5 A76 2009","note":"OCLC: ocn310096944","author":[{"family":"Arnold","given":"Irene"},{"family":"Thoman","given":"Rick"},{"family":"Holton","given":"Gary"}],"issued":{"date-parts":[["2009"]]}},"locator":"12"}],"schema":"https://github.com/citation-style-language/schema/raw/master/csl-citation.json"} </w:instrText>
      </w:r>
      <w:r w:rsidR="002A7C40">
        <w:rPr>
          <w:rFonts w:ascii="Arial Unicode MS" w:eastAsia="Arial Unicode MS" w:hAnsi="Arial Unicode MS" w:cs="Arial Unicode MS"/>
          <w:sz w:val="24"/>
          <w:szCs w:val="24"/>
        </w:rPr>
        <w:fldChar w:fldCharType="separate"/>
      </w:r>
      <w:r w:rsidR="002A7C40" w:rsidRPr="002A7C40">
        <w:rPr>
          <w:rFonts w:ascii="Arial Unicode MS" w:eastAsia="Arial Unicode MS" w:hAnsi="Arial Unicode MS" w:cs="Arial Unicode MS"/>
          <w:sz w:val="24"/>
        </w:rPr>
        <w:t>Holton 2000: 51; Arnold, Thoman &amp; Holton 2009: 12</w:t>
      </w:r>
      <w:r w:rsidR="002A7C40">
        <w:rPr>
          <w:rFonts w:ascii="Arial Unicode MS" w:eastAsia="Arial Unicode MS" w:hAnsi="Arial Unicode MS" w:cs="Arial Unicode MS"/>
          <w:sz w:val="24"/>
          <w:szCs w:val="24"/>
        </w:rPr>
        <w:fldChar w:fldCharType="end"/>
      </w:r>
      <w:r w:rsidR="002A7C4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0. </w:t>
      </w:r>
      <w:r w:rsidRPr="00610B2D">
        <w:rPr>
          <w:rFonts w:ascii="Arial Unicode MS" w:eastAsia="Arial Unicode MS" w:hAnsi="Arial Unicode MS" w:cs="Arial Unicode MS"/>
          <w:i/>
          <w:iCs/>
          <w:sz w:val="24"/>
          <w:szCs w:val="24"/>
        </w:rPr>
        <w:t>ⁿd</w:t>
      </w:r>
      <w:r w:rsidRPr="00610B2D">
        <w:rPr>
          <w:rFonts w:ascii="Arial Unicode MS" w:eastAsia="Arial Unicode MS" w:hAnsi="Arial Unicode MS" w:cs="Arial Unicode MS"/>
          <w:sz w:val="24"/>
          <w:szCs w:val="24"/>
        </w:rPr>
        <w:t xml:space="preserve"> is an allophonic variant of </w:t>
      </w:r>
      <w:r w:rsidRPr="00610B2D">
        <w:rPr>
          <w:rFonts w:ascii="Arial Unicode MS" w:eastAsia="Arial Unicode MS" w:hAnsi="Arial Unicode MS" w:cs="Arial Unicode MS"/>
          <w:i/>
          <w:iCs/>
          <w:sz w:val="24"/>
          <w:szCs w:val="24"/>
        </w:rPr>
        <w:t>n</w:t>
      </w:r>
      <w:r w:rsidRPr="00610B2D">
        <w:rPr>
          <w:rFonts w:ascii="Arial Unicode MS" w:eastAsia="Arial Unicode MS" w:hAnsi="Arial Unicode MS" w:cs="Arial Unicode MS"/>
          <w:sz w:val="24"/>
          <w:szCs w:val="24"/>
        </w:rPr>
        <w:t>, which occurs as a root-initial segment, if there i</w:t>
      </w:r>
      <w:r w:rsidR="004A3121">
        <w:rPr>
          <w:rFonts w:ascii="Arial Unicode MS" w:eastAsia="Arial Unicode MS" w:hAnsi="Arial Unicode MS" w:cs="Arial Unicode MS"/>
          <w:sz w:val="24"/>
          <w:szCs w:val="24"/>
        </w:rPr>
        <w:t>s no another nasal in the root (</w:t>
      </w:r>
      <w:r w:rsidR="004A3121">
        <w:rPr>
          <w:rFonts w:ascii="Arial Unicode MS" w:eastAsia="Arial Unicode MS" w:hAnsi="Arial Unicode MS" w:cs="Arial Unicode MS"/>
          <w:sz w:val="24"/>
          <w:szCs w:val="24"/>
        </w:rPr>
        <w:fldChar w:fldCharType="begin"/>
      </w:r>
      <w:r w:rsidR="004A3121">
        <w:rPr>
          <w:rFonts w:ascii="Arial Unicode MS" w:eastAsia="Arial Unicode MS" w:hAnsi="Arial Unicode MS" w:cs="Arial Unicode MS"/>
          <w:sz w:val="24"/>
          <w:szCs w:val="24"/>
        </w:rPr>
        <w:instrText xml:space="preserve"> ADDIN ZOTERO_ITEM CSL_CITATION {"citationID":"as16Ijua","properties":{"formattedCitation":"Holton 2000: 56","plainCitation":"Holton 2000: 56","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56"}],"schema":"https://github.com/citation-style-language/schema/raw/master/csl-citation.json"} </w:instrText>
      </w:r>
      <w:r w:rsidR="004A3121">
        <w:rPr>
          <w:rFonts w:ascii="Arial Unicode MS" w:eastAsia="Arial Unicode MS" w:hAnsi="Arial Unicode MS" w:cs="Arial Unicode MS"/>
          <w:sz w:val="24"/>
          <w:szCs w:val="24"/>
        </w:rPr>
        <w:fldChar w:fldCharType="separate"/>
      </w:r>
      <w:r w:rsidR="004A3121" w:rsidRPr="004A3121">
        <w:rPr>
          <w:rFonts w:ascii="Arial Unicode MS" w:eastAsia="Arial Unicode MS" w:hAnsi="Arial Unicode MS" w:cs="Arial Unicode MS"/>
          <w:sz w:val="24"/>
        </w:rPr>
        <w:t>Holton 2000: 56</w:t>
      </w:r>
      <w:r w:rsidR="004A3121">
        <w:rPr>
          <w:rFonts w:ascii="Arial Unicode MS" w:eastAsia="Arial Unicode MS" w:hAnsi="Arial Unicode MS" w:cs="Arial Unicode MS"/>
          <w:sz w:val="24"/>
          <w:szCs w:val="24"/>
        </w:rPr>
        <w:fldChar w:fldCharType="end"/>
      </w:r>
      <w:r w:rsidR="004A3121">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Some speakers tend to denasalize </w:t>
      </w:r>
      <w:r w:rsidRPr="00610B2D">
        <w:rPr>
          <w:rFonts w:ascii="Arial Unicode MS" w:eastAsia="Arial Unicode MS" w:hAnsi="Arial Unicode MS" w:cs="Arial Unicode MS"/>
          <w:i/>
          <w:iCs/>
          <w:sz w:val="24"/>
          <w:szCs w:val="24"/>
        </w:rPr>
        <w:t>ⁿd</w:t>
      </w:r>
      <w:r w:rsidRPr="00610B2D">
        <w:rPr>
          <w:rFonts w:ascii="Arial Unicode MS" w:eastAsia="Arial Unicode MS" w:hAnsi="Arial Unicode MS" w:cs="Arial Unicode MS"/>
          <w:sz w:val="24"/>
          <w:szCs w:val="24"/>
        </w:rPr>
        <w:t xml:space="preserve"> &gt; </w:t>
      </w:r>
      <w:r w:rsidRPr="00610B2D">
        <w:rPr>
          <w:rFonts w:ascii="Arial Unicode MS" w:eastAsia="Arial Unicode MS" w:hAnsi="Arial Unicode MS" w:cs="Arial Unicode MS"/>
          <w:i/>
          <w:iCs/>
          <w:sz w:val="24"/>
          <w:szCs w:val="24"/>
        </w:rPr>
        <w:t>d</w:t>
      </w:r>
      <w:r w:rsidRPr="00610B2D">
        <w:rPr>
          <w:rFonts w:ascii="Arial Unicode MS" w:eastAsia="Arial Unicode MS" w:hAnsi="Arial Unicode MS" w:cs="Arial Unicode MS"/>
          <w:sz w:val="24"/>
          <w:szCs w:val="24"/>
        </w:rPr>
        <w:t xml:space="preserve"> </w:t>
      </w:r>
      <w:r w:rsidR="004A3121">
        <w:rPr>
          <w:rFonts w:ascii="Arial Unicode MS" w:eastAsia="Arial Unicode MS" w:hAnsi="Arial Unicode MS" w:cs="Arial Unicode MS"/>
          <w:sz w:val="24"/>
          <w:szCs w:val="24"/>
        </w:rPr>
        <w:t>(</w:t>
      </w:r>
      <w:r w:rsidR="004A3121">
        <w:rPr>
          <w:rFonts w:ascii="Arial Unicode MS" w:eastAsia="Arial Unicode MS" w:hAnsi="Arial Unicode MS" w:cs="Arial Unicode MS"/>
          <w:sz w:val="24"/>
          <w:szCs w:val="24"/>
        </w:rPr>
        <w:fldChar w:fldCharType="begin"/>
      </w:r>
      <w:r w:rsidR="004A3121">
        <w:rPr>
          <w:rFonts w:ascii="Arial Unicode MS" w:eastAsia="Arial Unicode MS" w:hAnsi="Arial Unicode MS" w:cs="Arial Unicode MS"/>
          <w:sz w:val="24"/>
          <w:szCs w:val="24"/>
        </w:rPr>
        <w:instrText xml:space="preserve"> ADDIN ZOTERO_ITEM CSL_CITATION {"citationID":"T7IaY0uD","properties":{"formattedCitation":"Holton 2000: 57; Arnold, Thoman &amp; Holton 2009: 12","plainCitation":"Holton 2000: 57; Arnold, Thoman &amp; Holton 2009: 12","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57"},{"id":604,"uris":["http://zotero.org/groups/2255823/items/RTX6NKBG"],"uri":["http://zotero.org/groups/2255823/items/RTX6NKBG"],"itemData":{"id":604,"type":"book","title":"Tanacross learners' dictionary","publisher":"Alaska Native Language Center, University of Alaska","publisher-place":"Fairbanks","number-of-pages":"340","source":"Library of Congress ISBN","event-place":"Fairbanks","ISBN":"978-1-55500-098-1","call-number":"PM2411.5.Z5 A76 2009","note":"OCLC: ocn310096944","author":[{"family":"Arnold","given":"Irene"},{"family":"Thoman","given":"Rick"},{"family":"Holton","given":"Gary"}],"issued":{"date-parts":[["2009"]]}},"locator":"12"}],"schema":"https://github.com/citation-style-language/schema/raw/master/csl-citation.json"} </w:instrText>
      </w:r>
      <w:r w:rsidR="004A3121">
        <w:rPr>
          <w:rFonts w:ascii="Arial Unicode MS" w:eastAsia="Arial Unicode MS" w:hAnsi="Arial Unicode MS" w:cs="Arial Unicode MS"/>
          <w:sz w:val="24"/>
          <w:szCs w:val="24"/>
        </w:rPr>
        <w:fldChar w:fldCharType="separate"/>
      </w:r>
      <w:r w:rsidR="004A3121" w:rsidRPr="004A3121">
        <w:rPr>
          <w:rFonts w:ascii="Arial Unicode MS" w:eastAsia="Arial Unicode MS" w:hAnsi="Arial Unicode MS" w:cs="Arial Unicode MS"/>
          <w:sz w:val="24"/>
        </w:rPr>
        <w:t>Holton 2000: 57; Arnold, Thoman &amp; Holton 2009: 12</w:t>
      </w:r>
      <w:r w:rsidR="004A3121">
        <w:rPr>
          <w:rFonts w:ascii="Arial Unicode MS" w:eastAsia="Arial Unicode MS" w:hAnsi="Arial Unicode MS" w:cs="Arial Unicode MS"/>
          <w:sz w:val="24"/>
          <w:szCs w:val="24"/>
        </w:rPr>
        <w:fldChar w:fldCharType="end"/>
      </w:r>
      <w:r w:rsidR="004A3121">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1. For long </w:t>
      </w:r>
      <w:r w:rsidRPr="00610B2D">
        <w:rPr>
          <w:rFonts w:ascii="Arial Unicode MS" w:eastAsia="Arial Unicode MS" w:hAnsi="Arial Unicode MS" w:cs="Arial Unicode MS"/>
          <w:i/>
          <w:iCs/>
          <w:sz w:val="24"/>
          <w:szCs w:val="24"/>
        </w:rPr>
        <w:t>nː</w:t>
      </w:r>
      <w:r w:rsidRPr="00610B2D">
        <w:rPr>
          <w:rFonts w:ascii="Arial Unicode MS" w:eastAsia="Arial Unicode MS" w:hAnsi="Arial Unicode MS" w:cs="Arial Unicode MS"/>
          <w:sz w:val="24"/>
          <w:szCs w:val="24"/>
        </w:rPr>
        <w:t xml:space="preserve"> and </w:t>
      </w:r>
      <w:r w:rsidRPr="00610B2D">
        <w:rPr>
          <w:rFonts w:ascii="Arial Unicode MS" w:eastAsia="Arial Unicode MS" w:hAnsi="Arial Unicode MS" w:cs="Arial Unicode MS"/>
          <w:i/>
          <w:iCs/>
          <w:sz w:val="24"/>
          <w:szCs w:val="24"/>
        </w:rPr>
        <w:t>yː</w:t>
      </w:r>
      <w:r w:rsidRPr="00610B2D">
        <w:rPr>
          <w:rFonts w:ascii="Arial Unicode MS" w:eastAsia="Arial Unicode MS" w:hAnsi="Arial Unicode MS" w:cs="Arial Unicode MS"/>
          <w:sz w:val="24"/>
          <w:szCs w:val="24"/>
        </w:rPr>
        <w:t>, which occurs as -</w:t>
      </w:r>
      <w:r w:rsidRPr="00610B2D">
        <w:rPr>
          <w:rFonts w:ascii="Arial Unicode MS" w:eastAsia="Arial Unicode MS" w:hAnsi="Arial Unicode MS" w:cs="Arial Unicode MS"/>
          <w:i/>
          <w:iCs/>
          <w:sz w:val="24"/>
          <w:szCs w:val="24"/>
        </w:rPr>
        <w:t>nːʔ</w:t>
      </w:r>
      <w:r w:rsidRPr="00610B2D">
        <w:rPr>
          <w:rFonts w:ascii="Arial Unicode MS" w:eastAsia="Arial Unicode MS" w:hAnsi="Arial Unicode MS" w:cs="Arial Unicode MS"/>
          <w:sz w:val="24"/>
          <w:szCs w:val="24"/>
        </w:rPr>
        <w:t>, -</w:t>
      </w:r>
      <w:r w:rsidRPr="00610B2D">
        <w:rPr>
          <w:rFonts w:ascii="Arial Unicode MS" w:eastAsia="Arial Unicode MS" w:hAnsi="Arial Unicode MS" w:cs="Arial Unicode MS"/>
          <w:i/>
          <w:iCs/>
          <w:sz w:val="24"/>
          <w:szCs w:val="24"/>
        </w:rPr>
        <w:t xml:space="preserve">yːʔ </w:t>
      </w:r>
      <w:r w:rsidRPr="00610B2D">
        <w:rPr>
          <w:rFonts w:ascii="Arial Unicode MS" w:eastAsia="Arial Unicode MS" w:hAnsi="Arial Unicode MS" w:cs="Arial Unicode MS"/>
          <w:sz w:val="24"/>
          <w:szCs w:val="24"/>
        </w:rPr>
        <w:t>in the possessed forms &lt; *</w:t>
      </w:r>
      <w:r w:rsidRPr="00610B2D">
        <w:rPr>
          <w:rFonts w:ascii="Arial Unicode MS" w:eastAsia="Arial Unicode MS" w:hAnsi="Arial Unicode MS" w:cs="Arial Unicode MS"/>
          <w:i/>
          <w:iCs/>
          <w:sz w:val="24"/>
          <w:szCs w:val="24"/>
        </w:rPr>
        <w:t>...n-éʔ</w:t>
      </w:r>
      <w:r w:rsidRPr="00610B2D">
        <w:rPr>
          <w:rFonts w:ascii="Arial Unicode MS" w:eastAsia="Arial Unicode MS" w:hAnsi="Arial Unicode MS" w:cs="Arial Unicode MS"/>
          <w:sz w:val="24"/>
          <w:szCs w:val="24"/>
        </w:rPr>
        <w:t>, *</w:t>
      </w:r>
      <w:r w:rsidRPr="00610B2D">
        <w:rPr>
          <w:rFonts w:ascii="Arial Unicode MS" w:eastAsia="Arial Unicode MS" w:hAnsi="Arial Unicode MS" w:cs="Arial Unicode MS"/>
          <w:i/>
          <w:iCs/>
          <w:sz w:val="24"/>
          <w:szCs w:val="24"/>
        </w:rPr>
        <w:t>...y-éʔ</w:t>
      </w:r>
      <w:r w:rsidR="001C61CF">
        <w:rPr>
          <w:rFonts w:ascii="Arial Unicode MS" w:eastAsia="Arial Unicode MS" w:hAnsi="Arial Unicode MS" w:cs="Arial Unicode MS"/>
          <w:sz w:val="24"/>
          <w:szCs w:val="24"/>
        </w:rPr>
        <w:t xml:space="preserve">, see </w:t>
      </w:r>
      <w:r w:rsidR="001C61CF">
        <w:rPr>
          <w:rFonts w:ascii="Arial Unicode MS" w:eastAsia="Arial Unicode MS" w:hAnsi="Arial Unicode MS" w:cs="Arial Unicode MS"/>
          <w:sz w:val="24"/>
          <w:szCs w:val="24"/>
        </w:rPr>
        <w:fldChar w:fldCharType="begin"/>
      </w:r>
      <w:r w:rsidR="001C61CF">
        <w:rPr>
          <w:rFonts w:ascii="Arial Unicode MS" w:eastAsia="Arial Unicode MS" w:hAnsi="Arial Unicode MS" w:cs="Arial Unicode MS"/>
          <w:sz w:val="24"/>
          <w:szCs w:val="24"/>
        </w:rPr>
        <w:instrText xml:space="preserve"> ADDIN ZOTERO_ITEM CSL_CITATION {"citationID":"YIbH4GYO","properties":{"formattedCitation":"Holton 2000: 59, 61","plainCitation":"Holton 2000: 59, 61","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59, 61"}],"schema":"https://github.com/citation-style-language/schema/raw/master/csl-citation.json"} </w:instrText>
      </w:r>
      <w:r w:rsidR="001C61CF">
        <w:rPr>
          <w:rFonts w:ascii="Arial Unicode MS" w:eastAsia="Arial Unicode MS" w:hAnsi="Arial Unicode MS" w:cs="Arial Unicode MS"/>
          <w:sz w:val="24"/>
          <w:szCs w:val="24"/>
        </w:rPr>
        <w:fldChar w:fldCharType="separate"/>
      </w:r>
      <w:r w:rsidR="001C61CF" w:rsidRPr="001C61CF">
        <w:rPr>
          <w:rFonts w:ascii="Arial Unicode MS" w:eastAsia="Arial Unicode MS" w:hAnsi="Arial Unicode MS" w:cs="Arial Unicode MS"/>
          <w:sz w:val="24"/>
        </w:rPr>
        <w:t>Holton 2000: 59, 61</w:t>
      </w:r>
      <w:r w:rsidR="001C61CF">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2. In the traditional orthography, hyphen is used to mark a combination with the glottal-stop. Thus,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means </w:t>
      </w:r>
      <w:r w:rsidRPr="00610B2D">
        <w:rPr>
          <w:rFonts w:ascii="Arial Unicode MS" w:eastAsia="Arial Unicode MS" w:hAnsi="Arial Unicode MS" w:cs="Arial Unicode MS"/>
          <w:i/>
          <w:iCs/>
          <w:sz w:val="24"/>
          <w:szCs w:val="24"/>
        </w:rPr>
        <w:t>kʔ</w:t>
      </w:r>
      <w:r w:rsidRPr="00610B2D">
        <w:rPr>
          <w:rFonts w:ascii="Arial Unicode MS" w:eastAsia="Arial Unicode MS" w:hAnsi="Arial Unicode MS" w:cs="Arial Unicode MS"/>
          <w:sz w:val="24"/>
          <w:szCs w:val="24"/>
        </w:rPr>
        <w:t xml:space="preserve"> (occurs at the morpheme boundaries) as opposed to standard glottalized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kʼ</w:t>
      </w:r>
      <w:r w:rsidRPr="00610B2D">
        <w:rPr>
          <w:rFonts w:ascii="Arial Unicode MS" w:eastAsia="Arial Unicode MS" w:hAnsi="Arial Unicode MS" w:cs="Arial Unicode MS"/>
          <w:sz w:val="24"/>
          <w:szCs w:val="24"/>
        </w:rPr>
        <w:t xml:space="preserve"> </w:t>
      </w:r>
      <w:r w:rsidR="00B25F25">
        <w:rPr>
          <w:rFonts w:ascii="Arial Unicode MS" w:eastAsia="Arial Unicode MS" w:hAnsi="Arial Unicode MS" w:cs="Arial Unicode MS"/>
          <w:sz w:val="24"/>
          <w:szCs w:val="24"/>
        </w:rPr>
        <w:t>(</w:t>
      </w:r>
      <w:r w:rsidR="00B25F25">
        <w:rPr>
          <w:rFonts w:ascii="Arial Unicode MS" w:eastAsia="Arial Unicode MS" w:hAnsi="Arial Unicode MS" w:cs="Arial Unicode MS"/>
          <w:sz w:val="24"/>
          <w:szCs w:val="24"/>
        </w:rPr>
        <w:fldChar w:fldCharType="begin"/>
      </w:r>
      <w:r w:rsidR="00B25F25">
        <w:rPr>
          <w:rFonts w:ascii="Arial Unicode MS" w:eastAsia="Arial Unicode MS" w:hAnsi="Arial Unicode MS" w:cs="Arial Unicode MS"/>
          <w:sz w:val="24"/>
          <w:szCs w:val="24"/>
        </w:rPr>
        <w:instrText xml:space="preserve"> ADDIN ZOTERO_ITEM CSL_CITATION {"citationID":"ZFsQbvhp","properties":{"formattedCitation":"Arnold, Thoman &amp; Holton 2009: 11, 15","plainCitation":"Arnold, Thoman &amp; Holton 2009: 11, 15","noteIndex":0},"citationItems":[{"id":604,"uris":["http://zotero.org/groups/2255823/items/RTX6NKBG"],"uri":["http://zotero.org/groups/2255823/items/RTX6NKBG"],"itemData":{"id":604,"type":"book","title":"Tanacross learners' dictionary","publisher":"Alaska Native Language Center, University of Alaska","publisher-place":"Fairbanks","number-of-pages":"340","source":"Library of Congress ISBN","event-place":"Fairbanks","ISBN":"978-1-55500-098-1","call-number":"PM2411.5.Z5 A76 2009","note":"OCLC: ocn310096944","author":[{"family":"Arnold","given":"Irene"},{"family":"Thoman","given":"Rick"},{"family":"Holton","given":"Gary"}],"issued":{"date-parts":[["2009"]]}},"locator":"11, 15"}],"schema":"https://github.com/citation-style-language/schema/raw/master/csl-citation.json"} </w:instrText>
      </w:r>
      <w:r w:rsidR="00B25F25">
        <w:rPr>
          <w:rFonts w:ascii="Arial Unicode MS" w:eastAsia="Arial Unicode MS" w:hAnsi="Arial Unicode MS" w:cs="Arial Unicode MS"/>
          <w:sz w:val="24"/>
          <w:szCs w:val="24"/>
        </w:rPr>
        <w:fldChar w:fldCharType="separate"/>
      </w:r>
      <w:r w:rsidR="00B25F25" w:rsidRPr="00B25F25">
        <w:rPr>
          <w:rFonts w:ascii="Arial Unicode MS" w:eastAsia="Arial Unicode MS" w:hAnsi="Arial Unicode MS" w:cs="Arial Unicode MS"/>
          <w:sz w:val="24"/>
        </w:rPr>
        <w:t>Arnold, Thoman &amp; Holton 2009: 11, 15</w:t>
      </w:r>
      <w:r w:rsidR="00B25F25">
        <w:rPr>
          <w:rFonts w:ascii="Arial Unicode MS" w:eastAsia="Arial Unicode MS" w:hAnsi="Arial Unicode MS" w:cs="Arial Unicode MS"/>
          <w:sz w:val="24"/>
          <w:szCs w:val="24"/>
        </w:rPr>
        <w:fldChar w:fldCharType="end"/>
      </w:r>
      <w:r w:rsidR="00B25F25">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3. In the initial position before a consonant, </w:t>
      </w:r>
      <w:r w:rsidRPr="00610B2D">
        <w:rPr>
          <w:rFonts w:ascii="Arial Unicode MS" w:eastAsia="Arial Unicode MS" w:hAnsi="Arial Unicode MS" w:cs="Arial Unicode MS"/>
          <w:i/>
          <w:iCs/>
          <w:sz w:val="24"/>
          <w:szCs w:val="24"/>
        </w:rPr>
        <w:t xml:space="preserve">n l s š x </w:t>
      </w:r>
      <w:r w:rsidRPr="00610B2D">
        <w:rPr>
          <w:rFonts w:ascii="Arial Unicode MS" w:eastAsia="Arial Unicode MS" w:hAnsi="Arial Unicode MS" w:cs="Arial Unicode MS"/>
          <w:sz w:val="24"/>
          <w:szCs w:val="24"/>
        </w:rPr>
        <w:t xml:space="preserve">become syllabic </w:t>
      </w:r>
      <w:r w:rsidRPr="00610B2D">
        <w:rPr>
          <w:rFonts w:ascii="Arial Unicode MS" w:eastAsia="Arial Unicode MS" w:hAnsi="Arial Unicode MS" w:cs="Arial Unicode MS"/>
          <w:i/>
          <w:iCs/>
          <w:sz w:val="24"/>
          <w:szCs w:val="24"/>
        </w:rPr>
        <w:t>n̩ l̩ s̩ š̩ x̩</w:t>
      </w:r>
      <w:r w:rsidR="00802EEE">
        <w:rPr>
          <w:rFonts w:ascii="Arial Unicode MS" w:eastAsia="Arial Unicode MS" w:hAnsi="Arial Unicode MS" w:cs="Arial Unicode MS"/>
          <w:i/>
          <w:iCs/>
          <w:sz w:val="24"/>
          <w:szCs w:val="24"/>
        </w:rPr>
        <w:t xml:space="preserve"> </w:t>
      </w:r>
      <w:r w:rsidR="00B25F25">
        <w:rPr>
          <w:rFonts w:ascii="Arial Unicode MS" w:eastAsia="Arial Unicode MS" w:hAnsi="Arial Unicode MS" w:cs="Arial Unicode MS"/>
          <w:sz w:val="24"/>
          <w:szCs w:val="24"/>
        </w:rPr>
        <w:t>(</w:t>
      </w:r>
      <w:r w:rsidR="00B25F25">
        <w:rPr>
          <w:rFonts w:ascii="Arial Unicode MS" w:eastAsia="Arial Unicode MS" w:hAnsi="Arial Unicode MS" w:cs="Arial Unicode MS"/>
          <w:sz w:val="24"/>
          <w:szCs w:val="24"/>
        </w:rPr>
        <w:fldChar w:fldCharType="begin"/>
      </w:r>
      <w:r w:rsidR="00B25F25">
        <w:rPr>
          <w:rFonts w:ascii="Arial Unicode MS" w:eastAsia="Arial Unicode MS" w:hAnsi="Arial Unicode MS" w:cs="Arial Unicode MS"/>
          <w:sz w:val="24"/>
          <w:szCs w:val="24"/>
        </w:rPr>
        <w:instrText xml:space="preserve"> ADDIN ZOTERO_ITEM CSL_CITATION {"citationID":"Ul8FXZDk","properties":{"formattedCitation":"Holton 2000: 39, 55, 91","plainCitation":"Holton 2000: 39, 55, 91","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39, 55, 91"}],"schema":"https://github.com/citation-style-language/schema/raw/master/csl-citation.json"} </w:instrText>
      </w:r>
      <w:r w:rsidR="00B25F25">
        <w:rPr>
          <w:rFonts w:ascii="Arial Unicode MS" w:eastAsia="Arial Unicode MS" w:hAnsi="Arial Unicode MS" w:cs="Arial Unicode MS"/>
          <w:sz w:val="24"/>
          <w:szCs w:val="24"/>
        </w:rPr>
        <w:fldChar w:fldCharType="separate"/>
      </w:r>
      <w:r w:rsidR="00B25F25" w:rsidRPr="00B25F25">
        <w:rPr>
          <w:rFonts w:ascii="Arial Unicode MS" w:eastAsia="Arial Unicode MS" w:hAnsi="Arial Unicode MS" w:cs="Arial Unicode MS"/>
          <w:sz w:val="24"/>
        </w:rPr>
        <w:t>Holton 2000: 39, 55, 91</w:t>
      </w:r>
      <w:r w:rsidR="00B25F25">
        <w:rPr>
          <w:rFonts w:ascii="Arial Unicode MS" w:eastAsia="Arial Unicode MS" w:hAnsi="Arial Unicode MS" w:cs="Arial Unicode MS"/>
          <w:sz w:val="24"/>
          <w:szCs w:val="24"/>
        </w:rPr>
        <w:fldChar w:fldCharType="end"/>
      </w:r>
      <w:r w:rsidR="00B25F25">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4. Initial vowels are normally modified by the prothesis </w:t>
      </w:r>
      <w:r w:rsidRPr="00610B2D">
        <w:rPr>
          <w:rFonts w:ascii="Arial Unicode MS" w:eastAsia="Arial Unicode MS" w:hAnsi="Arial Unicode MS" w:cs="Arial Unicode MS"/>
          <w:i/>
          <w:iCs/>
          <w:sz w:val="24"/>
          <w:szCs w:val="24"/>
        </w:rPr>
        <w:t>ʔ-</w:t>
      </w:r>
      <w:r w:rsidRPr="00610B2D">
        <w:rPr>
          <w:rFonts w:ascii="Arial Unicode MS" w:eastAsia="Arial Unicode MS" w:hAnsi="Arial Unicode MS" w:cs="Arial Unicode MS"/>
          <w:sz w:val="24"/>
          <w:szCs w:val="24"/>
        </w:rPr>
        <w:t xml:space="preserve"> (not noted orthographically), but not always. At least in the case of </w:t>
      </w:r>
      <w:r w:rsidRPr="00610B2D">
        <w:rPr>
          <w:rFonts w:ascii="Arial Unicode MS" w:eastAsia="Arial Unicode MS" w:hAnsi="Arial Unicode MS" w:cs="Arial Unicode MS"/>
          <w:i/>
          <w:iCs/>
          <w:sz w:val="24"/>
          <w:szCs w:val="24"/>
        </w:rPr>
        <w:t>u</w:t>
      </w:r>
      <w:r w:rsidRPr="00610B2D">
        <w:rPr>
          <w:rFonts w:ascii="Arial Unicode MS" w:eastAsia="Arial Unicode MS" w:hAnsi="Arial Unicode MS" w:cs="Arial Unicode MS"/>
          <w:sz w:val="24"/>
          <w:szCs w:val="24"/>
        </w:rPr>
        <w:t xml:space="preserve">, initial plain </w:t>
      </w:r>
      <w:r w:rsidRPr="00610B2D">
        <w:rPr>
          <w:rFonts w:ascii="Arial Unicode MS" w:eastAsia="Arial Unicode MS" w:hAnsi="Arial Unicode MS" w:cs="Arial Unicode MS"/>
          <w:i/>
          <w:iCs/>
          <w:sz w:val="24"/>
          <w:szCs w:val="24"/>
        </w:rPr>
        <w:t>u-</w:t>
      </w:r>
      <w:r w:rsidRPr="00610B2D">
        <w:rPr>
          <w:rFonts w:ascii="Arial Unicode MS" w:eastAsia="Arial Unicode MS" w:hAnsi="Arial Unicode MS" w:cs="Arial Unicode MS"/>
          <w:sz w:val="24"/>
          <w:szCs w:val="24"/>
        </w:rPr>
        <w:t xml:space="preserve"> is orthographical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wu-</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whereas orthographical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u-</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expresses regular </w:t>
      </w:r>
      <w:r w:rsidRPr="00610B2D">
        <w:rPr>
          <w:rFonts w:ascii="Arial Unicode MS" w:eastAsia="Arial Unicode MS" w:hAnsi="Arial Unicode MS" w:cs="Arial Unicode MS"/>
          <w:i/>
          <w:iCs/>
          <w:sz w:val="24"/>
          <w:szCs w:val="24"/>
        </w:rPr>
        <w:t>ʔu-</w:t>
      </w:r>
      <w:r w:rsidRPr="00610B2D">
        <w:rPr>
          <w:rFonts w:ascii="Arial Unicode MS" w:eastAsia="Arial Unicode MS" w:hAnsi="Arial Unicode MS" w:cs="Arial Unicode MS"/>
          <w:sz w:val="24"/>
          <w:szCs w:val="24"/>
        </w:rPr>
        <w:t xml:space="preserve"> </w:t>
      </w:r>
      <w:r w:rsidR="00B85FE6">
        <w:rPr>
          <w:rFonts w:ascii="Arial Unicode MS" w:eastAsia="Arial Unicode MS" w:hAnsi="Arial Unicode MS" w:cs="Arial Unicode MS"/>
          <w:sz w:val="24"/>
          <w:szCs w:val="24"/>
        </w:rPr>
        <w:t>(</w:t>
      </w:r>
      <w:r w:rsidR="00B85FE6">
        <w:rPr>
          <w:rFonts w:ascii="Arial Unicode MS" w:eastAsia="Arial Unicode MS" w:hAnsi="Arial Unicode MS" w:cs="Arial Unicode MS"/>
          <w:sz w:val="24"/>
          <w:szCs w:val="24"/>
        </w:rPr>
        <w:fldChar w:fldCharType="begin"/>
      </w:r>
      <w:r w:rsidR="00B85FE6">
        <w:rPr>
          <w:rFonts w:ascii="Arial Unicode MS" w:eastAsia="Arial Unicode MS" w:hAnsi="Arial Unicode MS" w:cs="Arial Unicode MS"/>
          <w:sz w:val="24"/>
          <w:szCs w:val="24"/>
        </w:rPr>
        <w:instrText xml:space="preserve"> ADDIN ZOTERO_ITEM CSL_CITATION {"citationID":"DjELgqNC","properties":{"formattedCitation":"Holton 2000: 33; Arnold, Thoman &amp; Holton 2009: 6","plainCitation":"Holton 2000: 33; Arnold, Thoman &amp; Holton 2009: 6","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33"},{"id":604,"uris":["http://zotero.org/groups/2255823/items/RTX6NKBG"],"uri":["http://zotero.org/groups/2255823/items/RTX6NKBG"],"itemData":{"id":604,"type":"book","title":"Tanacross learners' dictionary","publisher":"Alaska Native Language Center, University of Alaska","publisher-place":"Fairbanks","number-of-pages":"340","source":"Library of Congress ISBN","event-place":"Fairbanks","ISBN":"978-1-55500-098-1","call-number":"PM2411.5.Z5 A76 2009","note":"OCLC: ocn310096944","author":[{"family":"Arnold","given":"Irene"},{"family":"Thoman","given":"Rick"},{"family":"Holton","given":"Gary"}],"issued":{"date-parts":[["2009"]]}},"locator":"6"}],"schema":"https://github.com/citation-style-language/schema/raw/master/csl-citation.json"} </w:instrText>
      </w:r>
      <w:r w:rsidR="00B85FE6">
        <w:rPr>
          <w:rFonts w:ascii="Arial Unicode MS" w:eastAsia="Arial Unicode MS" w:hAnsi="Arial Unicode MS" w:cs="Arial Unicode MS"/>
          <w:sz w:val="24"/>
          <w:szCs w:val="24"/>
        </w:rPr>
        <w:fldChar w:fldCharType="separate"/>
      </w:r>
      <w:r w:rsidR="00B85FE6" w:rsidRPr="00B85FE6">
        <w:rPr>
          <w:rFonts w:ascii="Arial Unicode MS" w:eastAsia="Arial Unicode MS" w:hAnsi="Arial Unicode MS" w:cs="Arial Unicode MS"/>
          <w:sz w:val="24"/>
        </w:rPr>
        <w:t>Holton 2000: 33; Arnold, Thoman &amp; Holton 2009: 6</w:t>
      </w:r>
      <w:r w:rsidR="00B85FE6">
        <w:rPr>
          <w:rFonts w:ascii="Arial Unicode MS" w:eastAsia="Arial Unicode MS" w:hAnsi="Arial Unicode MS" w:cs="Arial Unicode MS"/>
          <w:sz w:val="24"/>
          <w:szCs w:val="24"/>
        </w:rPr>
        <w:fldChar w:fldCharType="end"/>
      </w:r>
      <w:r w:rsidR="00B85FE6">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5. </w:t>
      </w:r>
      <w:r w:rsidRPr="00610B2D">
        <w:rPr>
          <w:rFonts w:ascii="Arial Unicode MS" w:eastAsia="Arial Unicode MS" w:hAnsi="Arial Unicode MS" w:cs="Arial Unicode MS"/>
          <w:i/>
          <w:iCs/>
          <w:sz w:val="24"/>
          <w:szCs w:val="24"/>
        </w:rPr>
        <w:t>o</w:t>
      </w:r>
      <w:r w:rsidRPr="00610B2D">
        <w:rPr>
          <w:rFonts w:ascii="Arial Unicode MS" w:eastAsia="Arial Unicode MS" w:hAnsi="Arial Unicode MS" w:cs="Arial Unicode MS"/>
          <w:sz w:val="24"/>
          <w:szCs w:val="24"/>
        </w:rPr>
        <w:t xml:space="preserve"> &amp; </w:t>
      </w:r>
      <w:r w:rsidRPr="00610B2D">
        <w:rPr>
          <w:rFonts w:ascii="Arial Unicode MS" w:eastAsia="Arial Unicode MS" w:hAnsi="Arial Unicode MS" w:cs="Arial Unicode MS"/>
          <w:i/>
          <w:iCs/>
          <w:sz w:val="24"/>
          <w:szCs w:val="24"/>
        </w:rPr>
        <w:t>oː</w:t>
      </w:r>
      <w:r w:rsidRPr="00610B2D">
        <w:rPr>
          <w:rFonts w:ascii="Arial Unicode MS" w:eastAsia="Arial Unicode MS" w:hAnsi="Arial Unicode MS" w:cs="Arial Unicode MS"/>
          <w:sz w:val="24"/>
          <w:szCs w:val="24"/>
        </w:rPr>
        <w:t xml:space="preserve"> do not have nasalized counterparts.</w:t>
      </w:r>
    </w:p>
    <w:p w:rsidR="00610B2D" w:rsidRPr="00610B2D" w:rsidRDefault="005123C7"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16. We assume that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sTCH5o7N","properties":{"formattedCitation":"Arnold, Thoman &amp; Holton 2009","plainCitation":"Arnold, Thoman &amp; Holton 2009","noteIndex":0},"citationItems":[{"id":604,"uris":["http://zotero.org/groups/2255823/items/RTX6NKBG"],"uri":["http://zotero.org/groups/2255823/items/RTX6NKBG"],"itemData":{"id":604,"type":"book","title":"Tanacross learners' dictionary","publisher":"Alaska Native Language Center, University of Alaska","publisher-place":"Fairbanks","number-of-pages":"340","source":"Library of Congress ISBN","event-place":"Fairbanks","ISBN":"978-1-55500-098-1","call-number":"PM2411.5.Z5 A76 2009","note":"OCLC: ocn310096944","author":[{"family":"Arnold","given":"Irene"},{"family":"Thoman","given":"Rick"},{"family":"Holton","given":"Gary"}],"issued":{"date-parts":[["2009"]]}}}],"schema":"https://github.com/citation-style-language/schema/raw/master/csl-citation.json"} </w:instrText>
      </w:r>
      <w:r>
        <w:rPr>
          <w:rFonts w:ascii="Arial Unicode MS" w:eastAsia="Arial Unicode MS" w:hAnsi="Arial Unicode MS" w:cs="Arial Unicode MS"/>
          <w:sz w:val="24"/>
          <w:szCs w:val="24"/>
        </w:rPr>
        <w:fldChar w:fldCharType="separate"/>
      </w:r>
      <w:r w:rsidRPr="005123C7">
        <w:rPr>
          <w:rFonts w:ascii="Arial Unicode MS" w:eastAsia="Arial Unicode MS" w:hAnsi="Arial Unicode MS" w:cs="Arial Unicode MS"/>
          <w:sz w:val="24"/>
        </w:rPr>
        <w:t>Arnold, Thoman &amp; Holton 2009</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xml:space="preserve"> is the most reliable source as regards tonal transcription of individual form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7. The extra-high tone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is restricted to the root vowels of negated verbal forms</w:t>
      </w:r>
      <w:r w:rsidR="005123C7">
        <w:rPr>
          <w:rFonts w:ascii="Arial Unicode MS" w:eastAsia="Arial Unicode MS" w:hAnsi="Arial Unicode MS" w:cs="Arial Unicode MS"/>
          <w:sz w:val="24"/>
          <w:szCs w:val="24"/>
        </w:rPr>
        <w:t xml:space="preserve"> in the final phrasal position (</w:t>
      </w:r>
      <w:r w:rsidR="005123C7">
        <w:rPr>
          <w:rFonts w:ascii="Arial Unicode MS" w:eastAsia="Arial Unicode MS" w:hAnsi="Arial Unicode MS" w:cs="Arial Unicode MS"/>
          <w:sz w:val="24"/>
          <w:szCs w:val="24"/>
        </w:rPr>
        <w:fldChar w:fldCharType="begin"/>
      </w:r>
      <w:r w:rsidR="005123C7">
        <w:rPr>
          <w:rFonts w:ascii="Arial Unicode MS" w:eastAsia="Arial Unicode MS" w:hAnsi="Arial Unicode MS" w:cs="Arial Unicode MS"/>
          <w:sz w:val="24"/>
          <w:szCs w:val="24"/>
        </w:rPr>
        <w:instrText xml:space="preserve"> ADDIN ZOTERO_ITEM CSL_CITATION {"citationID":"ibRViU8a","properties":{"formattedCitation":"Holton 2000: 81 ff., 271","plainCitation":"Holton 2000: 81 ff., 271","noteIndex":0},"citationItems":[{"id":607,"uris":["http://zotero.org/groups/2255823/items/NRP9G745"],"uri":["http://zotero.org/groups/2255823/items/NRP9G745"],"itemData":{"id":607,"type":"thesis","title":"The phonology and morphology of the Tanacross Athabaskan language","publisher":"University of California","publisher-place":"Berkeley","genre":"Unpublished PhD thesis","event-place":"Berkeley","author":[{"family":"Holton","given":"Gary"}],"issued":{"date-parts":[["2000"]]}},"locator":"81 ff., 271"}],"schema":"https://github.com/citation-style-language/schema/raw/master/csl-citation.json"} </w:instrText>
      </w:r>
      <w:r w:rsidR="005123C7">
        <w:rPr>
          <w:rFonts w:ascii="Arial Unicode MS" w:eastAsia="Arial Unicode MS" w:hAnsi="Arial Unicode MS" w:cs="Arial Unicode MS"/>
          <w:sz w:val="24"/>
          <w:szCs w:val="24"/>
        </w:rPr>
        <w:fldChar w:fldCharType="separate"/>
      </w:r>
      <w:r w:rsidR="005123C7" w:rsidRPr="005123C7">
        <w:rPr>
          <w:rFonts w:ascii="Arial Unicode MS" w:eastAsia="Arial Unicode MS" w:hAnsi="Arial Unicode MS" w:cs="Arial Unicode MS"/>
          <w:sz w:val="24"/>
        </w:rPr>
        <w:t>Holton 2000: 81 ff., 271</w:t>
      </w:r>
      <w:r w:rsidR="005123C7">
        <w:rPr>
          <w:rFonts w:ascii="Arial Unicode MS" w:eastAsia="Arial Unicode MS" w:hAnsi="Arial Unicode MS" w:cs="Arial Unicode MS"/>
          <w:sz w:val="24"/>
          <w:szCs w:val="24"/>
        </w:rPr>
        <w:fldChar w:fldCharType="end"/>
      </w:r>
      <w:r w:rsidR="005123C7">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Thus it is natural to describe the extra-high tone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as phrasal prosody.</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t>Upper Tanana (Tetli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Upper Tanana language consists of five mutually intelligible dialects: Canadian, Scottie Cr</w:t>
      </w:r>
      <w:r w:rsidR="00272118">
        <w:rPr>
          <w:rFonts w:ascii="Arial Unicode MS" w:eastAsia="Arial Unicode MS" w:hAnsi="Arial Unicode MS" w:cs="Arial Unicode MS"/>
          <w:sz w:val="24"/>
          <w:szCs w:val="24"/>
        </w:rPr>
        <w:t>eek, Northway, Tetlin, Nabesna (</w:t>
      </w:r>
      <w:r w:rsidR="00272118">
        <w:rPr>
          <w:rFonts w:ascii="Arial Unicode MS" w:eastAsia="Arial Unicode MS" w:hAnsi="Arial Unicode MS" w:cs="Arial Unicode MS"/>
          <w:sz w:val="24"/>
          <w:szCs w:val="24"/>
        </w:rPr>
        <w:fldChar w:fldCharType="begin"/>
      </w:r>
      <w:r w:rsidR="00272118">
        <w:rPr>
          <w:rFonts w:ascii="Arial Unicode MS" w:eastAsia="Arial Unicode MS" w:hAnsi="Arial Unicode MS" w:cs="Arial Unicode MS"/>
          <w:sz w:val="24"/>
          <w:szCs w:val="24"/>
        </w:rPr>
        <w:instrText xml:space="preserve"> ADDIN ZOTERO_ITEM CSL_CITATION {"citationID":"Te2HayZK","properties":{"formattedCitation":"Minoura 1994","plainCitation":"Minoura 1994","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schema":"https://github.com/citation-style-language/schema/raw/master/csl-citation.json"} </w:instrText>
      </w:r>
      <w:r w:rsidR="00272118">
        <w:rPr>
          <w:rFonts w:ascii="Arial Unicode MS" w:eastAsia="Arial Unicode MS" w:hAnsi="Arial Unicode MS" w:cs="Arial Unicode MS"/>
          <w:sz w:val="24"/>
          <w:szCs w:val="24"/>
        </w:rPr>
        <w:fldChar w:fldCharType="separate"/>
      </w:r>
      <w:r w:rsidR="00272118" w:rsidRPr="00272118">
        <w:rPr>
          <w:rFonts w:ascii="Arial Unicode MS" w:eastAsia="Arial Unicode MS" w:hAnsi="Arial Unicode MS" w:cs="Arial Unicode MS"/>
          <w:sz w:val="24"/>
        </w:rPr>
        <w:t>Minoura 1994</w:t>
      </w:r>
      <w:r w:rsidR="00272118">
        <w:rPr>
          <w:rFonts w:ascii="Arial Unicode MS" w:eastAsia="Arial Unicode MS" w:hAnsi="Arial Unicode MS" w:cs="Arial Unicode MS"/>
          <w:sz w:val="24"/>
          <w:szCs w:val="24"/>
        </w:rPr>
        <w:fldChar w:fldCharType="end"/>
      </w:r>
      <w:r w:rsidR="00272118">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Northway and Tetlin seem especially </w:t>
      </w:r>
      <w:r w:rsidRPr="00610B2D">
        <w:rPr>
          <w:rFonts w:ascii="Arial Unicode MS" w:eastAsia="Arial Unicode MS" w:hAnsi="Arial Unicode MS" w:cs="Arial Unicode MS"/>
          <w:sz w:val="24"/>
          <w:szCs w:val="24"/>
        </w:rPr>
        <w:lastRenderedPageBreak/>
        <w:t>close to each other. Available lexicographic data are sufficient for the compilation of o</w:t>
      </w:r>
      <w:r w:rsidR="00272118">
        <w:rPr>
          <w:rFonts w:ascii="Arial Unicode MS" w:eastAsia="Arial Unicode MS" w:hAnsi="Arial Unicode MS" w:cs="Arial Unicode MS"/>
          <w:sz w:val="24"/>
          <w:szCs w:val="24"/>
        </w:rPr>
        <w:t>ne list for the Tetlin dialect (</w:t>
      </w:r>
      <w:r w:rsidR="00272118">
        <w:rPr>
          <w:rFonts w:ascii="Arial Unicode MS" w:eastAsia="Arial Unicode MS" w:hAnsi="Arial Unicode MS" w:cs="Arial Unicode MS"/>
          <w:sz w:val="24"/>
          <w:szCs w:val="24"/>
        </w:rPr>
        <w:fldChar w:fldCharType="begin"/>
      </w:r>
      <w:r w:rsidR="00272118">
        <w:rPr>
          <w:rFonts w:ascii="Arial Unicode MS" w:eastAsia="Arial Unicode MS" w:hAnsi="Arial Unicode MS" w:cs="Arial Unicode MS"/>
          <w:sz w:val="24"/>
          <w:szCs w:val="24"/>
        </w:rPr>
        <w:instrText xml:space="preserve"> ADDIN ZOTERO_ITEM CSL_CITATION {"citationID":"W1Vx0KTz","properties":{"formattedCitation":"Milanowski 2009","plainCitation":"Milanowski 2009","noteIndex":0},"citationItems":[{"id":616,"uris":["http://zotero.org/groups/2255823/items/S2LSZFN2"],"uri":["http://zotero.org/groups/2255823/items/S2LSZFN2"],"itemData":{"id":616,"type":"manuscript","title":"Nee’aaneegn’. Dictionary for learners. Tetlin dialect of Upper Tanana Athabascan (as derived and updated from the Tetlin Junior Dictionary of 1979)","publisher-place":"Alaska Native Language Archive","event-place":"Alaska Native Language Archive","URL":"http://www.uaf.edu/anla/item.xml?id=UT961MJ2009","author":[{"family":"Milanowski","given":"Paul G."}],"issued":{"date-parts":[["2009",10,13]]},"accessed":{"date-parts":[["2013",1,1]]}}}],"schema":"https://github.com/citation-style-language/schema/raw/master/csl-citation.json"} </w:instrText>
      </w:r>
      <w:r w:rsidR="00272118">
        <w:rPr>
          <w:rFonts w:ascii="Arial Unicode MS" w:eastAsia="Arial Unicode MS" w:hAnsi="Arial Unicode MS" w:cs="Arial Unicode MS"/>
          <w:sz w:val="24"/>
          <w:szCs w:val="24"/>
        </w:rPr>
        <w:fldChar w:fldCharType="separate"/>
      </w:r>
      <w:r w:rsidR="00272118" w:rsidRPr="00272118">
        <w:rPr>
          <w:rFonts w:ascii="Arial Unicode MS" w:eastAsia="Arial Unicode MS" w:hAnsi="Arial Unicode MS" w:cs="Arial Unicode MS"/>
          <w:sz w:val="24"/>
        </w:rPr>
        <w:t>Milanowski 2009</w:t>
      </w:r>
      <w:r w:rsidR="00272118">
        <w:rPr>
          <w:rFonts w:ascii="Arial Unicode MS" w:eastAsia="Arial Unicode MS" w:hAnsi="Arial Unicode MS" w:cs="Arial Unicode MS"/>
          <w:sz w:val="24"/>
          <w:szCs w:val="24"/>
        </w:rPr>
        <w:fldChar w:fldCharType="end"/>
      </w:r>
      <w:r w:rsidR="00272118">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e are thankful to Paul Milanowski and the Tetlin elder Ida Joe who have provided us with several lexical items missing from </w:t>
      </w:r>
      <w:r w:rsidR="00272118">
        <w:rPr>
          <w:rFonts w:ascii="Arial Unicode MS" w:eastAsia="Arial Unicode MS" w:hAnsi="Arial Unicode MS" w:cs="Arial Unicode MS"/>
          <w:sz w:val="24"/>
          <w:szCs w:val="24"/>
        </w:rPr>
        <w:fldChar w:fldCharType="begin"/>
      </w:r>
      <w:r w:rsidR="0010503B">
        <w:rPr>
          <w:rFonts w:ascii="Arial Unicode MS" w:eastAsia="Arial Unicode MS" w:hAnsi="Arial Unicode MS" w:cs="Arial Unicode MS"/>
          <w:sz w:val="24"/>
          <w:szCs w:val="24"/>
        </w:rPr>
        <w:instrText xml:space="preserve"> ADDIN ZOTERO_ITEM CSL_CITATION {"citationID":"moqlQHiZ","properties":{"formattedCitation":"Milanowski 2009","plainCitation":"Milanowski 2009","noteIndex":0},"citationItems":[{"id":616,"uris":["http://zotero.org/groups/2255823/items/S2LSZFN2"],"uri":["http://zotero.org/groups/2255823/items/S2LSZFN2"],"itemData":{"id":616,"type":"manuscript","title":"Nee’aaneegn’. Dictionary for learners. Tetlin dialect of Upper Tanana Athabascan (as derived and updated from the Tetlin Junior Dictionary of 1979)","publisher-place":"Alaska Native Language Archive","event-place":"Alaska Native Language Archive","URL":"http://www.uaf.edu/anla/item.xml?id=UT961MJ2009","author":[{"family":"Milanowski","given":"Paul G."}],"issued":{"date-parts":[["2009",10,13]]},"accessed":{"date-parts":[["2013",1,1]]}}}],"schema":"https://github.com/citation-style-language/schema/raw/master/csl-citation.json"} </w:instrText>
      </w:r>
      <w:r w:rsidR="00272118">
        <w:rPr>
          <w:rFonts w:ascii="Arial Unicode MS" w:eastAsia="Arial Unicode MS" w:hAnsi="Arial Unicode MS" w:cs="Arial Unicode MS"/>
          <w:sz w:val="24"/>
          <w:szCs w:val="24"/>
        </w:rPr>
        <w:fldChar w:fldCharType="separate"/>
      </w:r>
      <w:r w:rsidR="00272118" w:rsidRPr="00272118">
        <w:rPr>
          <w:rFonts w:ascii="Arial Unicode MS" w:eastAsia="Arial Unicode MS" w:hAnsi="Arial Unicode MS" w:cs="Arial Unicode MS"/>
          <w:sz w:val="24"/>
        </w:rPr>
        <w:t>Milanowski 2009</w:t>
      </w:r>
      <w:r w:rsidR="00272118">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ese are quoted as “Milanowski, p.c.”, January 2015).</w:t>
      </w:r>
      <w:r w:rsidR="0017499B">
        <w:rPr>
          <w:rFonts w:ascii="Arial Unicode MS" w:eastAsia="Arial Unicode MS" w:hAnsi="Arial Unicode MS" w:cs="Arial Unicode MS"/>
          <w:sz w:val="24"/>
          <w:szCs w:val="24"/>
        </w:rPr>
        <w:t xml:space="preserve"> Additional sources: </w:t>
      </w:r>
      <w:r w:rsidR="0017499B">
        <w:rPr>
          <w:rFonts w:ascii="Arial Unicode MS" w:eastAsia="Arial Unicode MS" w:hAnsi="Arial Unicode MS" w:cs="Arial Unicode MS"/>
          <w:sz w:val="24"/>
          <w:szCs w:val="24"/>
        </w:rPr>
        <w:fldChar w:fldCharType="begin"/>
      </w:r>
      <w:r w:rsidR="0017499B">
        <w:rPr>
          <w:rFonts w:ascii="Arial Unicode MS" w:eastAsia="Arial Unicode MS" w:hAnsi="Arial Unicode MS" w:cs="Arial Unicode MS"/>
          <w:sz w:val="24"/>
          <w:szCs w:val="24"/>
        </w:rPr>
        <w:instrText xml:space="preserve"> ADDIN ZOTERO_ITEM CSL_CITATION {"citationID":"8R2K8uR5","properties":{"formattedCitation":"Minoura 1994; Minoura 1997","plainCitation":"Minoura 1994; Minoura 1997","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id":619,"uris":["http://zotero.org/groups/2255823/items/9YIY54E3"],"uri":["http://zotero.org/groups/2255823/items/9YIY54E3"],"itemData":{"id":619,"type":"chapter","title":"A note on possessive construction in Upper Tanana Athabaskan","container-title":"Studies in possessive expressions","publisher":"Institute for the Study of Languages and Cultures of Asia and Africa","publisher-place":"Tokyo","page":"177-196","event-place":"Tokyo","author":[{"family":"Minoura","given":"Nobukatsu"}],"editor":[{"family":"Hayasi","given":"Tooru"},{"family":"Bhaskararao","given":"Peri"}],"issued":{"date-parts":[["1997"]]}}}],"schema":"https://github.com/citation-style-language/schema/raw/master/csl-citation.json"} </w:instrText>
      </w:r>
      <w:r w:rsidR="0017499B">
        <w:rPr>
          <w:rFonts w:ascii="Arial Unicode MS" w:eastAsia="Arial Unicode MS" w:hAnsi="Arial Unicode MS" w:cs="Arial Unicode MS"/>
          <w:sz w:val="24"/>
          <w:szCs w:val="24"/>
        </w:rPr>
        <w:fldChar w:fldCharType="separate"/>
      </w:r>
      <w:r w:rsidR="0017499B" w:rsidRPr="0017499B">
        <w:rPr>
          <w:rFonts w:ascii="Arial Unicode MS" w:eastAsia="Arial Unicode MS" w:hAnsi="Arial Unicode MS" w:cs="Arial Unicode MS"/>
          <w:sz w:val="24"/>
        </w:rPr>
        <w:t>Minoura 1994; Minoura 1997</w:t>
      </w:r>
      <w:r w:rsidR="0017499B">
        <w:rPr>
          <w:rFonts w:ascii="Arial Unicode MS" w:eastAsia="Arial Unicode MS" w:hAnsi="Arial Unicode MS" w:cs="Arial Unicode MS"/>
          <w:sz w:val="24"/>
          <w:szCs w:val="24"/>
        </w:rPr>
        <w:fldChar w:fldCharType="end"/>
      </w:r>
      <w:r w:rsidR="00250BE9">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exical data, mostly no</w:t>
      </w:r>
      <w:r w:rsidR="0010503B">
        <w:rPr>
          <w:rFonts w:ascii="Arial Unicode MS" w:eastAsia="Arial Unicode MS" w:hAnsi="Arial Unicode MS" w:cs="Arial Unicode MS"/>
          <w:sz w:val="24"/>
          <w:szCs w:val="24"/>
        </w:rPr>
        <w:t>minal forms, from the Northway (</w:t>
      </w:r>
      <w:r w:rsidR="0010503B">
        <w:rPr>
          <w:rFonts w:ascii="Arial Unicode MS" w:eastAsia="Arial Unicode MS" w:hAnsi="Arial Unicode MS" w:cs="Arial Unicode MS"/>
          <w:sz w:val="24"/>
          <w:szCs w:val="24"/>
        </w:rPr>
        <w:fldChar w:fldCharType="begin"/>
      </w:r>
      <w:r w:rsidR="0010503B">
        <w:rPr>
          <w:rFonts w:ascii="Arial Unicode MS" w:eastAsia="Arial Unicode MS" w:hAnsi="Arial Unicode MS" w:cs="Arial Unicode MS"/>
          <w:sz w:val="24"/>
          <w:szCs w:val="24"/>
        </w:rPr>
        <w:instrText xml:space="preserve"> ADDIN ZOTERO_ITEM CSL_CITATION {"citationID":"6PcJeN19","properties":{"formattedCitation":"Milanowski 2007","plainCitation":"Milanowski 2007","noteIndex":0},"citationItems":[{"id":614,"uris":["http://zotero.org/groups/2255823/items/74DP4SKY"],"uri":["http://zotero.org/groups/2255823/items/74DP4SKY"],"itemData":{"id":614,"type":"manuscript","title":"Northway dictionary","publisher-place":"Alaska Native Language Archive","event-place":"Alaska Native Language Archive","URL":"http://www.uaf.edu/anla/item.xml?id=UT961M2007b","author":[{"family":"Milanowski","given":"Paul G."}],"issued":{"date-parts":[["2007",10,16]]},"accessed":{"date-parts":[["2013",1,1]]}}}],"schema":"https://github.com/citation-style-language/schema/raw/master/csl-citation.json"} </w:instrText>
      </w:r>
      <w:r w:rsidR="0010503B">
        <w:rPr>
          <w:rFonts w:ascii="Arial Unicode MS" w:eastAsia="Arial Unicode MS" w:hAnsi="Arial Unicode MS" w:cs="Arial Unicode MS"/>
          <w:sz w:val="24"/>
          <w:szCs w:val="24"/>
        </w:rPr>
        <w:fldChar w:fldCharType="separate"/>
      </w:r>
      <w:r w:rsidR="0010503B" w:rsidRPr="0010503B">
        <w:rPr>
          <w:rFonts w:ascii="Arial Unicode MS" w:eastAsia="Arial Unicode MS" w:hAnsi="Arial Unicode MS" w:cs="Arial Unicode MS"/>
          <w:sz w:val="24"/>
        </w:rPr>
        <w:t>Milanowski 2007</w:t>
      </w:r>
      <w:r w:rsidR="0010503B">
        <w:rPr>
          <w:rFonts w:ascii="Arial Unicode MS" w:eastAsia="Arial Unicode MS" w:hAnsi="Arial Unicode MS" w:cs="Arial Unicode MS"/>
          <w:sz w:val="24"/>
          <w:szCs w:val="24"/>
        </w:rPr>
        <w:fldChar w:fldCharType="end"/>
      </w:r>
      <w:r w:rsidR="0010503B">
        <w:rPr>
          <w:rFonts w:ascii="Arial Unicode MS" w:eastAsia="Arial Unicode MS" w:hAnsi="Arial Unicode MS" w:cs="Arial Unicode MS"/>
          <w:sz w:val="24"/>
          <w:szCs w:val="24"/>
        </w:rPr>
        <w:t>) and Scottie Creek (</w:t>
      </w:r>
      <w:r w:rsidR="0010503B">
        <w:rPr>
          <w:rFonts w:ascii="Arial Unicode MS" w:eastAsia="Arial Unicode MS" w:hAnsi="Arial Unicode MS" w:cs="Arial Unicode MS"/>
          <w:sz w:val="24"/>
          <w:szCs w:val="24"/>
        </w:rPr>
        <w:fldChar w:fldCharType="begin"/>
      </w:r>
      <w:r w:rsidR="0010503B">
        <w:rPr>
          <w:rFonts w:ascii="Arial Unicode MS" w:eastAsia="Arial Unicode MS" w:hAnsi="Arial Unicode MS" w:cs="Arial Unicode MS"/>
          <w:sz w:val="24"/>
          <w:szCs w:val="24"/>
        </w:rPr>
        <w:instrText xml:space="preserve"> ADDIN ZOTERO_ITEM CSL_CITATION {"citationID":"lSbdBx1Q","properties":{"formattedCitation":"John 1997","plainCitation":"John 1997","noteIndex":0},"citationItems":[{"id":612,"uris":["http://zotero.org/groups/2255823/items/A33CGHXC"],"uri":["http://zotero.org/groups/2255823/items/A33CGHXC"],"itemData":{"id":612,"type":"book","title":"Nee’aaneek. Upper Tanana glossary, Scottie Creek dialect","publisher":"Upper Tanana Cultural Society","publisher-place":"Beaver Creek, Yukon","event-place":"Beaver Creek, Yukon","author":[{"family":"John","given":"Bessie"}],"issued":{"date-parts":[["1997"]]}}}],"schema":"https://github.com/citation-style-language/schema/raw/master/csl-citation.json"} </w:instrText>
      </w:r>
      <w:r w:rsidR="0010503B">
        <w:rPr>
          <w:rFonts w:ascii="Arial Unicode MS" w:eastAsia="Arial Unicode MS" w:hAnsi="Arial Unicode MS" w:cs="Arial Unicode MS"/>
          <w:sz w:val="24"/>
          <w:szCs w:val="24"/>
        </w:rPr>
        <w:fldChar w:fldCharType="separate"/>
      </w:r>
      <w:r w:rsidR="0010503B" w:rsidRPr="0010503B">
        <w:rPr>
          <w:rFonts w:ascii="Arial Unicode MS" w:eastAsia="Arial Unicode MS" w:hAnsi="Arial Unicode MS" w:cs="Arial Unicode MS"/>
          <w:sz w:val="24"/>
        </w:rPr>
        <w:t>John 1997</w:t>
      </w:r>
      <w:r w:rsidR="0010503B">
        <w:rPr>
          <w:rFonts w:ascii="Arial Unicode MS" w:eastAsia="Arial Unicode MS" w:hAnsi="Arial Unicode MS" w:cs="Arial Unicode MS"/>
          <w:sz w:val="24"/>
          <w:szCs w:val="24"/>
        </w:rPr>
        <w:fldChar w:fldCharType="end"/>
      </w:r>
      <w:r w:rsidR="0010503B">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dialects are quoted in the not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For the revealed discrepancies between Tetlin-Northway and Scottie Creek se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bark</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o ea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feather</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green</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eed</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and perhaps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ashes</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The following transliterational chart covers our principal sources (see </w:t>
      </w:r>
      <w:r w:rsidR="0001532B">
        <w:rPr>
          <w:rFonts w:ascii="Arial Unicode MS" w:eastAsia="Arial Unicode MS" w:hAnsi="Arial Unicode MS" w:cs="Arial Unicode MS"/>
          <w:sz w:val="24"/>
          <w:szCs w:val="24"/>
        </w:rPr>
        <w:fldChar w:fldCharType="begin"/>
      </w:r>
      <w:r w:rsidR="0001532B">
        <w:rPr>
          <w:rFonts w:ascii="Arial Unicode MS" w:eastAsia="Arial Unicode MS" w:hAnsi="Arial Unicode MS" w:cs="Arial Unicode MS"/>
          <w:sz w:val="24"/>
          <w:szCs w:val="24"/>
        </w:rPr>
        <w:instrText xml:space="preserve"> ADDIN ZOTERO_ITEM CSL_CITATION {"citationID":"rU1m2zEv","properties":{"formattedCitation":"Minoura 1994: 163, 165","plainCitation":"Minoura 1994: 163, 165","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63, 165"}],"schema":"https://github.com/citation-style-language/schema/raw/master/csl-citation.json"} </w:instrText>
      </w:r>
      <w:r w:rsidR="0001532B">
        <w:rPr>
          <w:rFonts w:ascii="Arial Unicode MS" w:eastAsia="Arial Unicode MS" w:hAnsi="Arial Unicode MS" w:cs="Arial Unicode MS"/>
          <w:sz w:val="24"/>
          <w:szCs w:val="24"/>
        </w:rPr>
        <w:fldChar w:fldCharType="separate"/>
      </w:r>
      <w:r w:rsidR="0001532B" w:rsidRPr="0001532B">
        <w:rPr>
          <w:rFonts w:ascii="Arial Unicode MS" w:eastAsia="Arial Unicode MS" w:hAnsi="Arial Unicode MS" w:cs="Arial Unicode MS"/>
          <w:sz w:val="24"/>
        </w:rPr>
        <w:t>Minoura 1994: 163, 165</w:t>
      </w:r>
      <w:r w:rsidR="0001532B">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2790"/>
        <w:gridCol w:w="2520"/>
        <w:gridCol w:w="6570"/>
      </w:tblGrid>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01532B" w:rsidP="0001532B">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0qcctuC9","properties":{"formattedCitation":"Milanowski 2009","plainCitation":"Milanowski 2009","noteIndex":0},"citationItems":[{"id":616,"uris":["http://zotero.org/groups/2255823/items/S2LSZFN2"],"uri":["http://zotero.org/groups/2255823/items/S2LSZFN2"],"itemData":{"id":616,"type":"manuscript","title":"Nee’aaneegn’. Dictionary for learners. Tetlin dialect of Upper Tanana Athabascan (as derived and updated from the Tetlin Junior Dictionary of 1979)","publisher-place":"Alaska Native Language Archive","event-place":"Alaska Native Language Archive","URL":"http://www.uaf.edu/anla/item.xml?id=UT961MJ2009","author":[{"family":"Milanowski","given":"Paul G."}],"issued":{"date-parts":[["2009",10,13]]},"accessed":{"date-parts":[["2013",1,1]]}}}],"schema":"https://github.com/citation-style-language/schema/raw/master/csl-citation.json"} </w:instrText>
            </w:r>
            <w:r>
              <w:rPr>
                <w:rFonts w:ascii="Arial Unicode MS" w:eastAsia="Arial Unicode MS" w:hAnsi="Arial Unicode MS" w:cs="Arial Unicode MS"/>
                <w:sz w:val="24"/>
                <w:szCs w:val="24"/>
              </w:rPr>
              <w:fldChar w:fldCharType="separate"/>
            </w:r>
            <w:r w:rsidRPr="0001532B">
              <w:rPr>
                <w:rFonts w:ascii="Arial Unicode MS" w:eastAsia="Arial Unicode MS" w:hAnsi="Arial Unicode MS" w:cs="Arial Unicode MS"/>
                <w:sz w:val="24"/>
              </w:rPr>
              <w:t>Milanowski 2009</w:t>
            </w:r>
            <w:r>
              <w:rPr>
                <w:rFonts w:ascii="Arial Unicode MS" w:eastAsia="Arial Unicode MS" w:hAnsi="Arial Unicode MS" w:cs="Arial Unicode MS"/>
                <w:sz w:val="24"/>
                <w:szCs w:val="24"/>
              </w:rPr>
              <w:fldChar w:fldCharType="end"/>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01532B" w:rsidP="0001532B">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19XSAeh8","properties":{"formattedCitation":"John 1997","plainCitation":"John 1997","noteIndex":0},"citationItems":[{"id":612,"uris":["http://zotero.org/groups/2255823/items/A33CGHXC"],"uri":["http://zotero.org/groups/2255823/items/A33CGHXC"],"itemData":{"id":612,"type":"book","title":"Nee’aaneek. Upper Tanana glossary, Scottie Creek dialect","publisher":"Upper Tanana Cultural Society","publisher-place":"Beaver Creek, Yukon","event-place":"Beaver Creek, Yukon","author":[{"family":"John","given":"Bessie"}],"issued":{"date-parts":[["1997"]]}}}],"schema":"https://github.com/citation-style-language/schema/raw/master/csl-citation.json"} </w:instrText>
            </w:r>
            <w:r>
              <w:rPr>
                <w:rFonts w:ascii="Arial Unicode MS" w:eastAsia="Arial Unicode MS" w:hAnsi="Arial Unicode MS" w:cs="Arial Unicode MS"/>
                <w:sz w:val="24"/>
                <w:szCs w:val="24"/>
              </w:rPr>
              <w:fldChar w:fldCharType="separate"/>
            </w:r>
            <w:r w:rsidRPr="0001532B">
              <w:rPr>
                <w:rFonts w:ascii="Arial Unicode MS" w:eastAsia="Arial Unicode MS" w:hAnsi="Arial Unicode MS" w:cs="Arial Unicode MS"/>
                <w:sz w:val="24"/>
              </w:rPr>
              <w:t>John 1997</w:t>
            </w:r>
            <w:r>
              <w:rPr>
                <w:rFonts w:ascii="Arial Unicode MS" w:eastAsia="Arial Unicode MS" w:hAnsi="Arial Unicode MS" w:cs="Arial Unicode MS"/>
                <w:sz w:val="24"/>
                <w:szCs w:val="24"/>
              </w:rPr>
              <w:fldChar w:fldCharType="end"/>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01532B"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b (in the initial position) / </w:t>
            </w:r>
            <w:r w:rsidRPr="00610B2D">
              <w:rPr>
                <w:rFonts w:ascii="Arial" w:eastAsia="Arial Unicode MS" w:hAnsi="Arial" w:cs="Arial"/>
                <w:sz w:val="24"/>
                <w:szCs w:val="24"/>
              </w:rPr>
              <w:t>ᵐ</w:t>
            </w:r>
            <w:r w:rsidRPr="00610B2D">
              <w:rPr>
                <w:rFonts w:ascii="Arial Unicode MS" w:eastAsia="Arial Unicode MS" w:hAnsi="Arial Unicode MS" w:cs="Arial Unicode MS"/>
                <w:sz w:val="24"/>
                <w:szCs w:val="24"/>
              </w:rPr>
              <w:t>b (elsewher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 (before a vowel) / d (before a consonant or a paus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consonant or a paus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 / n</w:t>
            </w:r>
            <w:r w:rsidRPr="00610B2D">
              <w:rPr>
                <w:rFonts w:ascii="Arial" w:eastAsia="Arial Unicode MS" w:hAnsi="Arial" w:cs="Arial"/>
                <w:sz w:val="24"/>
                <w:szCs w:val="24"/>
              </w:rPr>
              <w:t>ᵈ</w:t>
            </w:r>
            <w:r w:rsidRPr="00610B2D">
              <w:rPr>
                <w:rFonts w:ascii="Arial Unicode MS" w:eastAsia="Arial Unicode MS" w:hAnsi="Arial Unicode MS" w:cs="Arial Unicode MS"/>
                <w:sz w:val="24"/>
                <w:szCs w:val="24"/>
              </w:rPr>
              <w:t xml:space="preserve"> (see notes below)</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n</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n</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ː</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h</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d</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d</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Pr="00610B2D">
              <w:rPr>
                <w:rFonts w:ascii="Arial" w:eastAsia="Arial Unicode MS" w:hAnsi="Arial" w:cs="Arial"/>
                <w:sz w:val="24"/>
                <w:szCs w:val="24"/>
              </w:rPr>
              <w:t>ᵈ</w:t>
            </w:r>
            <w:r w:rsidRPr="00610B2D">
              <w:rPr>
                <w:rFonts w:ascii="Arial Unicode MS" w:eastAsia="Arial Unicode MS" w:hAnsi="Arial Unicode MS" w:cs="Arial Unicode MS"/>
                <w:sz w:val="24"/>
                <w:szCs w:val="24"/>
              </w:rPr>
              <w:t xml:space="preserve"> / biphonemic nt</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dh</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d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 xml:space="preserve"> (before a vowel) / d</w:t>
            </w:r>
            <w:r w:rsidRPr="00610B2D">
              <w:rPr>
                <w:rFonts w:ascii="Arial" w:eastAsia="Arial Unicode MS" w:hAnsi="Arial" w:cs="Arial"/>
                <w:sz w:val="24"/>
                <w:szCs w:val="24"/>
              </w:rPr>
              <w:t>ᶞ</w:t>
            </w:r>
            <w:r w:rsidRPr="00610B2D">
              <w:rPr>
                <w:rFonts w:ascii="Arial Unicode MS" w:eastAsia="Arial Unicode MS" w:hAnsi="Arial Unicode MS" w:cs="Arial Unicode MS"/>
                <w:sz w:val="24"/>
                <w:szCs w:val="24"/>
              </w:rPr>
              <w:t xml:space="preserve"> (before a consonant or a paus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th</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t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ʰ (before a vowel) / 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 xml:space="preserve"> (before a consonant or a paus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tt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t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ʼ</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h</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ð</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u w:val="single"/>
              </w:rPr>
              <w:t>t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θ̬</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θ</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l</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l</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ƛ (before a vowel) / </w:t>
            </w:r>
            <w:r w:rsidRPr="00610B2D">
              <w:rPr>
                <w:rFonts w:ascii="Arial" w:eastAsia="Arial Unicode MS" w:hAnsi="Arial" w:cs="Arial"/>
                <w:sz w:val="24"/>
                <w:szCs w:val="24"/>
              </w:rPr>
              <w:t>ᴌ</w:t>
            </w:r>
            <w:r w:rsidRPr="00610B2D">
              <w:rPr>
                <w:rFonts w:ascii="Arial Unicode MS" w:eastAsia="Arial Unicode MS" w:hAnsi="Arial Unicode MS" w:cs="Arial Unicode MS"/>
                <w:sz w:val="24"/>
                <w:szCs w:val="24"/>
              </w:rPr>
              <w:t xml:space="preserve"> (before a consonant or a paus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ł</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ʰ (before a vowel) / ƛ (before a consonant or a paus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u w:val="single"/>
              </w:rPr>
              <w:t>ł</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 l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 (before a vowel) / ʒ (before a consonant or a paus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consonant or a paus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u w:val="single"/>
              </w:rPr>
              <w:t>s</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j</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j</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 (before a vowel) / ǯ (before a consonant or a paus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ʰ (before a vowel) / č (before a consonant or a paus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h</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u w:val="single"/>
              </w:rPr>
              <w:t>s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h</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hy</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u w:val="single"/>
              </w:rPr>
              <w:t>s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ʸ</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 (before a vowel) / ɣ (before a consonant) / g (before a paus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u w:val="single"/>
              </w:rPr>
              <w:t>x</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y</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ː</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h</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CD77F0"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CD77F0"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u w:val="single"/>
              </w:rPr>
            </w:pPr>
            <w:r w:rsidRPr="00610B2D">
              <w:rPr>
                <w:rFonts w:ascii="Arial Unicode MS" w:eastAsia="Arial Unicode MS" w:hAnsi="Arial Unicode MS" w:cs="Arial Unicode MS"/>
                <w:sz w:val="24"/>
                <w:szCs w:val="24"/>
              </w:rPr>
              <w:t xml:space="preserve">h / ɦ (in the areal prefix </w:t>
            </w:r>
            <w:r w:rsidRPr="00610B2D">
              <w:rPr>
                <w:rFonts w:ascii="Arial Unicode MS" w:eastAsia="Arial Unicode MS" w:hAnsi="Arial Unicode MS" w:cs="Arial Unicode MS"/>
                <w:i/>
                <w:iCs/>
                <w:sz w:val="24"/>
                <w:szCs w:val="24"/>
              </w:rPr>
              <w:t>ɦu-</w:t>
            </w:r>
            <w:r w:rsidRPr="00610B2D">
              <w:rPr>
                <w:rFonts w:ascii="Arial Unicode MS" w:eastAsia="Arial Unicode MS" w:hAnsi="Arial Unicode MS" w:cs="Arial Unicode MS"/>
                <w:sz w:val="24"/>
                <w:szCs w:val="24"/>
              </w:rPr>
              <w:t>)</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ä</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ɤ</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ü</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ü</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ɯ</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low)</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high / neutral)</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falling)</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rising)</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V</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V</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ː</w:t>
            </w:r>
          </w:p>
        </w:tc>
      </w:tr>
      <w:tr w:rsidR="00610B2D" w:rsidRPr="00610B2D">
        <w:tc>
          <w:tcPr>
            <w:tcW w:w="279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25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65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Ṽ</w:t>
            </w:r>
          </w:p>
        </w:tc>
      </w:tr>
    </w:tbl>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777A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777AD">
        <w:rPr>
          <w:rFonts w:ascii="Arial Unicode MS" w:eastAsia="Arial Unicode MS" w:hAnsi="Arial Unicode MS" w:cs="Arial Unicode MS"/>
          <w:bCs/>
          <w:sz w:val="24"/>
          <w:szCs w:val="24"/>
        </w:rPr>
        <w:t>Notes</w:t>
      </w:r>
      <w:r w:rsidR="006777AD">
        <w:rPr>
          <w:rFonts w:ascii="Arial Unicode MS" w:eastAsia="Arial Unicode MS" w:hAnsi="Arial Unicode MS" w:cs="Arial Unicode MS"/>
          <w:bC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1. The ejective series (</w:t>
      </w:r>
      <w:r w:rsidRPr="00610B2D">
        <w:rPr>
          <w:rFonts w:ascii="Arial Unicode MS" w:eastAsia="Arial Unicode MS" w:hAnsi="Arial Unicode MS" w:cs="Arial Unicode MS"/>
          <w:i/>
          <w:iCs/>
          <w:sz w:val="24"/>
          <w:szCs w:val="24"/>
        </w:rPr>
        <w:t xml:space="preserve">tʼ, ƛʼ </w:t>
      </w:r>
      <w:r w:rsidRPr="00610B2D">
        <w:rPr>
          <w:rFonts w:ascii="Arial Unicode MS" w:eastAsia="Arial Unicode MS" w:hAnsi="Arial Unicode MS" w:cs="Arial Unicode MS"/>
          <w:sz w:val="24"/>
          <w:szCs w:val="24"/>
        </w:rPr>
        <w:t xml:space="preserve">etc.) is restricted to pre-vocalic position (root-initial, to be more precise), where three series of stops and affricates </w:t>
      </w:r>
      <w:r w:rsidRPr="00610B2D">
        <w:rPr>
          <w:rFonts w:ascii="Arial Unicode MS" w:eastAsia="Arial Unicode MS" w:hAnsi="Arial Unicode MS" w:cs="Arial Unicode MS"/>
          <w:i/>
          <w:iCs/>
          <w:sz w:val="24"/>
          <w:szCs w:val="24"/>
        </w:rPr>
        <w:t xml:space="preserve">t / tʰ / tʼ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d t t</w:t>
      </w:r>
      <w:r w:rsidR="00CD77F0">
        <w:rPr>
          <w:rFonts w:ascii="Arial Unicode MS" w:eastAsia="Arial Unicode MS" w:hAnsi="Arial Unicode MS" w:cs="Arial Unicode MS"/>
          <w:sz w:val="24"/>
          <w:szCs w:val="24"/>
        </w:rPr>
        <w:t>’</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are opposed. In the pre-consonantal position or before a pause, only two series of stops and affricates are opposed: voiced and voiceless, e.g., </w:t>
      </w:r>
      <w:r w:rsidRPr="00610B2D">
        <w:rPr>
          <w:rFonts w:ascii="Arial Unicode MS" w:eastAsia="Arial Unicode MS" w:hAnsi="Arial Unicode MS" w:cs="Arial Unicode MS"/>
          <w:i/>
          <w:iCs/>
          <w:sz w:val="24"/>
          <w:szCs w:val="24"/>
        </w:rPr>
        <w:t xml:space="preserve">d / t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d t</w:t>
      </w:r>
      <w:r w:rsidR="00720A34">
        <w:rPr>
          <w:rFonts w:ascii="Cambria Math" w:eastAsia="Arial Unicode MS" w:hAnsi="Cambria Math" w:cs="Cambria Math"/>
          <w:sz w:val="24"/>
          <w:szCs w:val="24"/>
        </w:rPr>
        <w:t>⟩</w:t>
      </w:r>
      <w:r w:rsidR="0011716B">
        <w:rPr>
          <w:rFonts w:ascii="Arial Unicode MS" w:eastAsia="Arial Unicode MS" w:hAnsi="Arial Unicode MS" w:cs="Arial Unicode MS"/>
          <w:sz w:val="24"/>
          <w:szCs w:val="24"/>
        </w:rPr>
        <w:t xml:space="preserve"> etc. (</w:t>
      </w:r>
      <w:r w:rsidR="0011716B">
        <w:rPr>
          <w:rFonts w:ascii="Arial Unicode MS" w:eastAsia="Arial Unicode MS" w:hAnsi="Arial Unicode MS" w:cs="Arial Unicode MS"/>
          <w:sz w:val="24"/>
          <w:szCs w:val="24"/>
        </w:rPr>
        <w:fldChar w:fldCharType="begin"/>
      </w:r>
      <w:r w:rsidR="0011716B">
        <w:rPr>
          <w:rFonts w:ascii="Arial Unicode MS" w:eastAsia="Arial Unicode MS" w:hAnsi="Arial Unicode MS" w:cs="Arial Unicode MS"/>
          <w:sz w:val="24"/>
          <w:szCs w:val="24"/>
        </w:rPr>
        <w:instrText xml:space="preserve"> ADDIN ZOTERO_ITEM CSL_CITATION {"citationID":"qhaljjx6","properties":{"formattedCitation":"Minoura 1994: 168","plainCitation":"Minoura 1994: 168","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68"}],"schema":"https://github.com/citation-style-language/schema/raw/master/csl-citation.json"} </w:instrText>
      </w:r>
      <w:r w:rsidR="0011716B">
        <w:rPr>
          <w:rFonts w:ascii="Arial Unicode MS" w:eastAsia="Arial Unicode MS" w:hAnsi="Arial Unicode MS" w:cs="Arial Unicode MS"/>
          <w:sz w:val="24"/>
          <w:szCs w:val="24"/>
        </w:rPr>
        <w:fldChar w:fldCharType="separate"/>
      </w:r>
      <w:r w:rsidR="0011716B" w:rsidRPr="0011716B">
        <w:rPr>
          <w:rFonts w:ascii="Arial Unicode MS" w:eastAsia="Arial Unicode MS" w:hAnsi="Arial Unicode MS" w:cs="Arial Unicode MS"/>
          <w:sz w:val="24"/>
        </w:rPr>
        <w:t>Minoura 1994: 168</w:t>
      </w:r>
      <w:r w:rsidR="0011716B">
        <w:rPr>
          <w:rFonts w:ascii="Arial Unicode MS" w:eastAsia="Arial Unicode MS" w:hAnsi="Arial Unicode MS" w:cs="Arial Unicode MS"/>
          <w:sz w:val="24"/>
          <w:szCs w:val="24"/>
        </w:rPr>
        <w:fldChar w:fldCharType="end"/>
      </w:r>
      <w:r w:rsidR="0011716B">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Historically, the situation is similar to that of the Tanacross language q.v.</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2. The final suffixal vowels (</w:t>
      </w:r>
      <w:r w:rsidRPr="00610B2D">
        <w:rPr>
          <w:rFonts w:ascii="Arial Unicode MS" w:eastAsia="Arial Unicode MS" w:hAnsi="Arial Unicode MS" w:cs="Arial Unicode MS"/>
          <w:i/>
          <w:iCs/>
          <w:sz w:val="24"/>
          <w:szCs w:val="24"/>
        </w:rPr>
        <w:t>-ə</w:t>
      </w:r>
      <w:r w:rsidRPr="00610B2D">
        <w:rPr>
          <w:rFonts w:ascii="Arial Unicode MS" w:eastAsia="Arial Unicode MS" w:hAnsi="Arial Unicode MS" w:cs="Arial Unicode MS"/>
          <w:sz w:val="24"/>
          <w:szCs w:val="24"/>
        </w:rPr>
        <w:t xml:space="preserve"> and </w:t>
      </w:r>
      <w:r w:rsidRPr="00610B2D">
        <w:rPr>
          <w:rFonts w:ascii="Arial Unicode MS" w:eastAsia="Arial Unicode MS" w:hAnsi="Arial Unicode MS" w:cs="Arial Unicode MS"/>
          <w:i/>
          <w:iCs/>
          <w:sz w:val="24"/>
          <w:szCs w:val="24"/>
        </w:rPr>
        <w:t>-əʔ</w:t>
      </w:r>
      <w:r w:rsidRPr="00610B2D">
        <w:rPr>
          <w:rFonts w:ascii="Arial Unicode MS" w:eastAsia="Arial Unicode MS" w:hAnsi="Arial Unicode MS" w:cs="Arial Unicode MS"/>
          <w:sz w:val="24"/>
          <w:szCs w:val="24"/>
        </w:rPr>
        <w:t xml:space="preserve">) tend to be dropped, although some modern speakers still pronounce a </w:t>
      </w:r>
      <w:r w:rsidRPr="00610B2D">
        <w:rPr>
          <w:rFonts w:ascii="Arial Unicode MS" w:eastAsia="Arial Unicode MS" w:hAnsi="Arial Unicode MS" w:cs="Arial Unicode MS"/>
          <w:i/>
          <w:iCs/>
          <w:sz w:val="24"/>
          <w:szCs w:val="24"/>
        </w:rPr>
        <w:t>ə</w:t>
      </w:r>
      <w:r w:rsidRPr="00610B2D">
        <w:rPr>
          <w:rFonts w:ascii="Arial Unicode MS" w:eastAsia="Arial Unicode MS" w:hAnsi="Arial Unicode MS" w:cs="Arial Unicode MS"/>
          <w:sz w:val="24"/>
          <w:szCs w:val="24"/>
        </w:rPr>
        <w:t xml:space="preserve">-like sound in the place </w:t>
      </w:r>
      <w:r w:rsidR="0011716B">
        <w:rPr>
          <w:rFonts w:ascii="Arial Unicode MS" w:eastAsia="Arial Unicode MS" w:hAnsi="Arial Unicode MS" w:cs="Arial Unicode MS"/>
          <w:sz w:val="24"/>
          <w:szCs w:val="24"/>
        </w:rPr>
        <w:t>of the historical final vowels (</w:t>
      </w:r>
      <w:r w:rsidR="0011716B">
        <w:rPr>
          <w:rFonts w:ascii="Arial Unicode MS" w:eastAsia="Arial Unicode MS" w:hAnsi="Arial Unicode MS" w:cs="Arial Unicode MS"/>
          <w:sz w:val="24"/>
          <w:szCs w:val="24"/>
        </w:rPr>
        <w:fldChar w:fldCharType="begin"/>
      </w:r>
      <w:r w:rsidR="0011716B">
        <w:rPr>
          <w:rFonts w:ascii="Arial Unicode MS" w:eastAsia="Arial Unicode MS" w:hAnsi="Arial Unicode MS" w:cs="Arial Unicode MS"/>
          <w:sz w:val="24"/>
          <w:szCs w:val="24"/>
        </w:rPr>
        <w:instrText xml:space="preserve"> ADDIN ZOTERO_ITEM CSL_CITATION {"citationID":"tNa3GLx0","properties":{"formattedCitation":"Minoura 1994: 171","plainCitation":"Minoura 1994: 171","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71"}],"schema":"https://github.com/citation-style-language/schema/raw/master/csl-citation.json"} </w:instrText>
      </w:r>
      <w:r w:rsidR="0011716B">
        <w:rPr>
          <w:rFonts w:ascii="Arial Unicode MS" w:eastAsia="Arial Unicode MS" w:hAnsi="Arial Unicode MS" w:cs="Arial Unicode MS"/>
          <w:sz w:val="24"/>
          <w:szCs w:val="24"/>
        </w:rPr>
        <w:fldChar w:fldCharType="separate"/>
      </w:r>
      <w:r w:rsidR="0011716B" w:rsidRPr="0011716B">
        <w:rPr>
          <w:rFonts w:ascii="Arial Unicode MS" w:eastAsia="Arial Unicode MS" w:hAnsi="Arial Unicode MS" w:cs="Arial Unicode MS"/>
          <w:sz w:val="24"/>
        </w:rPr>
        <w:t>Minoura 1994: 171</w:t>
      </w:r>
      <w:r w:rsidR="0011716B">
        <w:rPr>
          <w:rFonts w:ascii="Arial Unicode MS" w:eastAsia="Arial Unicode MS" w:hAnsi="Arial Unicode MS" w:cs="Arial Unicode MS"/>
          <w:sz w:val="24"/>
          <w:szCs w:val="24"/>
        </w:rPr>
        <w:fldChar w:fldCharType="end"/>
      </w:r>
      <w:r w:rsidR="0011716B">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Synchronously, the reduced vowel </w:t>
      </w:r>
      <w:r w:rsidRPr="00610B2D">
        <w:rPr>
          <w:rFonts w:ascii="Arial Unicode MS" w:eastAsia="Arial Unicode MS" w:hAnsi="Arial Unicode MS" w:cs="Arial Unicode MS"/>
          <w:i/>
          <w:iCs/>
          <w:sz w:val="24"/>
          <w:szCs w:val="24"/>
        </w:rPr>
        <w:t>ə</w:t>
      </w:r>
      <w:r w:rsidRPr="00610B2D">
        <w:rPr>
          <w:rFonts w:ascii="Arial Unicode MS" w:eastAsia="Arial Unicode MS" w:hAnsi="Arial Unicode MS" w:cs="Arial Unicode MS"/>
          <w:sz w:val="24"/>
          <w:szCs w:val="24"/>
        </w:rPr>
        <w:t xml:space="preserve"> should be treate</w:t>
      </w:r>
      <w:r w:rsidR="0011716B">
        <w:rPr>
          <w:rFonts w:ascii="Arial Unicode MS" w:eastAsia="Arial Unicode MS" w:hAnsi="Arial Unicode MS" w:cs="Arial Unicode MS"/>
          <w:sz w:val="24"/>
          <w:szCs w:val="24"/>
        </w:rPr>
        <w:t>d as a morphophonological unit (</w:t>
      </w:r>
      <w:r w:rsidR="0011716B">
        <w:rPr>
          <w:rFonts w:ascii="Arial Unicode MS" w:eastAsia="Arial Unicode MS" w:hAnsi="Arial Unicode MS" w:cs="Arial Unicode MS"/>
          <w:sz w:val="24"/>
          <w:szCs w:val="24"/>
        </w:rPr>
        <w:fldChar w:fldCharType="begin"/>
      </w:r>
      <w:r w:rsidR="0011716B">
        <w:rPr>
          <w:rFonts w:ascii="Arial Unicode MS" w:eastAsia="Arial Unicode MS" w:hAnsi="Arial Unicode MS" w:cs="Arial Unicode MS"/>
          <w:sz w:val="24"/>
          <w:szCs w:val="24"/>
        </w:rPr>
        <w:instrText xml:space="preserve"> ADDIN ZOTERO_ITEM CSL_CITATION {"citationID":"YwBo3KDQ","properties":{"formattedCitation":"Minoura 1994: 186\\uc0\\u8211{}188","plainCitation":"Minoura 1994: 186–188","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86-188"}],"schema":"https://github.com/citation-style-language/schema/raw/master/csl-citation.json"} </w:instrText>
      </w:r>
      <w:r w:rsidR="0011716B">
        <w:rPr>
          <w:rFonts w:ascii="Arial Unicode MS" w:eastAsia="Arial Unicode MS" w:hAnsi="Arial Unicode MS" w:cs="Arial Unicode MS"/>
          <w:sz w:val="24"/>
          <w:szCs w:val="24"/>
        </w:rPr>
        <w:fldChar w:fldCharType="separate"/>
      </w:r>
      <w:r w:rsidR="0011716B" w:rsidRPr="0011716B">
        <w:rPr>
          <w:rFonts w:ascii="Arial Unicode MS" w:eastAsia="Arial Unicode MS" w:hAnsi="Arial Unicode MS" w:cs="Arial Unicode MS"/>
          <w:sz w:val="24"/>
          <w:szCs w:val="24"/>
        </w:rPr>
        <w:t>Minoura 1994: 186–188</w:t>
      </w:r>
      <w:r w:rsidR="0011716B">
        <w:rPr>
          <w:rFonts w:ascii="Arial Unicode MS" w:eastAsia="Arial Unicode MS" w:hAnsi="Arial Unicode MS" w:cs="Arial Unicode MS"/>
          <w:sz w:val="24"/>
          <w:szCs w:val="24"/>
        </w:rPr>
        <w:fldChar w:fldCharType="end"/>
      </w:r>
      <w:r w:rsidR="0011716B">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3. The final vowel deletion also caused the emergence of a phonological opposition between voiceless and voiced sonorants </w:t>
      </w:r>
      <w:r w:rsidRPr="00610B2D">
        <w:rPr>
          <w:rFonts w:ascii="Arial Unicode MS" w:eastAsia="Arial Unicode MS" w:hAnsi="Arial Unicode MS" w:cs="Arial Unicode MS"/>
          <w:i/>
          <w:iCs/>
          <w:sz w:val="24"/>
          <w:szCs w:val="24"/>
        </w:rPr>
        <w:t>n / n̥, y / y̥</w:t>
      </w:r>
      <w:r w:rsidRPr="00610B2D">
        <w:rPr>
          <w:rFonts w:ascii="Arial Unicode MS" w:eastAsia="Arial Unicode MS" w:hAnsi="Arial Unicode MS" w:cs="Arial Unicode MS"/>
          <w:sz w:val="24"/>
          <w:szCs w:val="24"/>
        </w:rPr>
        <w:t xml:space="preserve"> in the final positio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i/>
          <w:iCs/>
          <w:sz w:val="24"/>
          <w:szCs w:val="24"/>
        </w:rPr>
      </w:pPr>
      <w:r w:rsidRPr="00610B2D">
        <w:rPr>
          <w:rFonts w:ascii="Arial Unicode MS" w:eastAsia="Arial Unicode MS" w:hAnsi="Arial Unicode MS" w:cs="Arial Unicode MS"/>
          <w:sz w:val="24"/>
          <w:szCs w:val="24"/>
        </w:rPr>
        <w:t xml:space="preserve">4. A specific feature of Upper Tanana is the development of final root consonants followed by the </w:t>
      </w:r>
      <w:r w:rsidRPr="00610B2D">
        <w:rPr>
          <w:rFonts w:ascii="Arial Unicode MS" w:eastAsia="Arial Unicode MS" w:hAnsi="Arial Unicode MS" w:cs="Arial Unicode MS"/>
          <w:i/>
          <w:iCs/>
          <w:sz w:val="24"/>
          <w:szCs w:val="24"/>
        </w:rPr>
        <w:t>ə</w:t>
      </w:r>
      <w:r w:rsidRPr="00610B2D">
        <w:rPr>
          <w:rFonts w:ascii="Arial Unicode MS" w:eastAsia="Arial Unicode MS" w:hAnsi="Arial Unicode MS" w:cs="Arial Unicode MS"/>
          <w:sz w:val="24"/>
          <w:szCs w:val="24"/>
        </w:rPr>
        <w:t xml:space="preserve">-suffix (e.g., the negative or relativizing verbal suffix </w:t>
      </w:r>
      <w:r w:rsidRPr="00610B2D">
        <w:rPr>
          <w:rFonts w:ascii="Arial Unicode MS" w:eastAsia="Arial Unicode MS" w:hAnsi="Arial Unicode MS" w:cs="Arial Unicode MS"/>
          <w:i/>
          <w:iCs/>
          <w:sz w:val="24"/>
          <w:szCs w:val="24"/>
        </w:rPr>
        <w:t>-ə</w:t>
      </w:r>
      <w:r w:rsidRPr="00610B2D">
        <w:rPr>
          <w:rFonts w:ascii="Arial Unicode MS" w:eastAsia="Arial Unicode MS" w:hAnsi="Arial Unicode MS" w:cs="Arial Unicode MS"/>
          <w:sz w:val="24"/>
          <w:szCs w:val="24"/>
        </w:rPr>
        <w:t xml:space="preserve"> or the possessive nominal suffix </w:t>
      </w:r>
      <w:r w:rsidRPr="00610B2D">
        <w:rPr>
          <w:rFonts w:ascii="Arial Unicode MS" w:eastAsia="Arial Unicode MS" w:hAnsi="Arial Unicode MS" w:cs="Arial Unicode MS"/>
          <w:i/>
          <w:iCs/>
          <w:sz w:val="24"/>
          <w:szCs w:val="24"/>
        </w:rPr>
        <w:t>-əʔ</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tə &gt; dn</w:t>
      </w:r>
      <w:r w:rsidRPr="00610B2D">
        <w:rPr>
          <w:rFonts w:ascii="Arial Unicode MS" w:eastAsia="Arial Unicode MS" w:hAnsi="Arial Unicode MS" w:cs="Arial Unicode MS"/>
          <w:sz w:val="24"/>
          <w:szCs w:val="24"/>
        </w:rPr>
        <w:t xml:space="preserve">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dn</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i/>
          <w:iCs/>
          <w:sz w:val="24"/>
          <w:szCs w:val="24"/>
        </w:rPr>
        <w:t xml:space="preserve">, kə &gt; ɣŋ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gn</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i/>
          <w:iCs/>
          <w:sz w:val="24"/>
          <w:szCs w:val="24"/>
        </w:rPr>
        <w:t xml:space="preserve">, lə &gt; </w:t>
      </w:r>
      <w:r w:rsidRPr="00610B2D">
        <w:rPr>
          <w:rFonts w:ascii="Arial" w:eastAsia="Arial Unicode MS" w:hAnsi="Arial" w:cs="Arial"/>
          <w:i/>
          <w:iCs/>
          <w:sz w:val="24"/>
          <w:szCs w:val="24"/>
        </w:rPr>
        <w:t>ᴌ</w:t>
      </w:r>
      <w:r w:rsidRPr="00610B2D">
        <w:rPr>
          <w:rFonts w:ascii="Arial Unicode MS" w:eastAsia="Arial Unicode MS" w:hAnsi="Arial Unicode MS" w:cs="Arial Unicode MS"/>
          <w:i/>
          <w:iCs/>
          <w:sz w:val="24"/>
          <w:szCs w:val="24"/>
        </w:rPr>
        <w:t xml:space="preserve">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l, ll</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i/>
          <w:iCs/>
          <w:sz w:val="24"/>
          <w:szCs w:val="24"/>
        </w:rPr>
        <w:t xml:space="preserve">, nə &gt; nː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nn</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w:t>
      </w:r>
      <w:r w:rsidR="00D34F81">
        <w:rPr>
          <w:rFonts w:ascii="Arial Unicode MS" w:eastAsia="Arial Unicode MS" w:hAnsi="Arial Unicode MS" w:cs="Arial Unicode MS"/>
          <w:sz w:val="24"/>
          <w:szCs w:val="24"/>
        </w:rPr>
        <w:t>(</w:t>
      </w:r>
      <w:r w:rsidR="00D34F81">
        <w:rPr>
          <w:rFonts w:ascii="Arial Unicode MS" w:eastAsia="Arial Unicode MS" w:hAnsi="Arial Unicode MS" w:cs="Arial Unicode MS"/>
          <w:sz w:val="24"/>
          <w:szCs w:val="24"/>
        </w:rPr>
        <w:fldChar w:fldCharType="begin"/>
      </w:r>
      <w:r w:rsidR="00D34F81">
        <w:rPr>
          <w:rFonts w:ascii="Arial Unicode MS" w:eastAsia="Arial Unicode MS" w:hAnsi="Arial Unicode MS" w:cs="Arial Unicode MS"/>
          <w:sz w:val="24"/>
          <w:szCs w:val="24"/>
        </w:rPr>
        <w:instrText xml:space="preserve"> ADDIN ZOTERO_ITEM CSL_CITATION {"citationID":"5rZtRJFu","properties":{"formattedCitation":"Minoura 1994: 171\\uc0\\u8211{}172, 180\\uc0\\u8211{}182","plainCitation":"Minoura 1994: 171–172, 180–182","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71-172, 180-182"}],"schema":"https://github.com/citation-style-language/schema/raw/master/csl-citation.json"} </w:instrText>
      </w:r>
      <w:r w:rsidR="00D34F81">
        <w:rPr>
          <w:rFonts w:ascii="Arial Unicode MS" w:eastAsia="Arial Unicode MS" w:hAnsi="Arial Unicode MS" w:cs="Arial Unicode MS"/>
          <w:sz w:val="24"/>
          <w:szCs w:val="24"/>
        </w:rPr>
        <w:fldChar w:fldCharType="separate"/>
      </w:r>
      <w:r w:rsidR="00D34F81" w:rsidRPr="00D34F81">
        <w:rPr>
          <w:rFonts w:ascii="Arial Unicode MS" w:eastAsia="Arial Unicode MS" w:hAnsi="Arial Unicode MS" w:cs="Arial Unicode MS"/>
          <w:sz w:val="24"/>
          <w:szCs w:val="24"/>
        </w:rPr>
        <w:t>Minoura 1994: 171–172, 180–182</w:t>
      </w:r>
      <w:r w:rsidR="00D34F81">
        <w:rPr>
          <w:rFonts w:ascii="Arial Unicode MS" w:eastAsia="Arial Unicode MS" w:hAnsi="Arial Unicode MS" w:cs="Arial Unicode MS"/>
          <w:sz w:val="24"/>
          <w:szCs w:val="24"/>
        </w:rPr>
        <w:fldChar w:fldCharType="end"/>
      </w:r>
      <w:r w:rsidR="00D34F81">
        <w:rPr>
          <w:rFonts w:ascii="Arial Unicode MS" w:eastAsia="Arial Unicode MS" w:hAnsi="Arial Unicode MS" w:cs="Arial Unicode MS"/>
          <w:sz w:val="24"/>
          <w:szCs w:val="24"/>
        </w:rPr>
        <w:t xml:space="preserve">). It may be observed from </w:t>
      </w:r>
      <w:r w:rsidR="00D34F81">
        <w:rPr>
          <w:rFonts w:ascii="Arial Unicode MS" w:eastAsia="Arial Unicode MS" w:hAnsi="Arial Unicode MS" w:cs="Arial Unicode MS"/>
          <w:sz w:val="24"/>
          <w:szCs w:val="24"/>
        </w:rPr>
        <w:fldChar w:fldCharType="begin"/>
      </w:r>
      <w:r w:rsidR="00D34F81">
        <w:rPr>
          <w:rFonts w:ascii="Arial Unicode MS" w:eastAsia="Arial Unicode MS" w:hAnsi="Arial Unicode MS" w:cs="Arial Unicode MS"/>
          <w:sz w:val="24"/>
          <w:szCs w:val="24"/>
        </w:rPr>
        <w:instrText xml:space="preserve"> ADDIN ZOTERO_ITEM CSL_CITATION {"citationID":"9xOEOC8L","properties":{"formattedCitation":"Minoura 1994: 182\\uc0\\u8211{}184","plainCitation":"Minoura 1994: 182–184","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82-184"}],"schema":"https://github.com/citation-style-language/schema/raw/master/csl-citation.json"} </w:instrText>
      </w:r>
      <w:r w:rsidR="00D34F81">
        <w:rPr>
          <w:rFonts w:ascii="Arial Unicode MS" w:eastAsia="Arial Unicode MS" w:hAnsi="Arial Unicode MS" w:cs="Arial Unicode MS"/>
          <w:sz w:val="24"/>
          <w:szCs w:val="24"/>
        </w:rPr>
        <w:fldChar w:fldCharType="separate"/>
      </w:r>
      <w:r w:rsidR="00D34F81" w:rsidRPr="00D34F81">
        <w:rPr>
          <w:rFonts w:ascii="Arial Unicode MS" w:eastAsia="Arial Unicode MS" w:hAnsi="Arial Unicode MS" w:cs="Arial Unicode MS"/>
          <w:sz w:val="24"/>
          <w:szCs w:val="24"/>
        </w:rPr>
        <w:t>Minoura 1994: 182–184</w:t>
      </w:r>
      <w:r w:rsidR="00D34F81">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that the same development of the morphonological sequence </w:t>
      </w:r>
      <w:r w:rsidRPr="00610B2D">
        <w:rPr>
          <w:rFonts w:ascii="Arial Unicode MS" w:eastAsia="Arial Unicode MS" w:hAnsi="Arial Unicode MS" w:cs="Arial Unicode MS"/>
          <w:i/>
          <w:iCs/>
          <w:sz w:val="24"/>
          <w:szCs w:val="24"/>
        </w:rPr>
        <w:t>Cə</w:t>
      </w:r>
      <w:r w:rsidRPr="00610B2D">
        <w:rPr>
          <w:rFonts w:ascii="Arial Unicode MS" w:eastAsia="Arial Unicode MS" w:hAnsi="Arial Unicode MS" w:cs="Arial Unicode MS"/>
          <w:sz w:val="24"/>
          <w:szCs w:val="24"/>
        </w:rPr>
        <w:t xml:space="preserve"> can also occur in prefix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5. The so-called semi-voiced or lax fricatives (</w:t>
      </w:r>
      <w:r w:rsidRPr="00610B2D">
        <w:rPr>
          <w:rFonts w:ascii="Arial Unicode MS" w:eastAsia="Arial Unicode MS" w:hAnsi="Arial Unicode MS" w:cs="Arial Unicode MS"/>
          <w:i/>
          <w:iCs/>
          <w:sz w:val="24"/>
          <w:szCs w:val="24"/>
        </w:rPr>
        <w:t>θ̬ ɬ̬ s̬ š̬ š̬ʸ x̬</w:t>
      </w:r>
      <w:r w:rsidRPr="00610B2D">
        <w:rPr>
          <w:rFonts w:ascii="Arial Unicode MS" w:eastAsia="Arial Unicode MS" w:hAnsi="Arial Unicode MS" w:cs="Arial Unicode MS"/>
          <w:sz w:val="24"/>
          <w:szCs w:val="24"/>
        </w:rPr>
        <w:t xml:space="preserve">) phonetically represent voiceless onset plus voiced coda, i.e., </w:t>
      </w:r>
      <w:r w:rsidRPr="00610B2D">
        <w:rPr>
          <w:rFonts w:ascii="Arial Unicode MS" w:eastAsia="Arial Unicode MS" w:hAnsi="Arial Unicode MS" w:cs="Arial Unicode MS"/>
          <w:i/>
          <w:iCs/>
          <w:sz w:val="24"/>
          <w:szCs w:val="24"/>
        </w:rPr>
        <w:t>θð ɬl</w:t>
      </w:r>
      <w:r w:rsidR="00F0378C">
        <w:rPr>
          <w:rFonts w:ascii="Arial Unicode MS" w:eastAsia="Arial Unicode MS" w:hAnsi="Arial Unicode MS" w:cs="Arial Unicode MS"/>
          <w:sz w:val="24"/>
          <w:szCs w:val="24"/>
        </w:rPr>
        <w:t xml:space="preserve"> etc. (</w:t>
      </w:r>
      <w:r w:rsidR="00F0378C">
        <w:rPr>
          <w:rFonts w:ascii="Arial Unicode MS" w:eastAsia="Arial Unicode MS" w:hAnsi="Arial Unicode MS" w:cs="Arial Unicode MS"/>
          <w:sz w:val="24"/>
          <w:szCs w:val="24"/>
        </w:rPr>
        <w:fldChar w:fldCharType="begin"/>
      </w:r>
      <w:r w:rsidR="00F0378C">
        <w:rPr>
          <w:rFonts w:ascii="Arial Unicode MS" w:eastAsia="Arial Unicode MS" w:hAnsi="Arial Unicode MS" w:cs="Arial Unicode MS"/>
          <w:sz w:val="24"/>
          <w:szCs w:val="24"/>
        </w:rPr>
        <w:instrText xml:space="preserve"> ADDIN ZOTERO_ITEM CSL_CITATION {"citationID":"TzP4PX6L","properties":{"formattedCitation":"Minoura 1994: 166","plainCitation":"Minoura 1994: 166","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66"}],"schema":"https://github.com/citation-style-language/schema/raw/master/csl-citation.json"} </w:instrText>
      </w:r>
      <w:r w:rsidR="00F0378C">
        <w:rPr>
          <w:rFonts w:ascii="Arial Unicode MS" w:eastAsia="Arial Unicode MS" w:hAnsi="Arial Unicode MS" w:cs="Arial Unicode MS"/>
          <w:sz w:val="24"/>
          <w:szCs w:val="24"/>
        </w:rPr>
        <w:fldChar w:fldCharType="separate"/>
      </w:r>
      <w:r w:rsidR="00F0378C" w:rsidRPr="00F0378C">
        <w:rPr>
          <w:rFonts w:ascii="Arial Unicode MS" w:eastAsia="Arial Unicode MS" w:hAnsi="Arial Unicode MS" w:cs="Arial Unicode MS"/>
          <w:sz w:val="24"/>
        </w:rPr>
        <w:t>Minoura 1994: 166</w:t>
      </w:r>
      <w:r w:rsidR="00F0378C">
        <w:rPr>
          <w:rFonts w:ascii="Arial Unicode MS" w:eastAsia="Arial Unicode MS" w:hAnsi="Arial Unicode MS" w:cs="Arial Unicode MS"/>
          <w:sz w:val="24"/>
          <w:szCs w:val="24"/>
        </w:rPr>
        <w:fldChar w:fldCharType="end"/>
      </w:r>
      <w:r w:rsidR="00F0378C">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Apparently the three-way opposition of the fricatives is to be analyzed as: voiced </w:t>
      </w:r>
      <w:r w:rsidRPr="00610B2D">
        <w:rPr>
          <w:rFonts w:ascii="Arial Unicode MS" w:eastAsia="Arial Unicode MS" w:hAnsi="Arial Unicode MS" w:cs="Arial Unicode MS"/>
          <w:i/>
          <w:iCs/>
          <w:sz w:val="24"/>
          <w:szCs w:val="24"/>
        </w:rPr>
        <w:t xml:space="preserve">ð </w:t>
      </w:r>
      <w:r w:rsidRPr="00610B2D">
        <w:rPr>
          <w:rFonts w:ascii="Arial Unicode MS" w:eastAsia="Arial Unicode MS" w:hAnsi="Arial Unicode MS" w:cs="Arial Unicode MS"/>
          <w:sz w:val="24"/>
          <w:szCs w:val="24"/>
        </w:rPr>
        <w:t xml:space="preserve">/ voiceless lax </w:t>
      </w:r>
      <w:r w:rsidRPr="00610B2D">
        <w:rPr>
          <w:rFonts w:ascii="Arial Unicode MS" w:eastAsia="Arial Unicode MS" w:hAnsi="Arial Unicode MS" w:cs="Arial Unicode MS"/>
          <w:i/>
          <w:iCs/>
          <w:sz w:val="24"/>
          <w:szCs w:val="24"/>
        </w:rPr>
        <w:t>θ</w:t>
      </w:r>
      <w:r w:rsidRPr="00610B2D">
        <w:rPr>
          <w:rFonts w:ascii="Arial" w:eastAsia="Arial Unicode MS" w:hAnsi="Arial" w:cs="Arial"/>
          <w:i/>
          <w:iCs/>
          <w:sz w:val="24"/>
          <w:szCs w:val="24"/>
        </w:rPr>
        <w:t>͉</w:t>
      </w:r>
      <w:r w:rsidRPr="00610B2D">
        <w:rPr>
          <w:rFonts w:ascii="Arial Unicode MS" w:eastAsia="Arial Unicode MS" w:hAnsi="Arial Unicode MS" w:cs="Arial Unicode MS"/>
          <w:sz w:val="24"/>
          <w:szCs w:val="24"/>
        </w:rPr>
        <w:t xml:space="preserve"> (= </w:t>
      </w:r>
      <w:r w:rsidRPr="00610B2D">
        <w:rPr>
          <w:rFonts w:ascii="Arial Unicode MS" w:eastAsia="Arial Unicode MS" w:hAnsi="Arial Unicode MS" w:cs="Arial Unicode MS"/>
          <w:i/>
          <w:iCs/>
          <w:sz w:val="24"/>
          <w:szCs w:val="24"/>
        </w:rPr>
        <w:t>θ̬</w:t>
      </w:r>
      <w:r w:rsidRPr="00610B2D">
        <w:rPr>
          <w:rFonts w:ascii="Arial Unicode MS" w:eastAsia="Arial Unicode MS" w:hAnsi="Arial Unicode MS" w:cs="Arial Unicode MS"/>
          <w:sz w:val="24"/>
          <w:szCs w:val="24"/>
        </w:rPr>
        <w:t xml:space="preserve">) / voiceless tense or neutral </w:t>
      </w:r>
      <w:r w:rsidRPr="00610B2D">
        <w:rPr>
          <w:rFonts w:ascii="Arial Unicode MS" w:eastAsia="Arial Unicode MS" w:hAnsi="Arial Unicode MS" w:cs="Arial Unicode MS"/>
          <w:i/>
          <w:iCs/>
          <w:sz w:val="24"/>
          <w:szCs w:val="24"/>
        </w:rPr>
        <w:t>θ</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6. Historically, the semi-voiced fricatives (</w:t>
      </w:r>
      <w:r w:rsidRPr="00610B2D">
        <w:rPr>
          <w:rFonts w:ascii="Arial Unicode MS" w:eastAsia="Arial Unicode MS" w:hAnsi="Arial Unicode MS" w:cs="Arial Unicode MS"/>
          <w:i/>
          <w:iCs/>
          <w:sz w:val="24"/>
          <w:szCs w:val="24"/>
        </w:rPr>
        <w:t>θ̬ ɬ̬ s̬ š̬ x̬</w:t>
      </w:r>
      <w:r w:rsidRPr="00610B2D">
        <w:rPr>
          <w:rFonts w:ascii="Arial Unicode MS" w:eastAsia="Arial Unicode MS" w:hAnsi="Arial Unicode MS" w:cs="Arial Unicode MS"/>
          <w:sz w:val="24"/>
          <w:szCs w:val="24"/>
        </w:rPr>
        <w:t xml:space="preserve">, but not </w:t>
      </w:r>
      <w:r w:rsidRPr="00610B2D">
        <w:rPr>
          <w:rFonts w:ascii="Arial Unicode MS" w:eastAsia="Arial Unicode MS" w:hAnsi="Arial Unicode MS" w:cs="Arial Unicode MS"/>
          <w:i/>
          <w:iCs/>
          <w:sz w:val="24"/>
          <w:szCs w:val="24"/>
        </w:rPr>
        <w:t>š̬ʸ</w:t>
      </w:r>
      <w:r w:rsidRPr="00610B2D">
        <w:rPr>
          <w:rFonts w:ascii="Arial Unicode MS" w:eastAsia="Arial Unicode MS" w:hAnsi="Arial Unicode MS" w:cs="Arial Unicode MS"/>
          <w:sz w:val="24"/>
          <w:szCs w:val="24"/>
        </w:rPr>
        <w:t>) are conditioned allophones of the voiced fricatives. Synchronously, the semi-voiced fricatives (</w:t>
      </w:r>
      <w:r w:rsidRPr="00610B2D">
        <w:rPr>
          <w:rFonts w:ascii="Arial Unicode MS" w:eastAsia="Arial Unicode MS" w:hAnsi="Arial Unicode MS" w:cs="Arial Unicode MS"/>
          <w:i/>
          <w:iCs/>
          <w:sz w:val="24"/>
          <w:szCs w:val="24"/>
        </w:rPr>
        <w:t>θ̬ ɬ̬ s̬ š̬ x̬</w:t>
      </w:r>
      <w:r w:rsidRPr="00610B2D">
        <w:rPr>
          <w:rFonts w:ascii="Arial Unicode MS" w:eastAsia="Arial Unicode MS" w:hAnsi="Arial Unicode MS" w:cs="Arial Unicode MS"/>
          <w:sz w:val="24"/>
          <w:szCs w:val="24"/>
        </w:rPr>
        <w:t>) occur as a root-initial segment, whereas their voiced counterparts (</w:t>
      </w:r>
      <w:r w:rsidRPr="00610B2D">
        <w:rPr>
          <w:rFonts w:ascii="Arial Unicode MS" w:eastAsia="Arial Unicode MS" w:hAnsi="Arial Unicode MS" w:cs="Arial Unicode MS"/>
          <w:i/>
          <w:iCs/>
          <w:sz w:val="24"/>
          <w:szCs w:val="24"/>
        </w:rPr>
        <w:t>ð l y</w:t>
      </w:r>
      <w:r w:rsidRPr="00610B2D">
        <w:rPr>
          <w:rFonts w:ascii="Arial Unicode MS" w:eastAsia="Arial Unicode MS" w:hAnsi="Arial Unicode MS" w:cs="Arial Unicode MS"/>
          <w:sz w:val="24"/>
          <w:szCs w:val="24"/>
        </w:rPr>
        <w:t>) occur in prefixes and as root-init</w:t>
      </w:r>
      <w:r w:rsidR="00961892">
        <w:rPr>
          <w:rFonts w:ascii="Arial Unicode MS" w:eastAsia="Arial Unicode MS" w:hAnsi="Arial Unicode MS" w:cs="Arial Unicode MS"/>
          <w:sz w:val="24"/>
          <w:szCs w:val="24"/>
        </w:rPr>
        <w:t>ial segments in some compounds (</w:t>
      </w:r>
      <w:r w:rsidR="00961892">
        <w:rPr>
          <w:rFonts w:ascii="Arial Unicode MS" w:eastAsia="Arial Unicode MS" w:hAnsi="Arial Unicode MS" w:cs="Arial Unicode MS"/>
          <w:sz w:val="24"/>
          <w:szCs w:val="24"/>
        </w:rPr>
        <w:fldChar w:fldCharType="begin"/>
      </w:r>
      <w:r w:rsidR="00961892">
        <w:rPr>
          <w:rFonts w:ascii="Arial Unicode MS" w:eastAsia="Arial Unicode MS" w:hAnsi="Arial Unicode MS" w:cs="Arial Unicode MS"/>
          <w:sz w:val="24"/>
          <w:szCs w:val="24"/>
        </w:rPr>
        <w:instrText xml:space="preserve"> ADDIN ZOTERO_ITEM CSL_CITATION {"citationID":"3zoE0osx","properties":{"formattedCitation":"Minoura 1994: 165","plainCitation":"Minoura 1994: 165","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65"}],"schema":"https://github.com/citation-style-language/schema/raw/master/csl-citation.json"} </w:instrText>
      </w:r>
      <w:r w:rsidR="00961892">
        <w:rPr>
          <w:rFonts w:ascii="Arial Unicode MS" w:eastAsia="Arial Unicode MS" w:hAnsi="Arial Unicode MS" w:cs="Arial Unicode MS"/>
          <w:sz w:val="24"/>
          <w:szCs w:val="24"/>
        </w:rPr>
        <w:fldChar w:fldCharType="separate"/>
      </w:r>
      <w:r w:rsidR="00961892" w:rsidRPr="00961892">
        <w:rPr>
          <w:rFonts w:ascii="Arial Unicode MS" w:eastAsia="Arial Unicode MS" w:hAnsi="Arial Unicode MS" w:cs="Arial Unicode MS"/>
          <w:sz w:val="24"/>
        </w:rPr>
        <w:t>Minoura 1994: 165</w:t>
      </w:r>
      <w:r w:rsidR="00961892">
        <w:rPr>
          <w:rFonts w:ascii="Arial Unicode MS" w:eastAsia="Arial Unicode MS" w:hAnsi="Arial Unicode MS" w:cs="Arial Unicode MS"/>
          <w:sz w:val="24"/>
          <w:szCs w:val="24"/>
        </w:rPr>
        <w:fldChar w:fldCharType="end"/>
      </w:r>
      <w:r w:rsidR="00961892">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It should be noted that the available Upper Tanana sources are not very consistent in their transcription of semi-voiced fricativ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7. Lax </w:t>
      </w:r>
      <w:r w:rsidRPr="00610B2D">
        <w:rPr>
          <w:rFonts w:ascii="Arial Unicode MS" w:eastAsia="Arial Unicode MS" w:hAnsi="Arial Unicode MS" w:cs="Arial Unicode MS"/>
          <w:i/>
          <w:iCs/>
          <w:sz w:val="24"/>
          <w:szCs w:val="24"/>
        </w:rPr>
        <w:t xml:space="preserve">š̬ʸ </w:t>
      </w:r>
      <w:r w:rsidRPr="00610B2D">
        <w:rPr>
          <w:rFonts w:ascii="Arial Unicode MS" w:eastAsia="Arial Unicode MS" w:hAnsi="Arial Unicode MS" w:cs="Arial Unicode MS"/>
          <w:sz w:val="24"/>
          <w:szCs w:val="24"/>
        </w:rPr>
        <w:t xml:space="preserve">is a full-fledged phoneme (phonologically can be treated as </w:t>
      </w:r>
      <w:r w:rsidRPr="00610B2D">
        <w:rPr>
          <w:rFonts w:ascii="Arial Unicode MS" w:eastAsia="Arial Unicode MS" w:hAnsi="Arial Unicode MS" w:cs="Arial Unicode MS"/>
          <w:i/>
          <w:iCs/>
          <w:sz w:val="24"/>
          <w:szCs w:val="24"/>
        </w:rPr>
        <w:t>ž</w:t>
      </w:r>
      <w:r w:rsidRPr="00610B2D">
        <w:rPr>
          <w:rFonts w:ascii="Arial Unicode MS" w:eastAsia="Arial Unicode MS" w:hAnsi="Arial Unicode MS" w:cs="Arial Unicode MS"/>
          <w:sz w:val="24"/>
          <w:szCs w:val="24"/>
        </w:rPr>
        <w:t>) which is excluded from the synchronic alternation of the v</w:t>
      </w:r>
      <w:r w:rsidR="00E66023">
        <w:rPr>
          <w:rFonts w:ascii="Arial Unicode MS" w:eastAsia="Arial Unicode MS" w:hAnsi="Arial Unicode MS" w:cs="Arial Unicode MS"/>
          <w:sz w:val="24"/>
          <w:szCs w:val="24"/>
        </w:rPr>
        <w:t>oiceless and voiced fricatives (</w:t>
      </w:r>
      <w:r w:rsidR="00E66023">
        <w:rPr>
          <w:rFonts w:ascii="Arial Unicode MS" w:eastAsia="Arial Unicode MS" w:hAnsi="Arial Unicode MS" w:cs="Arial Unicode MS"/>
          <w:sz w:val="24"/>
          <w:szCs w:val="24"/>
        </w:rPr>
        <w:fldChar w:fldCharType="begin"/>
      </w:r>
      <w:r w:rsidR="00E66023">
        <w:rPr>
          <w:rFonts w:ascii="Arial Unicode MS" w:eastAsia="Arial Unicode MS" w:hAnsi="Arial Unicode MS" w:cs="Arial Unicode MS"/>
          <w:sz w:val="24"/>
          <w:szCs w:val="24"/>
        </w:rPr>
        <w:instrText xml:space="preserve"> ADDIN ZOTERO_ITEM CSL_CITATION {"citationID":"dFU35rHT","properties":{"formattedCitation":"Minoura 1994: 192\\uc0\\u8211{}193","plainCitation":"Minoura 1994: 192–193","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92-193"}],"schema":"https://github.com/citation-style-language/schema/raw/master/csl-citation.json"} </w:instrText>
      </w:r>
      <w:r w:rsidR="00E66023">
        <w:rPr>
          <w:rFonts w:ascii="Arial Unicode MS" w:eastAsia="Arial Unicode MS" w:hAnsi="Arial Unicode MS" w:cs="Arial Unicode MS"/>
          <w:sz w:val="24"/>
          <w:szCs w:val="24"/>
        </w:rPr>
        <w:fldChar w:fldCharType="separate"/>
      </w:r>
      <w:r w:rsidR="00E66023" w:rsidRPr="00E66023">
        <w:rPr>
          <w:rFonts w:ascii="Arial Unicode MS" w:eastAsia="Arial Unicode MS" w:hAnsi="Arial Unicode MS" w:cs="Arial Unicode MS"/>
          <w:sz w:val="24"/>
          <w:szCs w:val="24"/>
        </w:rPr>
        <w:t>Minoura 1994: 192–193</w:t>
      </w:r>
      <w:r w:rsidR="00E66023">
        <w:rPr>
          <w:rFonts w:ascii="Arial Unicode MS" w:eastAsia="Arial Unicode MS" w:hAnsi="Arial Unicode MS" w:cs="Arial Unicode MS"/>
          <w:sz w:val="24"/>
          <w:szCs w:val="24"/>
        </w:rPr>
        <w:fldChar w:fldCharType="end"/>
      </w:r>
      <w:r w:rsidR="00E66023">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4C7661"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8. According to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RbkPnMOl","properties":{"formattedCitation":"Minoura 1994: 167, 180","plainCitation":"Minoura 1994: 167, 180","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67, 180"}],"schema":"https://github.com/citation-style-language/schema/raw/master/csl-citation.json"} </w:instrText>
      </w:r>
      <w:r>
        <w:rPr>
          <w:rFonts w:ascii="Arial Unicode MS" w:eastAsia="Arial Unicode MS" w:hAnsi="Arial Unicode MS" w:cs="Arial Unicode MS"/>
          <w:sz w:val="24"/>
          <w:szCs w:val="24"/>
        </w:rPr>
        <w:fldChar w:fldCharType="separate"/>
      </w:r>
      <w:r w:rsidRPr="004C7661">
        <w:rPr>
          <w:rFonts w:ascii="Arial Unicode MS" w:eastAsia="Arial Unicode MS" w:hAnsi="Arial Unicode MS" w:cs="Arial Unicode MS"/>
          <w:sz w:val="24"/>
        </w:rPr>
        <w:t>Minoura 1994: 167, 180</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xml:space="preserve">, nasal </w:t>
      </w:r>
      <w:r w:rsidR="00610B2D" w:rsidRPr="00610B2D">
        <w:rPr>
          <w:rFonts w:ascii="Arial Unicode MS" w:eastAsia="Arial Unicode MS" w:hAnsi="Arial Unicode MS" w:cs="Arial Unicode MS"/>
          <w:i/>
          <w:iCs/>
          <w:sz w:val="24"/>
          <w:szCs w:val="24"/>
        </w:rPr>
        <w:t xml:space="preserve">n m </w:t>
      </w:r>
      <w:r w:rsidR="00610B2D" w:rsidRPr="00610B2D">
        <w:rPr>
          <w:rFonts w:ascii="Arial Unicode MS" w:eastAsia="Arial Unicode MS" w:hAnsi="Arial Unicode MS" w:cs="Arial Unicode MS"/>
          <w:sz w:val="24"/>
          <w:szCs w:val="24"/>
        </w:rPr>
        <w:t xml:space="preserve">are attested before </w:t>
      </w:r>
      <w:r w:rsidR="00610B2D" w:rsidRPr="00610B2D">
        <w:rPr>
          <w:rFonts w:ascii="Arial Unicode MS" w:eastAsia="Arial Unicode MS" w:hAnsi="Arial Unicode MS" w:cs="Arial Unicode MS"/>
          <w:i/>
          <w:iCs/>
          <w:sz w:val="24"/>
          <w:szCs w:val="24"/>
        </w:rPr>
        <w:t>Ṽ</w:t>
      </w:r>
      <w:r w:rsidR="00610B2D" w:rsidRPr="00610B2D">
        <w:rPr>
          <w:rFonts w:ascii="Arial Unicode MS" w:eastAsia="Arial Unicode MS" w:hAnsi="Arial Unicode MS" w:cs="Arial Unicode MS"/>
          <w:sz w:val="24"/>
          <w:szCs w:val="24"/>
        </w:rPr>
        <w:t xml:space="preserve">, </w:t>
      </w:r>
      <w:r w:rsidR="00610B2D" w:rsidRPr="00610B2D">
        <w:rPr>
          <w:rFonts w:ascii="Arial Unicode MS" w:eastAsia="Arial Unicode MS" w:hAnsi="Arial Unicode MS" w:cs="Arial Unicode MS"/>
          <w:i/>
          <w:iCs/>
          <w:sz w:val="24"/>
          <w:szCs w:val="24"/>
        </w:rPr>
        <w:t>Vn</w:t>
      </w:r>
      <w:r w:rsidR="00610B2D" w:rsidRPr="00610B2D">
        <w:rPr>
          <w:rFonts w:ascii="Arial Unicode MS" w:eastAsia="Arial Unicode MS" w:hAnsi="Arial Unicode MS" w:cs="Arial Unicode MS"/>
          <w:sz w:val="24"/>
          <w:szCs w:val="24"/>
        </w:rPr>
        <w:t xml:space="preserve">, </w:t>
      </w:r>
      <w:r w:rsidR="00610B2D" w:rsidRPr="00610B2D">
        <w:rPr>
          <w:rFonts w:ascii="Arial Unicode MS" w:eastAsia="Arial Unicode MS" w:hAnsi="Arial Unicode MS" w:cs="Arial Unicode MS"/>
          <w:i/>
          <w:iCs/>
          <w:sz w:val="24"/>
          <w:szCs w:val="24"/>
        </w:rPr>
        <w:t>C</w:t>
      </w:r>
      <w:r w:rsidR="00610B2D" w:rsidRPr="00610B2D">
        <w:rPr>
          <w:rFonts w:ascii="Arial Unicode MS" w:eastAsia="Arial Unicode MS" w:hAnsi="Arial Unicode MS" w:cs="Arial Unicode MS"/>
          <w:sz w:val="24"/>
          <w:szCs w:val="24"/>
        </w:rPr>
        <w:t xml:space="preserve">, </w:t>
      </w:r>
      <w:r w:rsidR="00610B2D" w:rsidRPr="00610B2D">
        <w:rPr>
          <w:rFonts w:ascii="Arial Unicode MS" w:eastAsia="Arial Unicode MS" w:hAnsi="Arial Unicode MS" w:cs="Arial Unicode MS"/>
          <w:i/>
          <w:iCs/>
          <w:sz w:val="24"/>
          <w:szCs w:val="24"/>
        </w:rPr>
        <w:t>#</w:t>
      </w:r>
      <w:r w:rsidR="00610B2D" w:rsidRPr="00610B2D">
        <w:rPr>
          <w:rFonts w:ascii="Arial Unicode MS" w:eastAsia="Arial Unicode MS" w:hAnsi="Arial Unicode MS" w:cs="Arial Unicode MS"/>
          <w:sz w:val="24"/>
          <w:szCs w:val="24"/>
        </w:rPr>
        <w:t xml:space="preserve">. Before </w:t>
      </w:r>
      <w:r w:rsidR="00610B2D" w:rsidRPr="00610B2D">
        <w:rPr>
          <w:rFonts w:ascii="Arial Unicode MS" w:eastAsia="Arial Unicode MS" w:hAnsi="Arial Unicode MS" w:cs="Arial Unicode MS"/>
          <w:i/>
          <w:iCs/>
          <w:sz w:val="24"/>
          <w:szCs w:val="24"/>
        </w:rPr>
        <w:t>V</w:t>
      </w:r>
      <w:r w:rsidR="00610B2D" w:rsidRPr="00610B2D">
        <w:rPr>
          <w:rFonts w:ascii="Arial Unicode MS" w:eastAsia="Arial Unicode MS" w:hAnsi="Arial Unicode MS" w:cs="Arial Unicode MS"/>
          <w:sz w:val="24"/>
          <w:szCs w:val="24"/>
        </w:rPr>
        <w:t>(</w:t>
      </w:r>
      <w:r w:rsidR="00610B2D" w:rsidRPr="00610B2D">
        <w:rPr>
          <w:rFonts w:ascii="Arial Unicode MS" w:eastAsia="Arial Unicode MS" w:hAnsi="Arial Unicode MS" w:cs="Arial Unicode MS"/>
          <w:i/>
          <w:iCs/>
          <w:sz w:val="24"/>
          <w:szCs w:val="24"/>
        </w:rPr>
        <w:t>C</w:t>
      </w:r>
      <w:r w:rsidR="00610B2D" w:rsidRPr="00610B2D">
        <w:rPr>
          <w:rFonts w:ascii="Arial Unicode MS" w:eastAsia="Arial Unicode MS" w:hAnsi="Arial Unicode MS" w:cs="Arial Unicode MS"/>
          <w:sz w:val="24"/>
          <w:szCs w:val="24"/>
        </w:rPr>
        <w:t xml:space="preserve">), where </w:t>
      </w:r>
      <w:r w:rsidR="00610B2D" w:rsidRPr="00610B2D">
        <w:rPr>
          <w:rFonts w:ascii="Arial Unicode MS" w:eastAsia="Arial Unicode MS" w:hAnsi="Arial Unicode MS" w:cs="Arial Unicode MS"/>
          <w:i/>
          <w:iCs/>
          <w:sz w:val="24"/>
          <w:szCs w:val="24"/>
        </w:rPr>
        <w:t xml:space="preserve">V </w:t>
      </w:r>
      <w:r w:rsidR="00610B2D" w:rsidRPr="00610B2D">
        <w:rPr>
          <w:rFonts w:ascii="Arial Unicode MS" w:eastAsia="Arial Unicode MS" w:hAnsi="Arial Unicode MS" w:cs="Arial Unicode MS"/>
          <w:sz w:val="24"/>
          <w:szCs w:val="24"/>
        </w:rPr>
        <w:t xml:space="preserve">and </w:t>
      </w:r>
      <w:r w:rsidR="00610B2D" w:rsidRPr="00610B2D">
        <w:rPr>
          <w:rFonts w:ascii="Arial Unicode MS" w:eastAsia="Arial Unicode MS" w:hAnsi="Arial Unicode MS" w:cs="Arial Unicode MS"/>
          <w:i/>
          <w:iCs/>
          <w:sz w:val="24"/>
          <w:szCs w:val="24"/>
        </w:rPr>
        <w:t>C</w:t>
      </w:r>
      <w:r w:rsidR="00610B2D" w:rsidRPr="00610B2D">
        <w:rPr>
          <w:rFonts w:ascii="Arial Unicode MS" w:eastAsia="Arial Unicode MS" w:hAnsi="Arial Unicode MS" w:cs="Arial Unicode MS"/>
          <w:sz w:val="24"/>
          <w:szCs w:val="24"/>
        </w:rPr>
        <w:t xml:space="preserve"> are non-nasal, the complex variants </w:t>
      </w:r>
      <w:r w:rsidR="00610B2D" w:rsidRPr="00610B2D">
        <w:rPr>
          <w:rFonts w:ascii="Arial Unicode MS" w:eastAsia="Arial Unicode MS" w:hAnsi="Arial Unicode MS" w:cs="Arial Unicode MS"/>
          <w:i/>
          <w:iCs/>
          <w:sz w:val="24"/>
          <w:szCs w:val="24"/>
        </w:rPr>
        <w:t>n</w:t>
      </w:r>
      <w:r w:rsidR="00610B2D" w:rsidRPr="00610B2D">
        <w:rPr>
          <w:rFonts w:ascii="Arial" w:eastAsia="Arial Unicode MS" w:hAnsi="Arial" w:cs="Arial"/>
          <w:i/>
          <w:iCs/>
          <w:sz w:val="24"/>
          <w:szCs w:val="24"/>
        </w:rPr>
        <w:t>ᵈ</w:t>
      </w:r>
      <w:r w:rsidR="00610B2D" w:rsidRPr="00610B2D">
        <w:rPr>
          <w:rFonts w:ascii="Arial Unicode MS" w:eastAsia="Arial Unicode MS" w:hAnsi="Arial Unicode MS" w:cs="Arial Unicode MS"/>
          <w:i/>
          <w:iCs/>
          <w:sz w:val="24"/>
          <w:szCs w:val="24"/>
        </w:rPr>
        <w:t xml:space="preserve"> </w:t>
      </w:r>
      <w:r w:rsidR="00610B2D" w:rsidRPr="00610B2D">
        <w:rPr>
          <w:rFonts w:ascii="Arial" w:eastAsia="Arial Unicode MS" w:hAnsi="Arial" w:cs="Arial"/>
          <w:i/>
          <w:iCs/>
          <w:sz w:val="24"/>
          <w:szCs w:val="24"/>
        </w:rPr>
        <w:t>ᵐ</w:t>
      </w:r>
      <w:r w:rsidR="00610B2D" w:rsidRPr="00610B2D">
        <w:rPr>
          <w:rFonts w:ascii="Arial Unicode MS" w:eastAsia="Arial Unicode MS" w:hAnsi="Arial Unicode MS" w:cs="Arial Unicode MS"/>
          <w:i/>
          <w:iCs/>
          <w:sz w:val="24"/>
          <w:szCs w:val="24"/>
        </w:rPr>
        <w:t>b</w:t>
      </w:r>
      <w:r w:rsidR="00610B2D" w:rsidRPr="00610B2D">
        <w:rPr>
          <w:rFonts w:ascii="Arial Unicode MS" w:eastAsia="Arial Unicode MS" w:hAnsi="Arial Unicode MS" w:cs="Arial Unicode MS"/>
          <w:sz w:val="24"/>
          <w:szCs w:val="24"/>
        </w:rPr>
        <w:t xml:space="preserve"> (</w:t>
      </w:r>
      <w:r w:rsidR="00610B2D" w:rsidRPr="00610B2D">
        <w:rPr>
          <w:rFonts w:ascii="Arial Unicode MS" w:eastAsia="Arial Unicode MS" w:hAnsi="Arial Unicode MS" w:cs="Arial Unicode MS"/>
          <w:i/>
          <w:iCs/>
          <w:sz w:val="24"/>
          <w:szCs w:val="24"/>
        </w:rPr>
        <w:t>~ b</w:t>
      </w:r>
      <w:r w:rsidR="00610B2D" w:rsidRPr="00610B2D">
        <w:rPr>
          <w:rFonts w:ascii="Arial Unicode MS" w:eastAsia="Arial Unicode MS" w:hAnsi="Arial Unicode MS" w:cs="Arial Unicode MS"/>
          <w:sz w:val="24"/>
          <w:szCs w:val="24"/>
        </w:rPr>
        <w:t xml:space="preserve">) are pronounced instead. As for the </w:t>
      </w:r>
      <w:r w:rsidR="00610B2D" w:rsidRPr="00610B2D">
        <w:rPr>
          <w:rFonts w:ascii="Arial" w:eastAsia="Arial Unicode MS" w:hAnsi="Arial" w:cs="Arial"/>
          <w:i/>
          <w:iCs/>
          <w:sz w:val="24"/>
          <w:szCs w:val="24"/>
        </w:rPr>
        <w:t>ᵐ</w:t>
      </w:r>
      <w:r w:rsidR="00610B2D" w:rsidRPr="00610B2D">
        <w:rPr>
          <w:rFonts w:ascii="Arial Unicode MS" w:eastAsia="Arial Unicode MS" w:hAnsi="Arial Unicode MS" w:cs="Arial Unicode MS"/>
          <w:i/>
          <w:iCs/>
          <w:sz w:val="24"/>
          <w:szCs w:val="24"/>
        </w:rPr>
        <w:t>b</w:t>
      </w:r>
      <w:r w:rsidR="00610B2D" w:rsidRPr="00610B2D">
        <w:rPr>
          <w:rFonts w:ascii="Arial Unicode MS" w:eastAsia="Arial Unicode MS" w:hAnsi="Arial Unicode MS" w:cs="Arial Unicode MS"/>
          <w:sz w:val="24"/>
          <w:szCs w:val="24"/>
        </w:rPr>
        <w:t xml:space="preserve"> </w:t>
      </w:r>
      <w:r w:rsidR="00610B2D" w:rsidRPr="00610B2D">
        <w:rPr>
          <w:rFonts w:ascii="Arial Unicode MS" w:eastAsia="Arial Unicode MS" w:hAnsi="Arial Unicode MS" w:cs="Arial Unicode MS"/>
          <w:i/>
          <w:iCs/>
          <w:sz w:val="24"/>
          <w:szCs w:val="24"/>
        </w:rPr>
        <w:t>~ b</w:t>
      </w:r>
      <w:r>
        <w:rPr>
          <w:rFonts w:ascii="Arial Unicode MS" w:eastAsia="Arial Unicode MS" w:hAnsi="Arial Unicode MS" w:cs="Arial Unicode MS"/>
          <w:sz w:val="24"/>
          <w:szCs w:val="24"/>
        </w:rPr>
        <w:t xml:space="preserve"> fluctuation, it is stated in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aSCOpErf","properties":{"formattedCitation":"Milanowski 2009: 4","plainCitation":"Milanowski 2009: 4","noteIndex":0},"citationItems":[{"id":616,"uris":["http://zotero.org/groups/2255823/items/S2LSZFN2"],"uri":["http://zotero.org/groups/2255823/items/S2LSZFN2"],"itemData":{"id":616,"type":"manuscript","title":"Nee’aaneegn’. Dictionary for learners. Tetlin dialect of Upper Tanana Athabascan (as derived and updated from the Tetlin Junior Dictionary of 1979)","publisher-place":"Alaska Native Language Archive","event-place":"Alaska Native Language Archive","URL":"http://www.uaf.edu/anla/item.xml?id=UT961MJ2009","author":[{"family":"Milanowski","given":"Paul G."}],"issued":{"date-parts":[["2009",10,13]]},"accessed":{"date-parts":[["2013",1,1]]}},"locator":"4"}],"schema":"https://github.com/citation-style-language/schema/raw/master/csl-citation.json"} </w:instrText>
      </w:r>
      <w:r>
        <w:rPr>
          <w:rFonts w:ascii="Arial Unicode MS" w:eastAsia="Arial Unicode MS" w:hAnsi="Arial Unicode MS" w:cs="Arial Unicode MS"/>
          <w:sz w:val="24"/>
          <w:szCs w:val="24"/>
        </w:rPr>
        <w:fldChar w:fldCharType="separate"/>
      </w:r>
      <w:r w:rsidRPr="004C7661">
        <w:rPr>
          <w:rFonts w:ascii="Arial Unicode MS" w:eastAsia="Arial Unicode MS" w:hAnsi="Arial Unicode MS" w:cs="Arial Unicode MS"/>
          <w:sz w:val="24"/>
        </w:rPr>
        <w:t>Milanowski 2009: 4</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xml:space="preserve"> that the character </w:t>
      </w:r>
      <w:r w:rsidR="00720A34">
        <w:rPr>
          <w:rFonts w:ascii="Cambria Math" w:eastAsia="Arial Unicode MS" w:hAnsi="Cambria Math" w:cs="Cambria Math"/>
          <w:sz w:val="24"/>
          <w:szCs w:val="24"/>
        </w:rPr>
        <w:t>⟨</w:t>
      </w:r>
      <w:r w:rsidR="00610B2D" w:rsidRPr="00610B2D">
        <w:rPr>
          <w:rFonts w:ascii="Arial Unicode MS" w:eastAsia="Arial Unicode MS" w:hAnsi="Arial Unicode MS" w:cs="Arial Unicode MS"/>
          <w:sz w:val="24"/>
          <w:szCs w:val="24"/>
        </w:rPr>
        <w:t>b</w:t>
      </w:r>
      <w:r w:rsidR="00720A34">
        <w:rPr>
          <w:rFonts w:ascii="Cambria Math" w:eastAsia="Arial Unicode MS" w:hAnsi="Cambria Math" w:cs="Cambria Math"/>
          <w:sz w:val="24"/>
          <w:szCs w:val="24"/>
        </w:rPr>
        <w:t>⟩</w:t>
      </w:r>
      <w:r w:rsidR="00610B2D" w:rsidRPr="00610B2D">
        <w:rPr>
          <w:rFonts w:ascii="Arial Unicode MS" w:eastAsia="Arial Unicode MS" w:hAnsi="Arial Unicode MS" w:cs="Arial Unicode MS"/>
          <w:sz w:val="24"/>
          <w:szCs w:val="24"/>
        </w:rPr>
        <w:t xml:space="preserve"> is pronounced </w:t>
      </w:r>
      <w:r w:rsidR="00610B2D" w:rsidRPr="00610B2D">
        <w:rPr>
          <w:rFonts w:ascii="Arial Unicode MS" w:eastAsia="Arial Unicode MS" w:hAnsi="Arial Unicode MS" w:cs="Arial Unicode MS"/>
          <w:i/>
          <w:iCs/>
          <w:sz w:val="24"/>
          <w:szCs w:val="24"/>
        </w:rPr>
        <w:t>b</w:t>
      </w:r>
      <w:r w:rsidR="00610B2D" w:rsidRPr="00610B2D">
        <w:rPr>
          <w:rFonts w:ascii="Arial Unicode MS" w:eastAsia="Arial Unicode MS" w:hAnsi="Arial Unicode MS" w:cs="Arial Unicode MS"/>
          <w:sz w:val="24"/>
          <w:szCs w:val="24"/>
        </w:rPr>
        <w:t xml:space="preserve"> word-initially and </w:t>
      </w:r>
      <w:r w:rsidR="00610B2D" w:rsidRPr="00610B2D">
        <w:rPr>
          <w:rFonts w:ascii="Arial" w:eastAsia="Arial Unicode MS" w:hAnsi="Arial" w:cs="Arial"/>
          <w:i/>
          <w:iCs/>
          <w:sz w:val="24"/>
          <w:szCs w:val="24"/>
        </w:rPr>
        <w:t>ᵐ</w:t>
      </w:r>
      <w:r w:rsidR="00610B2D" w:rsidRPr="00610B2D">
        <w:rPr>
          <w:rFonts w:ascii="Arial Unicode MS" w:eastAsia="Arial Unicode MS" w:hAnsi="Arial Unicode MS" w:cs="Arial Unicode MS"/>
          <w:i/>
          <w:iCs/>
          <w:sz w:val="24"/>
          <w:szCs w:val="24"/>
        </w:rPr>
        <w:t>b</w:t>
      </w:r>
      <w:r w:rsidR="00610B2D" w:rsidRPr="00610B2D">
        <w:rPr>
          <w:rFonts w:ascii="Arial Unicode MS" w:eastAsia="Arial Unicode MS" w:hAnsi="Arial Unicode MS" w:cs="Arial Unicode MS"/>
          <w:sz w:val="24"/>
          <w:szCs w:val="24"/>
        </w:rPr>
        <w:t xml:space="preserve"> elsewhere.</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9. At least some velar consonants are shifted back toward the uvular zone, i.e., </w:t>
      </w:r>
      <w:r w:rsidRPr="00610B2D">
        <w:rPr>
          <w:rFonts w:ascii="Arial Unicode MS" w:eastAsia="Arial Unicode MS" w:hAnsi="Arial Unicode MS" w:cs="Arial Unicode MS"/>
          <w:i/>
          <w:iCs/>
          <w:sz w:val="24"/>
          <w:szCs w:val="24"/>
        </w:rPr>
        <w:t>ḵ x̱</w:t>
      </w:r>
      <w:r w:rsidR="00130CDB">
        <w:rPr>
          <w:rFonts w:ascii="Arial Unicode MS" w:eastAsia="Arial Unicode MS" w:hAnsi="Arial Unicode MS" w:cs="Arial Unicode MS"/>
          <w:sz w:val="24"/>
          <w:szCs w:val="24"/>
        </w:rPr>
        <w:t xml:space="preserve"> etc. (</w:t>
      </w:r>
      <w:r w:rsidR="00130CDB">
        <w:rPr>
          <w:rFonts w:ascii="Arial Unicode MS" w:eastAsia="Arial Unicode MS" w:hAnsi="Arial Unicode MS" w:cs="Arial Unicode MS"/>
          <w:sz w:val="24"/>
          <w:szCs w:val="24"/>
        </w:rPr>
        <w:fldChar w:fldCharType="begin"/>
      </w:r>
      <w:r w:rsidR="00130CDB">
        <w:rPr>
          <w:rFonts w:ascii="Arial Unicode MS" w:eastAsia="Arial Unicode MS" w:hAnsi="Arial Unicode MS" w:cs="Arial Unicode MS"/>
          <w:sz w:val="24"/>
          <w:szCs w:val="24"/>
        </w:rPr>
        <w:instrText xml:space="preserve"> ADDIN ZOTERO_ITEM CSL_CITATION {"citationID":"YUIRVRI2","properties":{"formattedCitation":"Minoura 1994: 166; Milanowski 2009: 5","plainCitation":"Minoura 1994: 166; Milanowski 2009: 5","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66"},{"id":616,"uris":["http://zotero.org/groups/2255823/items/S2LSZFN2"],"uri":["http://zotero.org/groups/2255823/items/S2LSZFN2"],"itemData":{"id":616,"type":"manuscript","title":"Nee’aaneegn’. Dictionary for learners. Tetlin dialect of Upper Tanana Athabascan (as derived and updated from the Tetlin Junior Dictionary of 1979)","publisher-place":"Alaska Native Language Archive","event-place":"Alaska Native Language Archive","URL":"http://www.uaf.edu/anla/item.xml?id=UT961MJ2009","author":[{"family":"Milanowski","given":"Paul G."}],"issued":{"date-parts":[["2009",10,13]]},"accessed":{"date-parts":[["2013",1,1]]}},"locator":"5"}],"schema":"https://github.com/citation-style-language/schema/raw/master/csl-citation.json"} </w:instrText>
      </w:r>
      <w:r w:rsidR="00130CDB">
        <w:rPr>
          <w:rFonts w:ascii="Arial Unicode MS" w:eastAsia="Arial Unicode MS" w:hAnsi="Arial Unicode MS" w:cs="Arial Unicode MS"/>
          <w:sz w:val="24"/>
          <w:szCs w:val="24"/>
        </w:rPr>
        <w:fldChar w:fldCharType="separate"/>
      </w:r>
      <w:r w:rsidR="00130CDB" w:rsidRPr="00130CDB">
        <w:rPr>
          <w:rFonts w:ascii="Arial Unicode MS" w:eastAsia="Arial Unicode MS" w:hAnsi="Arial Unicode MS" w:cs="Arial Unicode MS"/>
          <w:sz w:val="24"/>
        </w:rPr>
        <w:t>Minoura 1994: 166; Milanowski 2009: 5</w:t>
      </w:r>
      <w:r w:rsidR="00130CDB">
        <w:rPr>
          <w:rFonts w:ascii="Arial Unicode MS" w:eastAsia="Arial Unicode MS" w:hAnsi="Arial Unicode MS" w:cs="Arial Unicode MS"/>
          <w:sz w:val="24"/>
          <w:szCs w:val="24"/>
        </w:rPr>
        <w:fldChar w:fldCharType="end"/>
      </w:r>
      <w:r w:rsidR="00130CDB">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Additionally, the stops </w:t>
      </w:r>
      <w:r w:rsidRPr="00610B2D">
        <w:rPr>
          <w:rFonts w:ascii="Arial Unicode MS" w:eastAsia="Arial Unicode MS" w:hAnsi="Arial Unicode MS" w:cs="Arial Unicode MS"/>
          <w:i/>
          <w:iCs/>
          <w:sz w:val="24"/>
          <w:szCs w:val="24"/>
        </w:rPr>
        <w:t>k kʰ</w:t>
      </w:r>
      <w:r w:rsidRPr="00610B2D">
        <w:rPr>
          <w:rFonts w:ascii="Arial Unicode MS" w:eastAsia="Arial Unicode MS" w:hAnsi="Arial Unicode MS" w:cs="Arial Unicode MS"/>
          <w:sz w:val="24"/>
          <w:szCs w:val="24"/>
        </w:rPr>
        <w:t xml:space="preserve"> can be pronounced as affricates </w:t>
      </w:r>
      <w:r w:rsidRPr="00610B2D">
        <w:rPr>
          <w:rFonts w:ascii="Arial Unicode MS" w:eastAsia="Arial Unicode MS" w:hAnsi="Arial Unicode MS" w:cs="Arial Unicode MS"/>
          <w:i/>
          <w:iCs/>
          <w:sz w:val="24"/>
          <w:szCs w:val="24"/>
        </w:rPr>
        <w:t>kx kxʰ</w:t>
      </w:r>
      <w:r w:rsidR="00130CDB">
        <w:rPr>
          <w:rFonts w:ascii="Arial Unicode MS" w:eastAsia="Arial Unicode MS" w:hAnsi="Arial Unicode MS" w:cs="Arial Unicode MS"/>
          <w:sz w:val="24"/>
          <w:szCs w:val="24"/>
        </w:rPr>
        <w:t xml:space="preserve"> (</w:t>
      </w:r>
      <w:r w:rsidR="00130CDB">
        <w:rPr>
          <w:rFonts w:ascii="Arial Unicode MS" w:eastAsia="Arial Unicode MS" w:hAnsi="Arial Unicode MS" w:cs="Arial Unicode MS"/>
          <w:sz w:val="24"/>
          <w:szCs w:val="24"/>
        </w:rPr>
        <w:fldChar w:fldCharType="begin"/>
      </w:r>
      <w:r w:rsidR="00130CDB">
        <w:rPr>
          <w:rFonts w:ascii="Arial Unicode MS" w:eastAsia="Arial Unicode MS" w:hAnsi="Arial Unicode MS" w:cs="Arial Unicode MS"/>
          <w:sz w:val="24"/>
          <w:szCs w:val="24"/>
        </w:rPr>
        <w:instrText xml:space="preserve"> ADDIN ZOTERO_ITEM CSL_CITATION {"citationID":"26vOwsPk","properties":{"formattedCitation":"Minoura 1994: 166","plainCitation":"Minoura 1994: 166","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66"}],"schema":"https://github.com/citation-style-language/schema/raw/master/csl-citation.json"} </w:instrText>
      </w:r>
      <w:r w:rsidR="00130CDB">
        <w:rPr>
          <w:rFonts w:ascii="Arial Unicode MS" w:eastAsia="Arial Unicode MS" w:hAnsi="Arial Unicode MS" w:cs="Arial Unicode MS"/>
          <w:sz w:val="24"/>
          <w:szCs w:val="24"/>
        </w:rPr>
        <w:fldChar w:fldCharType="separate"/>
      </w:r>
      <w:r w:rsidR="00130CDB" w:rsidRPr="00130CDB">
        <w:rPr>
          <w:rFonts w:ascii="Arial Unicode MS" w:eastAsia="Arial Unicode MS" w:hAnsi="Arial Unicode MS" w:cs="Arial Unicode MS"/>
          <w:sz w:val="24"/>
        </w:rPr>
        <w:t>Minoura 1994: 166</w:t>
      </w:r>
      <w:r w:rsidR="00130CDB">
        <w:rPr>
          <w:rFonts w:ascii="Arial Unicode MS" w:eastAsia="Arial Unicode MS" w:hAnsi="Arial Unicode MS" w:cs="Arial Unicode MS"/>
          <w:sz w:val="24"/>
          <w:szCs w:val="24"/>
        </w:rPr>
        <w:fldChar w:fldCharType="end"/>
      </w:r>
      <w:r w:rsidR="00130CDB">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0. Initial vowels are normally modified by prothetic </w:t>
      </w:r>
      <w:r w:rsidRPr="00610B2D">
        <w:rPr>
          <w:rFonts w:ascii="Arial Unicode MS" w:eastAsia="Arial Unicode MS" w:hAnsi="Arial Unicode MS" w:cs="Arial Unicode MS"/>
          <w:i/>
          <w:iCs/>
          <w:sz w:val="24"/>
          <w:szCs w:val="24"/>
        </w:rPr>
        <w:t xml:space="preserve">ʔ- </w:t>
      </w:r>
      <w:r w:rsidRPr="00610B2D">
        <w:rPr>
          <w:rFonts w:ascii="Arial Unicode MS" w:eastAsia="Arial Unicode MS" w:hAnsi="Arial Unicode MS" w:cs="Arial Unicode MS"/>
          <w:sz w:val="24"/>
          <w:szCs w:val="24"/>
        </w:rPr>
        <w:t>(not noted ort</w:t>
      </w:r>
      <w:r w:rsidR="00130CDB">
        <w:rPr>
          <w:rFonts w:ascii="Arial Unicode MS" w:eastAsia="Arial Unicode MS" w:hAnsi="Arial Unicode MS" w:cs="Arial Unicode MS"/>
          <w:sz w:val="24"/>
          <w:szCs w:val="24"/>
        </w:rPr>
        <w:t>hographically), but not always (</w:t>
      </w:r>
      <w:r w:rsidR="00130CDB">
        <w:rPr>
          <w:rFonts w:ascii="Arial Unicode MS" w:eastAsia="Arial Unicode MS" w:hAnsi="Arial Unicode MS" w:cs="Arial Unicode MS"/>
          <w:sz w:val="24"/>
          <w:szCs w:val="24"/>
        </w:rPr>
        <w:fldChar w:fldCharType="begin"/>
      </w:r>
      <w:r w:rsidR="00130CDB">
        <w:rPr>
          <w:rFonts w:ascii="Arial Unicode MS" w:eastAsia="Arial Unicode MS" w:hAnsi="Arial Unicode MS" w:cs="Arial Unicode MS"/>
          <w:sz w:val="24"/>
          <w:szCs w:val="24"/>
        </w:rPr>
        <w:instrText xml:space="preserve"> ADDIN ZOTERO_ITEM CSL_CITATION {"citationID":"j39BLXhl","properties":{"formattedCitation":"Minoura 1994: 166, 168","plainCitation":"Minoura 1994: 166, 168","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66, 168"}],"schema":"https://github.com/citation-style-language/schema/raw/master/csl-citation.json"} </w:instrText>
      </w:r>
      <w:r w:rsidR="00130CDB">
        <w:rPr>
          <w:rFonts w:ascii="Arial Unicode MS" w:eastAsia="Arial Unicode MS" w:hAnsi="Arial Unicode MS" w:cs="Arial Unicode MS"/>
          <w:sz w:val="24"/>
          <w:szCs w:val="24"/>
        </w:rPr>
        <w:fldChar w:fldCharType="separate"/>
      </w:r>
      <w:r w:rsidR="00130CDB" w:rsidRPr="00130CDB">
        <w:rPr>
          <w:rFonts w:ascii="Arial Unicode MS" w:eastAsia="Arial Unicode MS" w:hAnsi="Arial Unicode MS" w:cs="Arial Unicode MS"/>
          <w:sz w:val="24"/>
        </w:rPr>
        <w:t>Minoura 1994: 166, 168</w:t>
      </w:r>
      <w:r w:rsidR="00130CDB">
        <w:rPr>
          <w:rFonts w:ascii="Arial Unicode MS" w:eastAsia="Arial Unicode MS" w:hAnsi="Arial Unicode MS" w:cs="Arial Unicode MS"/>
          <w:sz w:val="24"/>
          <w:szCs w:val="24"/>
        </w:rPr>
        <w:fldChar w:fldCharType="end"/>
      </w:r>
      <w:r w:rsidR="00130CDB">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The exceptions are the possessive prefixes </w:t>
      </w:r>
      <w:r w:rsidRPr="00610B2D">
        <w:rPr>
          <w:rFonts w:ascii="Arial Unicode MS" w:eastAsia="Arial Unicode MS" w:hAnsi="Arial Unicode MS" w:cs="Arial Unicode MS"/>
          <w:i/>
          <w:iCs/>
          <w:sz w:val="24"/>
          <w:szCs w:val="24"/>
        </w:rPr>
        <w:t xml:space="preserve">u- </w:t>
      </w:r>
      <w:r w:rsidRPr="00610B2D">
        <w:rPr>
          <w:rFonts w:ascii="Arial Unicode MS" w:eastAsia="Arial Unicode MS" w:hAnsi="Arial Unicode MS" w:cs="Arial Unicode MS"/>
          <w:sz w:val="24"/>
          <w:szCs w:val="24"/>
        </w:rPr>
        <w:t xml:space="preserve">and </w:t>
      </w:r>
      <w:r w:rsidRPr="00610B2D">
        <w:rPr>
          <w:rFonts w:ascii="Arial Unicode MS" w:eastAsia="Arial Unicode MS" w:hAnsi="Arial Unicode MS" w:cs="Arial Unicode MS"/>
          <w:i/>
          <w:iCs/>
          <w:sz w:val="24"/>
          <w:szCs w:val="24"/>
        </w:rPr>
        <w:t>i-</w:t>
      </w:r>
      <w:r w:rsidRPr="00610B2D">
        <w:rPr>
          <w:rFonts w:ascii="Arial Unicode MS" w:eastAsia="Arial Unicode MS" w:hAnsi="Arial Unicode MS" w:cs="Arial Unicode MS"/>
          <w:sz w:val="24"/>
          <w:szCs w:val="24"/>
        </w:rPr>
        <w:t xml:space="preserve"> which lack </w:t>
      </w:r>
      <w:r w:rsidRPr="00610B2D">
        <w:rPr>
          <w:rFonts w:ascii="Arial Unicode MS" w:eastAsia="Arial Unicode MS" w:hAnsi="Arial Unicode MS" w:cs="Arial Unicode MS"/>
          <w:i/>
          <w:iCs/>
          <w:sz w:val="24"/>
          <w:szCs w:val="24"/>
        </w:rPr>
        <w:t>ʔ-</w:t>
      </w:r>
      <w:r w:rsidRPr="00610B2D">
        <w:rPr>
          <w:rFonts w:ascii="Arial Unicode MS" w:eastAsia="Arial Unicode MS" w:hAnsi="Arial Unicode MS" w:cs="Arial Unicode MS"/>
          <w:sz w:val="24"/>
          <w:szCs w:val="24"/>
        </w:rPr>
        <w:t xml:space="preserve"> (possessive </w:t>
      </w:r>
      <w:r w:rsidRPr="00610B2D">
        <w:rPr>
          <w:rFonts w:ascii="Arial Unicode MS" w:eastAsia="Arial Unicode MS" w:hAnsi="Arial Unicode MS" w:cs="Arial Unicode MS"/>
          <w:i/>
          <w:iCs/>
          <w:sz w:val="24"/>
          <w:szCs w:val="24"/>
        </w:rPr>
        <w:t>u-</w:t>
      </w:r>
      <w:r w:rsidRPr="00610B2D">
        <w:rPr>
          <w:rFonts w:ascii="Arial Unicode MS" w:eastAsia="Arial Unicode MS" w:hAnsi="Arial Unicode MS" w:cs="Arial Unicode MS"/>
          <w:sz w:val="24"/>
          <w:szCs w:val="24"/>
        </w:rPr>
        <w:t xml:space="preserve"> can be orthographically represented as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wu-</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w:t>
      </w:r>
    </w:p>
    <w:p w:rsidR="00802EEE"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11. In addition to the monophthongs listed above, there are seve</w:t>
      </w:r>
      <w:r w:rsidR="00130CDB">
        <w:rPr>
          <w:rFonts w:ascii="Arial Unicode MS" w:eastAsia="Arial Unicode MS" w:hAnsi="Arial Unicode MS" w:cs="Arial Unicode MS"/>
          <w:sz w:val="24"/>
          <w:szCs w:val="24"/>
        </w:rPr>
        <w:t>ral diphthongs in Upper Tanana (</w:t>
      </w:r>
      <w:r w:rsidR="00130CDB">
        <w:rPr>
          <w:rFonts w:ascii="Arial Unicode MS" w:eastAsia="Arial Unicode MS" w:hAnsi="Arial Unicode MS" w:cs="Arial Unicode MS"/>
          <w:sz w:val="24"/>
          <w:szCs w:val="24"/>
        </w:rPr>
        <w:fldChar w:fldCharType="begin"/>
      </w:r>
      <w:r w:rsidR="00130CDB">
        <w:rPr>
          <w:rFonts w:ascii="Arial Unicode MS" w:eastAsia="Arial Unicode MS" w:hAnsi="Arial Unicode MS" w:cs="Arial Unicode MS"/>
          <w:sz w:val="24"/>
          <w:szCs w:val="24"/>
        </w:rPr>
        <w:instrText xml:space="preserve"> ADDIN ZOTERO_ITEM CSL_CITATION {"citationID":"HSzNQ3RV","properties":{"formattedCitation":"Minoura 1994: 163","plainCitation":"Minoura 1994: 163","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63"}],"schema":"https://github.com/citation-style-language/schema/raw/master/csl-citation.json"} </w:instrText>
      </w:r>
      <w:r w:rsidR="00130CDB">
        <w:rPr>
          <w:rFonts w:ascii="Arial Unicode MS" w:eastAsia="Arial Unicode MS" w:hAnsi="Arial Unicode MS" w:cs="Arial Unicode MS"/>
          <w:sz w:val="24"/>
          <w:szCs w:val="24"/>
        </w:rPr>
        <w:fldChar w:fldCharType="separate"/>
      </w:r>
      <w:r w:rsidR="00130CDB" w:rsidRPr="00130CDB">
        <w:rPr>
          <w:rFonts w:ascii="Arial Unicode MS" w:eastAsia="Arial Unicode MS" w:hAnsi="Arial Unicode MS" w:cs="Arial Unicode MS"/>
          <w:sz w:val="24"/>
        </w:rPr>
        <w:t>Minoura 1994: 163</w:t>
      </w:r>
      <w:r w:rsidR="00130CDB">
        <w:rPr>
          <w:rFonts w:ascii="Arial Unicode MS" w:eastAsia="Arial Unicode MS" w:hAnsi="Arial Unicode MS" w:cs="Arial Unicode MS"/>
          <w:sz w:val="24"/>
          <w:szCs w:val="24"/>
        </w:rPr>
        <w:fldChar w:fldCharType="end"/>
      </w:r>
      <w:r w:rsidR="00130CDB">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12. Pitch accent, i.e. tonal opposition is retained in the Canadian, Scottie Creek and Northway dialects, eroded</w:t>
      </w:r>
      <w:r w:rsidR="009F2FB6">
        <w:rPr>
          <w:rFonts w:ascii="Arial Unicode MS" w:eastAsia="Arial Unicode MS" w:hAnsi="Arial Unicode MS" w:cs="Arial Unicode MS"/>
          <w:sz w:val="24"/>
          <w:szCs w:val="24"/>
        </w:rPr>
        <w:t xml:space="preserve"> in Nabesna and lost in Tetlin (</w:t>
      </w:r>
      <w:r w:rsidR="009F2FB6">
        <w:rPr>
          <w:rFonts w:ascii="Arial Unicode MS" w:eastAsia="Arial Unicode MS" w:hAnsi="Arial Unicode MS" w:cs="Arial Unicode MS"/>
          <w:sz w:val="24"/>
          <w:szCs w:val="24"/>
        </w:rPr>
        <w:fldChar w:fldCharType="begin"/>
      </w:r>
      <w:r w:rsidR="009F2FB6">
        <w:rPr>
          <w:rFonts w:ascii="Arial Unicode MS" w:eastAsia="Arial Unicode MS" w:hAnsi="Arial Unicode MS" w:cs="Arial Unicode MS"/>
          <w:sz w:val="24"/>
          <w:szCs w:val="24"/>
        </w:rPr>
        <w:instrText xml:space="preserve"> ADDIN ZOTERO_ITEM CSL_CITATION {"citationID":"DuK05hFt","properties":{"formattedCitation":"Minoura 1994: 178","plainCitation":"Minoura 1994: 178","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78"}],"schema":"https://github.com/citation-style-language/schema/raw/master/csl-citation.json"} </w:instrText>
      </w:r>
      <w:r w:rsidR="009F2FB6">
        <w:rPr>
          <w:rFonts w:ascii="Arial Unicode MS" w:eastAsia="Arial Unicode MS" w:hAnsi="Arial Unicode MS" w:cs="Arial Unicode MS"/>
          <w:sz w:val="24"/>
          <w:szCs w:val="24"/>
        </w:rPr>
        <w:fldChar w:fldCharType="separate"/>
      </w:r>
      <w:r w:rsidR="009F2FB6" w:rsidRPr="009F2FB6">
        <w:rPr>
          <w:rFonts w:ascii="Arial Unicode MS" w:eastAsia="Arial Unicode MS" w:hAnsi="Arial Unicode MS" w:cs="Arial Unicode MS"/>
          <w:sz w:val="24"/>
        </w:rPr>
        <w:t>Minoura 1994: 178</w:t>
      </w:r>
      <w:r w:rsidR="009F2FB6">
        <w:rPr>
          <w:rFonts w:ascii="Arial Unicode MS" w:eastAsia="Arial Unicode MS" w:hAnsi="Arial Unicode MS" w:cs="Arial Unicode MS"/>
          <w:sz w:val="24"/>
          <w:szCs w:val="24"/>
        </w:rPr>
        <w:fldChar w:fldCharType="end"/>
      </w:r>
      <w:r w:rsidR="009F2FB6">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The low tone is marked, whereas the high one is unmarked or neutra</w:t>
      </w:r>
      <w:r w:rsidR="009F2FB6">
        <w:rPr>
          <w:rFonts w:ascii="Arial Unicode MS" w:eastAsia="Arial Unicode MS" w:hAnsi="Arial Unicode MS" w:cs="Arial Unicode MS"/>
          <w:sz w:val="24"/>
          <w:szCs w:val="24"/>
        </w:rPr>
        <w:t xml:space="preserve">l. For tonal assimilation, see </w:t>
      </w:r>
      <w:r w:rsidR="009F2FB6">
        <w:rPr>
          <w:rFonts w:ascii="Arial Unicode MS" w:eastAsia="Arial Unicode MS" w:hAnsi="Arial Unicode MS" w:cs="Arial Unicode MS"/>
          <w:sz w:val="24"/>
          <w:szCs w:val="24"/>
        </w:rPr>
        <w:fldChar w:fldCharType="begin"/>
      </w:r>
      <w:r w:rsidR="009F2FB6">
        <w:rPr>
          <w:rFonts w:ascii="Arial Unicode MS" w:eastAsia="Arial Unicode MS" w:hAnsi="Arial Unicode MS" w:cs="Arial Unicode MS"/>
          <w:sz w:val="24"/>
          <w:szCs w:val="24"/>
        </w:rPr>
        <w:instrText xml:space="preserve"> ADDIN ZOTERO_ITEM CSL_CITATION {"citationID":"icHP1WbZ","properties":{"formattedCitation":"Minoura 1994: 178","plainCitation":"Minoura 1994: 178","noteIndex":0},"citationItems":[{"id":618,"uris":["http://zotero.org/groups/2255823/items/I6B8TT7H"],"uri":["http://zotero.org/groups/2255823/items/I6B8TT7H"],"itemData":{"id":618,"type":"chapter","title":"A comparative phonology of the Upper Tanana Athabaskan dialects","container-title":"Languages of the North Pacific Rim","collection-title":"Hokkaido University Publications in Linguistics","collection-number":"7","publisher":"Hokkaido University","publisher-place":"Saporo","page":"159-196","event-place":"Saporo","author":[{"family":"Minoura","given":"Nobukatsu"}],"editor":[{"family":"Miyaoka","given":"Osahito"}],"issued":{"date-parts":[["1994"]]}},"locator":"178"}],"schema":"https://github.com/citation-style-language/schema/raw/master/csl-citation.json"} </w:instrText>
      </w:r>
      <w:r w:rsidR="009F2FB6">
        <w:rPr>
          <w:rFonts w:ascii="Arial Unicode MS" w:eastAsia="Arial Unicode MS" w:hAnsi="Arial Unicode MS" w:cs="Arial Unicode MS"/>
          <w:sz w:val="24"/>
          <w:szCs w:val="24"/>
        </w:rPr>
        <w:fldChar w:fldCharType="separate"/>
      </w:r>
      <w:r w:rsidR="009F2FB6" w:rsidRPr="009F2FB6">
        <w:rPr>
          <w:rFonts w:ascii="Arial Unicode MS" w:eastAsia="Arial Unicode MS" w:hAnsi="Arial Unicode MS" w:cs="Arial Unicode MS"/>
          <w:sz w:val="24"/>
        </w:rPr>
        <w:t>Minoura 1994: 178</w:t>
      </w:r>
      <w:r w:rsidR="009F2FB6">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t>Lower Tanana (Minto)</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The Lower Tanana language consists of three closely related dialects: Minto (Minto-Nenana), Salcha (Salcha-Goodpaster), Chena </w:t>
      </w:r>
      <w:r w:rsidR="002D64FE">
        <w:rPr>
          <w:rFonts w:ascii="Arial Unicode MS" w:eastAsia="Arial Unicode MS" w:hAnsi="Arial Unicode MS" w:cs="Arial Unicode MS"/>
          <w:sz w:val="24"/>
          <w:szCs w:val="24"/>
        </w:rPr>
        <w:t>(</w:t>
      </w:r>
      <w:r w:rsidR="002D64FE">
        <w:rPr>
          <w:rFonts w:ascii="Arial Unicode MS" w:eastAsia="Arial Unicode MS" w:hAnsi="Arial Unicode MS" w:cs="Arial Unicode MS"/>
          <w:sz w:val="24"/>
          <w:szCs w:val="24"/>
        </w:rPr>
        <w:fldChar w:fldCharType="begin"/>
      </w:r>
      <w:r w:rsidR="002D64FE">
        <w:rPr>
          <w:rFonts w:ascii="Arial Unicode MS" w:eastAsia="Arial Unicode MS" w:hAnsi="Arial Unicode MS" w:cs="Arial Unicode MS"/>
          <w:sz w:val="24"/>
          <w:szCs w:val="24"/>
        </w:rPr>
        <w:instrText xml:space="preserve"> ADDIN ZOTERO_ITEM CSL_CITATION {"citationID":"9hWzkvT2","properties":{"formattedCitation":"Urschel 2006: 4","plainCitation":"Urschel 2006: 4","noteIndex":0},"citationItems":[{"id":633,"uris":["http://zotero.org/groups/2255823/items/S9FLBDXZ"],"uri":["http://zotero.org/groups/2255823/items/S9FLBDXZ"],"itemData":{"id":633,"type":"thesis","title":"Lower Tanana Athabascan verb paradigms","publisher":"University of Alaska","publisher-place":"Fairbanks","genre":"Unpublished MA thesis","event-place":"Fairbanks","author":[{"family":"Urschel","given":"Janna"}],"issued":{"date-parts":[["2006"]]}},"locator":"4"}],"schema":"https://github.com/citation-style-language/schema/raw/master/csl-citation.json"} </w:instrText>
      </w:r>
      <w:r w:rsidR="002D64FE">
        <w:rPr>
          <w:rFonts w:ascii="Arial Unicode MS" w:eastAsia="Arial Unicode MS" w:hAnsi="Arial Unicode MS" w:cs="Arial Unicode MS"/>
          <w:sz w:val="24"/>
          <w:szCs w:val="24"/>
        </w:rPr>
        <w:fldChar w:fldCharType="separate"/>
      </w:r>
      <w:r w:rsidR="002D64FE" w:rsidRPr="002D64FE">
        <w:rPr>
          <w:rFonts w:ascii="Arial Unicode MS" w:eastAsia="Arial Unicode MS" w:hAnsi="Arial Unicode MS" w:cs="Arial Unicode MS"/>
          <w:sz w:val="24"/>
        </w:rPr>
        <w:t>Urschel 2006: 4</w:t>
      </w:r>
      <w:r w:rsidR="002D64FE">
        <w:rPr>
          <w:rFonts w:ascii="Arial Unicode MS" w:eastAsia="Arial Unicode MS" w:hAnsi="Arial Unicode MS" w:cs="Arial Unicode MS"/>
          <w:sz w:val="24"/>
          <w:szCs w:val="24"/>
        </w:rPr>
        <w:fldChar w:fldCharType="end"/>
      </w:r>
      <w:r w:rsidR="002D64FE">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Out of these, Salcha and </w:t>
      </w:r>
      <w:r w:rsidRPr="00610B2D">
        <w:rPr>
          <w:rFonts w:ascii="Arial Unicode MS" w:eastAsia="Arial Unicode MS" w:hAnsi="Arial Unicode MS" w:cs="Arial Unicode MS"/>
          <w:sz w:val="24"/>
          <w:szCs w:val="24"/>
        </w:rPr>
        <w:lastRenderedPageBreak/>
        <w:t>Chena are recently extinct, but Minto is still spoken. Available lexicographic data are sufficient for the compilation of one list for the Minto dialec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The primary lexicographic source for the Minto dialect </w:t>
      </w:r>
      <w:r w:rsidR="00A12B42">
        <w:rPr>
          <w:rFonts w:ascii="Arial Unicode MS" w:eastAsia="Arial Unicode MS" w:hAnsi="Arial Unicode MS" w:cs="Arial Unicode MS"/>
          <w:sz w:val="24"/>
          <w:szCs w:val="24"/>
        </w:rPr>
        <w:t xml:space="preserve">are the dictionaries </w:t>
      </w:r>
      <w:r w:rsidR="00A12B42">
        <w:rPr>
          <w:rFonts w:ascii="Arial Unicode MS" w:eastAsia="Arial Unicode MS" w:hAnsi="Arial Unicode MS" w:cs="Arial Unicode MS"/>
          <w:sz w:val="24"/>
          <w:szCs w:val="24"/>
        </w:rPr>
        <w:fldChar w:fldCharType="begin"/>
      </w:r>
      <w:r w:rsidR="00A12B42">
        <w:rPr>
          <w:rFonts w:ascii="Arial Unicode MS" w:eastAsia="Arial Unicode MS" w:hAnsi="Arial Unicode MS" w:cs="Arial Unicode MS"/>
          <w:sz w:val="24"/>
          <w:szCs w:val="24"/>
        </w:rPr>
        <w:instrText xml:space="preserve"> ADDIN ZOTERO_ITEM CSL_CITATION {"citationID":"ro68rJlo","properties":{"formattedCitation":"Kari 1994; Tuttle 2009","plainCitation":"Kari 1994; Tuttle 2009","noteIndex":0},"citationItems":[{"id":624,"uris":["http://zotero.org/groups/2255823/items/GWK64EC3"],"uri":["http://zotero.org/groups/2255823/items/GWK64EC3"],"itemData":{"id":624,"type":"manuscript","title":"Lower Tanana Athabaskan dictionary","publisher-place":"Alaska Native Language Center","event-place":"Alaska Native Language Center","URL":"http://www.uaf.edu/anla/item.xml?id=TNMN981K1994b","author":[{"family":"Kari","given":"James"}],"issued":{"date-parts":[["1994"]]},"accessed":{"date-parts":[["2013",1,1]]}}},{"id":631,"uris":["http://zotero.org/groups/2255823/items/G2QU79L7"],"uri":["http://zotero.org/groups/2255823/items/G2QU79L7"],"itemData":{"id":631,"type":"book","title":"Minto Lower Tanana Athabascan pocket dictionary","publisher":"Alaska Native Language Center","publisher-place":"Fairbanks","event-place":"Fairbanks","author":[{"family":"Tuttle","given":"Siri"}],"issued":{"date-parts":[["2009"]]}}}],"schema":"https://github.com/citation-style-language/schema/raw/master/csl-citation.json"} </w:instrText>
      </w:r>
      <w:r w:rsidR="00A12B42">
        <w:rPr>
          <w:rFonts w:ascii="Arial Unicode MS" w:eastAsia="Arial Unicode MS" w:hAnsi="Arial Unicode MS" w:cs="Arial Unicode MS"/>
          <w:sz w:val="24"/>
          <w:szCs w:val="24"/>
        </w:rPr>
        <w:fldChar w:fldCharType="separate"/>
      </w:r>
      <w:r w:rsidR="00A12B42" w:rsidRPr="00A12B42">
        <w:rPr>
          <w:rFonts w:ascii="Arial Unicode MS" w:eastAsia="Arial Unicode MS" w:hAnsi="Arial Unicode MS" w:cs="Arial Unicode MS"/>
          <w:sz w:val="24"/>
        </w:rPr>
        <w:t>Kari 1994; Tuttle 2009</w:t>
      </w:r>
      <w:r w:rsidR="00A12B42">
        <w:rPr>
          <w:rFonts w:ascii="Arial Unicode MS" w:eastAsia="Arial Unicode MS" w:hAnsi="Arial Unicode MS" w:cs="Arial Unicode MS"/>
          <w:sz w:val="24"/>
          <w:szCs w:val="24"/>
        </w:rPr>
        <w:fldChar w:fldCharType="end"/>
      </w:r>
      <w:r w:rsidR="00E13A25">
        <w:rPr>
          <w:rFonts w:ascii="Arial Unicode MS" w:eastAsia="Arial Unicode MS" w:hAnsi="Arial Unicode MS" w:cs="Arial Unicode MS"/>
          <w:sz w:val="24"/>
          <w:szCs w:val="24"/>
        </w:rPr>
        <w:t xml:space="preserve">, some </w:t>
      </w:r>
      <w:r w:rsidR="00AF24FB">
        <w:rPr>
          <w:rFonts w:ascii="Arial Unicode MS" w:eastAsia="Arial Unicode MS" w:hAnsi="Arial Unicode MS" w:cs="Arial Unicode MS"/>
          <w:sz w:val="24"/>
          <w:szCs w:val="24"/>
        </w:rPr>
        <w:t xml:space="preserve">lexical </w:t>
      </w:r>
      <w:r w:rsidR="00E13A25">
        <w:rPr>
          <w:rFonts w:ascii="Arial Unicode MS" w:eastAsia="Arial Unicode MS" w:hAnsi="Arial Unicode MS" w:cs="Arial Unicode MS"/>
          <w:sz w:val="24"/>
          <w:szCs w:val="24"/>
        </w:rPr>
        <w:t xml:space="preserve">data can be extracted from </w:t>
      </w:r>
      <w:r w:rsidR="00E13A25">
        <w:rPr>
          <w:rFonts w:ascii="Arial Unicode MS" w:eastAsia="Arial Unicode MS" w:hAnsi="Arial Unicode MS" w:cs="Arial Unicode MS"/>
          <w:sz w:val="24"/>
          <w:szCs w:val="24"/>
        </w:rPr>
        <w:fldChar w:fldCharType="begin"/>
      </w:r>
      <w:r w:rsidR="00781CA5">
        <w:rPr>
          <w:rFonts w:ascii="Arial Unicode MS" w:eastAsia="Arial Unicode MS" w:hAnsi="Arial Unicode MS" w:cs="Arial Unicode MS"/>
          <w:sz w:val="24"/>
          <w:szCs w:val="24"/>
        </w:rPr>
        <w:instrText xml:space="preserve"> ADDIN ZOTERO_ITEM CSL_CITATION {"citationID":"93uU1VXh","properties":{"formattedCitation":"Frank, Kari &amp; Ritter 1988; Kari 1991; Krauss 1974; Thompson 1986","plainCitation":"Frank, Kari &amp; Ritter 1988; Kari 1991; Krauss 1974; Thompson 1986","noteIndex":0},"citationItems":[{"id":620,"uris":["http://zotero.org/groups/2255823/items/NQQLRE8J"],"uri":["http://zotero.org/groups/2255823/items/NQQLRE8J"],"itemData":{"id":620,"type":"book","title":"Lower Tanana Athabaskan language lessons","publisher":"Yukon Native Language Center","publisher-place":"Whitehorse","event-place":"Whitehorse","author":[{"family":"Frank","given":"Ellen"},{"family":"Kari","given":"James"},{"family":"Ritter","given":"John"}],"issued":{"date-parts":[["1988"]]}}},{"id":621,"uris":["http://zotero.org/groups/2255823/items/JUMCCMRW"],"uri":["http://zotero.org/groups/2255823/items/JUMCCMRW"],"itemData":{"id":621,"type":"book","title":"Lower Tanana Athabaskan listening and writing exercises","publisher":"Alaska Native Language Center","publisher-place":"Fairbanks, AK","event-place":"Fairbanks, AK","author":[{"family":"Kari","given":"James"}],"issued":{"date-parts":[["1991"]]}}},{"id":626,"uris":["http://zotero.org/groups/2255823/items/JDHHW2SL"],"uri":["http://zotero.org/groups/2255823/items/JDHHW2SL"],"itemData":{"id":626,"type":"manuscript","title":"Minto-Nenana Athabaskan noun dictionary","publisher-place":"Alaska Native Language Center","event-place":"Alaska Native Language Center","URL":"http://www.uaf.edu/anla/item.xml?id=TNMN961K1974a","author":[{"family":"Krauss","given":"Michael E."}],"issued":{"date-parts":[["1974"]]},"accessed":{"date-parts":[["2013",1,1]]}}},{"id":628,"uris":["http://zotero.org/groups/2255823/items/ILEKFUZ4"],"uri":["http://zotero.org/groups/2255823/items/ILEKFUZ4"],"itemData":{"id":628,"type":"book","title":"Denakenaga’ for children","publisher":"Alaska Native Language Center","publisher-place":"Fairbanks, AK","event-place":"Fairbanks, AK","author":[{"family":"Thompson","given":"Chad"}],"issued":{"date-parts":[["1986"]]}}}],"schema":"https://github.com/citation-style-language/schema/raw/master/csl-citation.json"} </w:instrText>
      </w:r>
      <w:r w:rsidR="00E13A25">
        <w:rPr>
          <w:rFonts w:ascii="Arial Unicode MS" w:eastAsia="Arial Unicode MS" w:hAnsi="Arial Unicode MS" w:cs="Arial Unicode MS"/>
          <w:sz w:val="24"/>
          <w:szCs w:val="24"/>
        </w:rPr>
        <w:fldChar w:fldCharType="separate"/>
      </w:r>
      <w:r w:rsidR="00781CA5" w:rsidRPr="00781CA5">
        <w:rPr>
          <w:rFonts w:ascii="Arial Unicode MS" w:eastAsia="Arial Unicode MS" w:hAnsi="Arial Unicode MS" w:cs="Arial Unicode MS"/>
          <w:sz w:val="24"/>
        </w:rPr>
        <w:t>Frank, Kari &amp; Ritter 1988; Kari 1991; Krauss 1974; Thompson 1986</w:t>
      </w:r>
      <w:r w:rsidR="00E13A25">
        <w:rPr>
          <w:rFonts w:ascii="Arial Unicode MS" w:eastAsia="Arial Unicode MS" w:hAnsi="Arial Unicode MS" w:cs="Arial Unicode MS"/>
          <w:sz w:val="24"/>
          <w:szCs w:val="24"/>
        </w:rPr>
        <w:fldChar w:fldCharType="end"/>
      </w:r>
      <w:r w:rsidR="00A12B42">
        <w:rPr>
          <w:rFonts w:ascii="Arial Unicode MS" w:eastAsia="Arial Unicode MS" w:hAnsi="Arial Unicode MS" w:cs="Arial Unicode MS"/>
          <w:sz w:val="24"/>
          <w:szCs w:val="24"/>
        </w:rPr>
        <w:t xml:space="preserve">; the verbal grammar </w:t>
      </w:r>
      <w:r w:rsidR="00A12B42">
        <w:rPr>
          <w:rFonts w:ascii="Arial Unicode MS" w:eastAsia="Arial Unicode MS" w:hAnsi="Arial Unicode MS" w:cs="Arial Unicode MS"/>
          <w:sz w:val="24"/>
          <w:szCs w:val="24"/>
        </w:rPr>
        <w:fldChar w:fldCharType="begin"/>
      </w:r>
      <w:r w:rsidR="00A12B42">
        <w:rPr>
          <w:rFonts w:ascii="Arial Unicode MS" w:eastAsia="Arial Unicode MS" w:hAnsi="Arial Unicode MS" w:cs="Arial Unicode MS"/>
          <w:sz w:val="24"/>
          <w:szCs w:val="24"/>
        </w:rPr>
        <w:instrText xml:space="preserve"> ADDIN ZOTERO_ITEM CSL_CITATION {"citationID":"coRZe5F7","properties":{"formattedCitation":"Urschel 2006","plainCitation":"Urschel 2006","noteIndex":0},"citationItems":[{"id":633,"uris":["http://zotero.org/groups/2255823/items/S9FLBDXZ"],"uri":["http://zotero.org/groups/2255823/items/S9FLBDXZ"],"itemData":{"id":633,"type":"thesis","title":"Lower Tanana Athabascan verb paradigms","publisher":"University of Alaska","publisher-place":"Fairbanks","genre":"Unpublished MA thesis","event-place":"Fairbanks","author":[{"family":"Urschel","given":"Janna"}],"issued":{"date-parts":[["2006"]]}}}],"schema":"https://github.com/citation-style-language/schema/raw/master/csl-citation.json"} </w:instrText>
      </w:r>
      <w:r w:rsidR="00A12B42">
        <w:rPr>
          <w:rFonts w:ascii="Arial Unicode MS" w:eastAsia="Arial Unicode MS" w:hAnsi="Arial Unicode MS" w:cs="Arial Unicode MS"/>
          <w:sz w:val="24"/>
          <w:szCs w:val="24"/>
        </w:rPr>
        <w:fldChar w:fldCharType="separate"/>
      </w:r>
      <w:r w:rsidR="00A12B42" w:rsidRPr="00A12B42">
        <w:rPr>
          <w:rFonts w:ascii="Arial Unicode MS" w:eastAsia="Arial Unicode MS" w:hAnsi="Arial Unicode MS" w:cs="Arial Unicode MS"/>
          <w:sz w:val="24"/>
        </w:rPr>
        <w:t>Urschel 2006</w:t>
      </w:r>
      <w:r w:rsidR="00A12B42">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has been used as well. Scarce lexical data from the Salcha and Chena dialects are quoted in the notes. No reliable lexicostatistical discrepancies between the dialects have been revealed.</w:t>
      </w:r>
    </w:p>
    <w:p w:rsidR="0045009F"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following transliterational chart cov</w:t>
      </w:r>
      <w:r w:rsidR="00A12B42">
        <w:rPr>
          <w:rFonts w:ascii="Arial Unicode MS" w:eastAsia="Arial Unicode MS" w:hAnsi="Arial Unicode MS" w:cs="Arial Unicode MS"/>
          <w:sz w:val="24"/>
          <w:szCs w:val="24"/>
        </w:rPr>
        <w:t xml:space="preserve">ers our principal sources (see </w:t>
      </w:r>
      <w:r w:rsidR="00A12B42">
        <w:rPr>
          <w:rFonts w:ascii="Arial Unicode MS" w:eastAsia="Arial Unicode MS" w:hAnsi="Arial Unicode MS" w:cs="Arial Unicode MS"/>
          <w:sz w:val="24"/>
          <w:szCs w:val="24"/>
        </w:rPr>
        <w:fldChar w:fldCharType="begin"/>
      </w:r>
      <w:r w:rsidR="00A12B42">
        <w:rPr>
          <w:rFonts w:ascii="Arial Unicode MS" w:eastAsia="Arial Unicode MS" w:hAnsi="Arial Unicode MS" w:cs="Arial Unicode MS"/>
          <w:sz w:val="24"/>
          <w:szCs w:val="24"/>
        </w:rPr>
        <w:instrText xml:space="preserve"> ADDIN ZOTERO_ITEM CSL_CITATION {"citationID":"gR67Yeg6","properties":{"formattedCitation":"Urschel 2006: 20\\uc0\\u8211{}21","plainCitation":"Urschel 2006: 20–21","noteIndex":0},"citationItems":[{"id":633,"uris":["http://zotero.org/groups/2255823/items/S9FLBDXZ"],"uri":["http://zotero.org/groups/2255823/items/S9FLBDXZ"],"itemData":{"id":633,"type":"thesis","title":"Lower Tanana Athabascan verb paradigms","publisher":"University of Alaska","publisher-place":"Fairbanks","genre":"Unpublished MA thesis","event-place":"Fairbanks","author":[{"family":"Urschel","given":"Janna"}],"issued":{"date-parts":[["2006"]]}},"locator":"20-21"}],"schema":"https://github.com/citation-style-language/schema/raw/master/csl-citation.json"} </w:instrText>
      </w:r>
      <w:r w:rsidR="00A12B42">
        <w:rPr>
          <w:rFonts w:ascii="Arial Unicode MS" w:eastAsia="Arial Unicode MS" w:hAnsi="Arial Unicode MS" w:cs="Arial Unicode MS"/>
          <w:sz w:val="24"/>
          <w:szCs w:val="24"/>
        </w:rPr>
        <w:fldChar w:fldCharType="separate"/>
      </w:r>
      <w:r w:rsidR="00A12B42" w:rsidRPr="00A12B42">
        <w:rPr>
          <w:rFonts w:ascii="Arial Unicode MS" w:eastAsia="Arial Unicode MS" w:hAnsi="Arial Unicode MS" w:cs="Arial Unicode MS"/>
          <w:sz w:val="24"/>
          <w:szCs w:val="24"/>
        </w:rPr>
        <w:t>Urschel 2006: 20–21</w:t>
      </w:r>
      <w:r w:rsidR="00A12B42">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4950"/>
        <w:gridCol w:w="4320"/>
      </w:tblGrid>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A12B42" w:rsidP="00A12B42">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UfPd0VjF","properties":{"formattedCitation":"Kari 1994; Tuttle 2009; Urschel 2006","plainCitation":"Kari 1994; Tuttle 2009; Urschel 2006","noteIndex":0},"citationItems":[{"id":624,"uris":["http://zotero.org/groups/2255823/items/GWK64EC3"],"uri":["http://zotero.org/groups/2255823/items/GWK64EC3"],"itemData":{"id":624,"type":"manuscript","title":"Lower Tanana Athabaskan dictionary","publisher-place":"Alaska Native Language Center","event-place":"Alaska Native Language Center","URL":"http://www.uaf.edu/anla/item.xml?id=TNMN981K1994b","author":[{"family":"Kari","given":"James"}],"issued":{"date-parts":[["1994"]]},"accessed":{"date-parts":[["2013",1,1]]}}},{"id":631,"uris":["http://zotero.org/groups/2255823/items/G2QU79L7"],"uri":["http://zotero.org/groups/2255823/items/G2QU79L7"],"itemData":{"id":631,"type":"book","title":"Minto Lower Tanana Athabascan pocket dictionary","publisher":"Alaska Native Language Center","publisher-place":"Fairbanks","event-place":"Fairbanks","author":[{"family":"Tuttle","given":"Siri"}],"issued":{"date-parts":[["2009"]]}}},{"id":633,"uris":["http://zotero.org/groups/2255823/items/S9FLBDXZ"],"uri":["http://zotero.org/groups/2255823/items/S9FLBDXZ"],"itemData":{"id":633,"type":"thesis","title":"Lower Tanana Athabascan verb paradigms","publisher":"University of Alaska","publisher-place":"Fairbanks","genre":"Unpublished MA thesis","event-place":"Fairbanks","author":[{"family":"Urschel","given":"Janna"}],"issued":{"date-parts":[["2006"]]}}}],"schema":"https://github.com/citation-style-language/schema/raw/master/csl-citation.json"} </w:instrText>
            </w:r>
            <w:r>
              <w:rPr>
                <w:rFonts w:ascii="Arial Unicode MS" w:eastAsia="Arial Unicode MS" w:hAnsi="Arial Unicode MS" w:cs="Arial Unicode MS"/>
                <w:sz w:val="24"/>
                <w:szCs w:val="24"/>
              </w:rPr>
              <w:fldChar w:fldCharType="separate"/>
            </w:r>
            <w:r w:rsidRPr="00A12B42">
              <w:rPr>
                <w:rFonts w:ascii="Arial Unicode MS" w:eastAsia="Arial Unicode MS" w:hAnsi="Arial Unicode MS" w:cs="Arial Unicode MS"/>
                <w:sz w:val="24"/>
              </w:rPr>
              <w:t>Kari 1994; Tuttle 2009; Urschel 2006</w:t>
            </w:r>
            <w:r>
              <w:rPr>
                <w:rFonts w:ascii="Arial Unicode MS" w:eastAsia="Arial Unicode MS" w:hAnsi="Arial Unicode MS" w:cs="Arial Unicode MS"/>
                <w:sz w:val="24"/>
                <w:szCs w:val="24"/>
              </w:rPr>
              <w:fldChar w:fldCharType="end"/>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500B2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r w:rsidR="00802EEE">
              <w:rPr>
                <w:rFonts w:ascii="Arial Unicode MS" w:eastAsia="Arial Unicode MS" w:hAnsi="Arial Unicode MS" w:cs="Arial Unicode MS"/>
                <w:sz w:val="24"/>
                <w:szCs w:val="24"/>
              </w:rPr>
              <w:t xml:space="preserve"> </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consonant or a paus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h</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dh</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Pr="00610B2D">
              <w:rPr>
                <w:rFonts w:ascii="Arial" w:eastAsia="Arial Unicode MS" w:hAnsi="Arial" w:cs="Arial"/>
                <w:sz w:val="24"/>
                <w:szCs w:val="24"/>
              </w:rPr>
              <w:t>ᶿ</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th</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ʰ (before a vowel) / 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 xml:space="preserve"> (before a consonant or a paus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t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ʼ</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h</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ð</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θ</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l</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ł, tl</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ʰ (before a vowel) / ƛ (before a consonant or a paus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consonant or a paus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r</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AB62D9" w:rsidRDefault="00867094" w:rsidP="00F4122D">
            <w:pPr>
              <w:autoSpaceDE w:val="0"/>
              <w:autoSpaceDN w:val="0"/>
              <w:adjustRightInd w:val="0"/>
              <w:spacing w:before="120" w:after="0" w:line="240" w:lineRule="auto"/>
              <w:jc w:val="both"/>
              <w:rPr>
                <w:rFonts w:ascii="Starling Serif" w:eastAsia="Arial Unicode MS" w:hAnsi="Starling Serif" w:cs="Arial Unicode MS"/>
                <w:sz w:val="24"/>
                <w:szCs w:val="24"/>
              </w:rPr>
            </w:pPr>
            <w:r w:rsidRPr="00867094">
              <w:rPr>
                <w:rFonts w:ascii="Arial Unicode MS" w:eastAsia="Arial Unicode MS" w:hAnsi="Arial Unicode MS" w:cs="Arial Unicode MS"/>
                <w:sz w:val="24"/>
                <w:szCs w:val="24"/>
              </w:rPr>
              <w:t>c̢</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r</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867094" w:rsidP="00867094">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867094">
              <w:rPr>
                <w:rFonts w:ascii="Arial Unicode MS" w:eastAsia="Arial Unicode MS" w:hAnsi="Arial Unicode MS" w:cs="Arial Unicode MS"/>
                <w:sz w:val="24"/>
                <w:szCs w:val="24"/>
              </w:rPr>
              <w:t>c̢</w:t>
            </w:r>
            <w:r w:rsidR="00610B2D" w:rsidRPr="00610B2D">
              <w:rPr>
                <w:rFonts w:ascii="Arial Unicode MS" w:eastAsia="Arial Unicode MS" w:hAnsi="Arial Unicode MS" w:cs="Arial Unicode MS"/>
                <w:sz w:val="24"/>
                <w:szCs w:val="24"/>
              </w:rPr>
              <w:t xml:space="preserve">ʰ (before a vowel) / </w:t>
            </w:r>
            <w:r>
              <w:rPr>
                <w:rFonts w:ascii="Arial Unicode MS" w:eastAsia="Arial Unicode MS" w:hAnsi="Arial Unicode MS" w:cs="Arial Unicode MS"/>
                <w:sz w:val="24"/>
                <w:szCs w:val="24"/>
              </w:rPr>
              <w:t>c̢</w:t>
            </w:r>
            <w:r w:rsidR="00610B2D" w:rsidRPr="00610B2D">
              <w:rPr>
                <w:rFonts w:ascii="Arial Unicode MS" w:eastAsia="Arial Unicode MS" w:hAnsi="Arial Unicode MS" w:cs="Arial Unicode MS"/>
                <w:sz w:val="24"/>
                <w:szCs w:val="24"/>
              </w:rPr>
              <w:t xml:space="preserve"> (before a consonant or a paus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r</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867094"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w:t>
            </w:r>
            <w:r w:rsidR="00610B2D" w:rsidRPr="00610B2D">
              <w:rPr>
                <w:rFonts w:ascii="Arial Unicode MS" w:eastAsia="Arial Unicode MS" w:hAnsi="Arial Unicode MS" w:cs="Arial Unicode MS"/>
                <w:sz w:val="24"/>
                <w:szCs w:val="24"/>
              </w:rPr>
              <w:t>ʼ</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r</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ʐ</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r</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ʂ</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j</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ʰ (before a vowel) / č (before a consonant or a paus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c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h</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h</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 kh</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h</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CD77F0"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u w:val="single"/>
              </w:rPr>
            </w:pPr>
            <w:r w:rsidRPr="00610B2D">
              <w:rPr>
                <w:rFonts w:ascii="Arial Unicode MS" w:eastAsia="Arial Unicode MS" w:hAnsi="Arial Unicode MS" w:cs="Arial Unicode MS"/>
                <w:sz w:val="24"/>
                <w:szCs w:val="24"/>
              </w:rPr>
              <w:t>h</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ə</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ʌ</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u w:val="single"/>
              </w:rPr>
            </w:pPr>
            <w:r w:rsidRPr="00610B2D">
              <w:rPr>
                <w:rFonts w:ascii="Arial Unicode MS" w:eastAsia="Arial Unicode MS" w:hAnsi="Arial Unicode MS" w:cs="Arial Unicode MS"/>
                <w:sz w:val="24"/>
                <w:szCs w:val="24"/>
              </w:rPr>
              <w:t>ʊ</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ę</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ə̃</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ą, á</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ã</w:t>
            </w:r>
          </w:p>
        </w:tc>
      </w:tr>
      <w:tr w:rsidR="00610B2D" w:rsidRPr="00610B2D">
        <w:tc>
          <w:tcPr>
            <w:tcW w:w="49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ų, ú</w:t>
            </w:r>
            <w:r w:rsidR="00802EEE">
              <w:rPr>
                <w:rFonts w:ascii="Arial Unicode MS" w:eastAsia="Arial Unicode MS" w:hAnsi="Arial Unicode MS" w:cs="Arial Unicode MS"/>
                <w:sz w:val="24"/>
                <w:szCs w:val="24"/>
              </w:rPr>
              <w:t xml:space="preserve"> </w:t>
            </w:r>
          </w:p>
        </w:tc>
        <w:tc>
          <w:tcPr>
            <w:tcW w:w="432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ũ</w:t>
            </w:r>
          </w:p>
        </w:tc>
      </w:tr>
    </w:tbl>
    <w:p w:rsidR="00610B2D" w:rsidRPr="00610B2D" w:rsidRDefault="00AF6ED6"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Not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1. The ejective series of stops and affricates (</w:t>
      </w:r>
      <w:r w:rsidRPr="00610B2D">
        <w:rPr>
          <w:rFonts w:ascii="Arial Unicode MS" w:eastAsia="Arial Unicode MS" w:hAnsi="Arial Unicode MS" w:cs="Arial Unicode MS"/>
          <w:i/>
          <w:iCs/>
          <w:sz w:val="24"/>
          <w:szCs w:val="24"/>
        </w:rPr>
        <w:t xml:space="preserve">tʼ, ƛʼ </w:t>
      </w:r>
      <w:r w:rsidRPr="00610B2D">
        <w:rPr>
          <w:rFonts w:ascii="Arial Unicode MS" w:eastAsia="Arial Unicode MS" w:hAnsi="Arial Unicode MS" w:cs="Arial Unicode MS"/>
          <w:sz w:val="24"/>
          <w:szCs w:val="24"/>
        </w:rPr>
        <w:t xml:space="preserve">etc.) seems to be restricted to the pre-vocalic position, where three series of stops and affricates </w:t>
      </w:r>
      <w:r w:rsidRPr="00610B2D">
        <w:rPr>
          <w:rFonts w:ascii="Arial Unicode MS" w:eastAsia="Arial Unicode MS" w:hAnsi="Arial Unicode MS" w:cs="Arial Unicode MS"/>
          <w:i/>
          <w:iCs/>
          <w:sz w:val="24"/>
          <w:szCs w:val="24"/>
        </w:rPr>
        <w:t xml:space="preserve">t / tʰ / tʼ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d t t</w:t>
      </w:r>
      <w:r w:rsidR="00CD77F0">
        <w:rPr>
          <w:rFonts w:ascii="Arial Unicode MS" w:eastAsia="Arial Unicode MS" w:hAnsi="Arial Unicode MS" w:cs="Arial Unicode MS"/>
          <w:sz w:val="24"/>
          <w:szCs w:val="24"/>
        </w:rPr>
        <w:t>’</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are opposed (but not only to root-initial position, cf. </w:t>
      </w:r>
      <w:r w:rsidRPr="00610B2D">
        <w:rPr>
          <w:rFonts w:ascii="Arial Unicode MS" w:eastAsia="Arial Unicode MS" w:hAnsi="Arial Unicode MS" w:cs="Arial Unicode MS"/>
          <w:i/>
          <w:iCs/>
          <w:sz w:val="24"/>
          <w:szCs w:val="24"/>
        </w:rPr>
        <w:t>ɬukʼa</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fish</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cʰəƛʼ-ã</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mall</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BA4553"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2. According to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8zrFZ78f","properties":{"formattedCitation":"Urschel 2006: 16","plainCitation":"Urschel 2006: 16","noteIndex":0},"citationItems":[{"id":633,"uris":["http://zotero.org/groups/2255823/items/S9FLBDXZ"],"uri":["http://zotero.org/groups/2255823/items/S9FLBDXZ"],"itemData":{"id":633,"type":"thesis","title":"Lower Tanana Athabascan verb paradigms","publisher":"University of Alaska","publisher-place":"Fairbanks","genre":"Unpublished MA thesis","event-place":"Fairbanks","author":[{"family":"Urschel","given":"Janna"}],"issued":{"date-parts":[["2006"]]}},"locator":"16"}],"schema":"https://github.com/citation-style-language/schema/raw/master/csl-citation.json"} </w:instrText>
      </w:r>
      <w:r>
        <w:rPr>
          <w:rFonts w:ascii="Arial Unicode MS" w:eastAsia="Arial Unicode MS" w:hAnsi="Arial Unicode MS" w:cs="Arial Unicode MS"/>
          <w:sz w:val="24"/>
          <w:szCs w:val="24"/>
        </w:rPr>
        <w:fldChar w:fldCharType="separate"/>
      </w:r>
      <w:r w:rsidRPr="00BA4553">
        <w:rPr>
          <w:rFonts w:ascii="Arial Unicode MS" w:eastAsia="Arial Unicode MS" w:hAnsi="Arial Unicode MS" w:cs="Arial Unicode MS"/>
          <w:sz w:val="24"/>
        </w:rPr>
        <w:t>Urschel 2006: 16</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xml:space="preserve">, the vowels </w:t>
      </w:r>
      <w:r w:rsidR="00610B2D" w:rsidRPr="00610B2D">
        <w:rPr>
          <w:rFonts w:ascii="Arial Unicode MS" w:eastAsia="Arial Unicode MS" w:hAnsi="Arial Unicode MS" w:cs="Arial Unicode MS"/>
          <w:i/>
          <w:iCs/>
          <w:sz w:val="24"/>
          <w:szCs w:val="24"/>
        </w:rPr>
        <w:t>i ʌ u</w:t>
      </w:r>
      <w:r w:rsidR="00610B2D" w:rsidRPr="00610B2D">
        <w:rPr>
          <w:rFonts w:ascii="Arial Unicode MS" w:eastAsia="Arial Unicode MS" w:hAnsi="Arial Unicode MS" w:cs="Arial Unicode MS"/>
          <w:sz w:val="24"/>
          <w:szCs w:val="24"/>
        </w:rPr>
        <w:t xml:space="preserve"> are long ("full"), whereas </w:t>
      </w:r>
      <w:r w:rsidR="00610B2D" w:rsidRPr="00610B2D">
        <w:rPr>
          <w:rFonts w:ascii="Arial Unicode MS" w:eastAsia="Arial Unicode MS" w:hAnsi="Arial Unicode MS" w:cs="Arial Unicode MS"/>
          <w:i/>
          <w:iCs/>
          <w:sz w:val="24"/>
          <w:szCs w:val="24"/>
        </w:rPr>
        <w:t>a ə ʊ</w:t>
      </w:r>
      <w:r w:rsidR="00610B2D" w:rsidRPr="00610B2D">
        <w:rPr>
          <w:rFonts w:ascii="Arial Unicode MS" w:eastAsia="Arial Unicode MS" w:hAnsi="Arial Unicode MS" w:cs="Arial Unicode MS"/>
          <w:sz w:val="24"/>
          <w:szCs w:val="24"/>
        </w:rPr>
        <w:t xml:space="preserve"> are short ("reduced").</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3. Nasal vowels (</w:t>
      </w:r>
      <w:r w:rsidRPr="00610B2D">
        <w:rPr>
          <w:rFonts w:ascii="Arial Unicode MS" w:eastAsia="Arial Unicode MS" w:hAnsi="Arial Unicode MS" w:cs="Arial Unicode MS"/>
          <w:i/>
          <w:iCs/>
          <w:sz w:val="24"/>
          <w:szCs w:val="24"/>
        </w:rPr>
        <w:t>ə̃ ã ũ</w:t>
      </w:r>
      <w:r w:rsidRPr="00610B2D">
        <w:rPr>
          <w:rFonts w:ascii="Arial Unicode MS" w:eastAsia="Arial Unicode MS" w:hAnsi="Arial Unicode MS" w:cs="Arial Unicode MS"/>
          <w:sz w:val="24"/>
          <w:szCs w:val="24"/>
        </w:rPr>
        <w:t>) are rare. Additionally, as fol</w:t>
      </w:r>
      <w:r w:rsidR="00BA4553">
        <w:rPr>
          <w:rFonts w:ascii="Arial Unicode MS" w:eastAsia="Arial Unicode MS" w:hAnsi="Arial Unicode MS" w:cs="Arial Unicode MS"/>
          <w:sz w:val="24"/>
          <w:szCs w:val="24"/>
        </w:rPr>
        <w:t xml:space="preserve">lows from the transcription in </w:t>
      </w:r>
      <w:r w:rsidR="00BA4553">
        <w:rPr>
          <w:rFonts w:ascii="Arial Unicode MS" w:eastAsia="Arial Unicode MS" w:hAnsi="Arial Unicode MS" w:cs="Arial Unicode MS"/>
          <w:sz w:val="24"/>
          <w:szCs w:val="24"/>
        </w:rPr>
        <w:fldChar w:fldCharType="begin"/>
      </w:r>
      <w:r w:rsidR="00BA4553">
        <w:rPr>
          <w:rFonts w:ascii="Arial Unicode MS" w:eastAsia="Arial Unicode MS" w:hAnsi="Arial Unicode MS" w:cs="Arial Unicode MS"/>
          <w:sz w:val="24"/>
          <w:szCs w:val="24"/>
        </w:rPr>
        <w:instrText xml:space="preserve"> ADDIN ZOTERO_ITEM CSL_CITATION {"citationID":"ExLgnHXD","properties":{"formattedCitation":"Kari 1994","plainCitation":"Kari 1994","noteIndex":0},"citationItems":[{"id":624,"uris":["http://zotero.org/groups/2255823/items/GWK64EC3"],"uri":["http://zotero.org/groups/2255823/items/GWK64EC3"],"itemData":{"id":624,"type":"manuscript","title":"Lower Tanana Athabaskan dictionary","publisher-place":"Alaska Native Language Center","event-place":"Alaska Native Language Center","URL":"http://www.uaf.edu/anla/item.xml?id=TNMN981K1994b","author":[{"family":"Kari","given":"James"}],"issued":{"date-parts":[["1994"]]},"accessed":{"date-parts":[["2013",1,1]]}}}],"schema":"https://github.com/citation-style-language/schema/raw/master/csl-citation.json"} </w:instrText>
      </w:r>
      <w:r w:rsidR="00BA4553">
        <w:rPr>
          <w:rFonts w:ascii="Arial Unicode MS" w:eastAsia="Arial Unicode MS" w:hAnsi="Arial Unicode MS" w:cs="Arial Unicode MS"/>
          <w:sz w:val="24"/>
          <w:szCs w:val="24"/>
        </w:rPr>
        <w:fldChar w:fldCharType="separate"/>
      </w:r>
      <w:r w:rsidR="00BA4553" w:rsidRPr="00BA4553">
        <w:rPr>
          <w:rFonts w:ascii="Arial Unicode MS" w:eastAsia="Arial Unicode MS" w:hAnsi="Arial Unicode MS" w:cs="Arial Unicode MS"/>
          <w:sz w:val="24"/>
        </w:rPr>
        <w:t>Kari 1994</w:t>
      </w:r>
      <w:r w:rsidR="00BA4553">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they tend to lose their nasalizatio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4. The tonal opposition high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unmarked) / low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marked) is residually retained by some older speake</w:t>
      </w:r>
      <w:r w:rsidR="00BA4553">
        <w:rPr>
          <w:rFonts w:ascii="Arial Unicode MS" w:eastAsia="Arial Unicode MS" w:hAnsi="Arial Unicode MS" w:cs="Arial Unicode MS"/>
          <w:sz w:val="24"/>
          <w:szCs w:val="24"/>
        </w:rPr>
        <w:t>rs, but synchronically is lost (</w:t>
      </w:r>
      <w:r w:rsidR="00BA4553">
        <w:rPr>
          <w:rFonts w:ascii="Arial Unicode MS" w:eastAsia="Arial Unicode MS" w:hAnsi="Arial Unicode MS" w:cs="Arial Unicode MS"/>
          <w:sz w:val="24"/>
          <w:szCs w:val="24"/>
        </w:rPr>
        <w:fldChar w:fldCharType="begin"/>
      </w:r>
      <w:r w:rsidR="00BA4553">
        <w:rPr>
          <w:rFonts w:ascii="Arial Unicode MS" w:eastAsia="Arial Unicode MS" w:hAnsi="Arial Unicode MS" w:cs="Arial Unicode MS"/>
          <w:sz w:val="24"/>
          <w:szCs w:val="24"/>
        </w:rPr>
        <w:instrText xml:space="preserve"> ADDIN ZOTERO_ITEM CSL_CITATION {"citationID":"JS9QmIwb","properties":{"formattedCitation":"Urschel 2006: 17\\uc0\\u8211{}18","plainCitation":"Urschel 2006: 17–18","noteIndex":0},"citationItems":[{"id":633,"uris":["http://zotero.org/groups/2255823/items/S9FLBDXZ"],"uri":["http://zotero.org/groups/2255823/items/S9FLBDXZ"],"itemData":{"id":633,"type":"thesis","title":"Lower Tanana Athabascan verb paradigms","publisher":"University of Alaska","publisher-place":"Fairbanks","genre":"Unpublished MA thesis","event-place":"Fairbanks","author":[{"family":"Urschel","given":"Janna"}],"issued":{"date-parts":[["2006"]]}},"locator":"17-18"}],"schema":"https://github.com/citation-style-language/schema/raw/master/csl-citation.json"} </w:instrText>
      </w:r>
      <w:r w:rsidR="00BA4553">
        <w:rPr>
          <w:rFonts w:ascii="Arial Unicode MS" w:eastAsia="Arial Unicode MS" w:hAnsi="Arial Unicode MS" w:cs="Arial Unicode MS"/>
          <w:sz w:val="24"/>
          <w:szCs w:val="24"/>
        </w:rPr>
        <w:fldChar w:fldCharType="separate"/>
      </w:r>
      <w:r w:rsidR="00BA4553" w:rsidRPr="00BA4553">
        <w:rPr>
          <w:rFonts w:ascii="Arial Unicode MS" w:eastAsia="Arial Unicode MS" w:hAnsi="Arial Unicode MS" w:cs="Arial Unicode MS"/>
          <w:sz w:val="24"/>
          <w:szCs w:val="24"/>
        </w:rPr>
        <w:t>Urschel 2006: 17–18</w:t>
      </w:r>
      <w:r w:rsidR="00BA4553">
        <w:rPr>
          <w:rFonts w:ascii="Arial Unicode MS" w:eastAsia="Arial Unicode MS" w:hAnsi="Arial Unicode MS" w:cs="Arial Unicode MS"/>
          <w:sz w:val="24"/>
          <w:szCs w:val="24"/>
        </w:rPr>
        <w:fldChar w:fldCharType="end"/>
      </w:r>
      <w:r w:rsidR="00BA4553">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t>Central Carrier</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Central Carrier is sometimes referred to simply as the </w:t>
      </w:r>
      <w:r w:rsidRPr="00610B2D">
        <w:rPr>
          <w:rFonts w:ascii="Arial Unicode MS" w:eastAsia="Arial Unicode MS" w:hAnsi="Arial Unicode MS" w:cs="Arial Unicode MS"/>
          <w:i/>
          <w:iCs/>
          <w:sz w:val="24"/>
          <w:szCs w:val="24"/>
        </w:rPr>
        <w:t>Carrier</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language</w:t>
      </w:r>
      <w:r w:rsidRPr="00610B2D">
        <w:rPr>
          <w:rFonts w:ascii="Arial Unicode MS" w:eastAsia="Arial Unicode MS" w:hAnsi="Arial Unicode MS" w:cs="Arial Unicode MS"/>
          <w:sz w:val="24"/>
          <w:szCs w:val="24"/>
        </w:rPr>
        <w:t xml:space="preserve"> (as opposed to the </w:t>
      </w:r>
      <w:r w:rsidR="004F12DD">
        <w:rPr>
          <w:rFonts w:ascii="Arial Unicode MS" w:eastAsia="Arial Unicode MS" w:hAnsi="Arial Unicode MS" w:cs="Arial Unicode MS"/>
          <w:sz w:val="24"/>
          <w:szCs w:val="24"/>
        </w:rPr>
        <w:t xml:space="preserve">distinct </w:t>
      </w:r>
      <w:r w:rsidRPr="00610B2D">
        <w:rPr>
          <w:rFonts w:ascii="Arial Unicode MS" w:eastAsia="Arial Unicode MS" w:hAnsi="Arial Unicode MS" w:cs="Arial Unicode MS"/>
          <w:sz w:val="24"/>
          <w:szCs w:val="24"/>
        </w:rPr>
        <w:t xml:space="preserve">Southern Carrier language); or the Central Carrier and Southern Carrier languages are treated as dialects of a single Carrier language (in this case, Central Carrier can be called the </w:t>
      </w:r>
      <w:r w:rsidRPr="00610B2D">
        <w:rPr>
          <w:rFonts w:ascii="Arial Unicode MS" w:eastAsia="Arial Unicode MS" w:hAnsi="Arial Unicode MS" w:cs="Arial Unicode MS"/>
          <w:i/>
          <w:iCs/>
          <w:sz w:val="24"/>
          <w:szCs w:val="24"/>
        </w:rPr>
        <w:t>Stuart Lake dialect</w:t>
      </w:r>
      <w:r w:rsidRPr="00610B2D">
        <w:rPr>
          <w:rFonts w:ascii="Arial Unicode MS" w:eastAsia="Arial Unicode MS" w:hAnsi="Arial Unicode MS" w:cs="Arial Unicode MS"/>
          <w:sz w:val="24"/>
          <w:szCs w:val="24"/>
        </w:rPr>
        <w:t xml:space="preserve"> or </w:t>
      </w:r>
      <w:r w:rsidRPr="00610B2D">
        <w:rPr>
          <w:rFonts w:ascii="Arial Unicode MS" w:eastAsia="Arial Unicode MS" w:hAnsi="Arial Unicode MS" w:cs="Arial Unicode MS"/>
          <w:i/>
          <w:iCs/>
          <w:sz w:val="24"/>
          <w:szCs w:val="24"/>
        </w:rPr>
        <w:t>Stuart-Trembleur dialect</w:t>
      </w:r>
      <w:r w:rsidRPr="00610B2D">
        <w:rPr>
          <w:rFonts w:ascii="Arial Unicode MS" w:eastAsia="Arial Unicode MS" w:hAnsi="Arial Unicode MS" w:cs="Arial Unicode MS"/>
          <w:sz w:val="24"/>
          <w:szCs w:val="24"/>
        </w:rPr>
        <w:t xml:space="preserve"> of Carrier).</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entral Carrier is spoken by several Indian bands: Nak</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azdli, Tl</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az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en, Yekooche </w:t>
      </w:r>
      <w:r w:rsidR="004F12DD">
        <w:rPr>
          <w:rFonts w:ascii="Arial Unicode MS" w:eastAsia="Arial Unicode MS" w:hAnsi="Arial Unicode MS" w:cs="Arial Unicode MS"/>
          <w:sz w:val="24"/>
          <w:szCs w:val="24"/>
        </w:rPr>
        <w:t>(</w:t>
      </w:r>
      <w:r w:rsidR="004F12DD">
        <w:rPr>
          <w:rFonts w:ascii="Arial Unicode MS" w:eastAsia="Arial Unicode MS" w:hAnsi="Arial Unicode MS" w:cs="Arial Unicode MS"/>
          <w:sz w:val="24"/>
          <w:szCs w:val="24"/>
        </w:rPr>
        <w:fldChar w:fldCharType="begin"/>
      </w:r>
      <w:r w:rsidR="004F12DD">
        <w:rPr>
          <w:rFonts w:ascii="Arial Unicode MS" w:eastAsia="Arial Unicode MS" w:hAnsi="Arial Unicode MS" w:cs="Arial Unicode MS"/>
          <w:sz w:val="24"/>
          <w:szCs w:val="24"/>
        </w:rPr>
        <w:instrText xml:space="preserve"> ADDIN ZOTERO_ITEM CSL_CITATION {"citationID":"EXadR0RB","properties":{"formattedCitation":"Poser 2011a: 2; Poser 2011b: 43","plainCitation":"Poser 2011a: 2; Poser 2011b: 43","noteIndex":0},"citationItems":[{"id":640,"uris":["http://zotero.org/groups/2255823/items/Z74I9YQN"],"uri":["http://zotero.org/groups/2255823/items/Z74I9YQN"],"itemData":{"id":640,"type":"book","title":"English-Carrier pocket dictionary: Stuart Lake dialect","publisher":"Nak’azdli Indian Band","publisher-place":"Fort Saint James, BC","event-place":"Fort Saint James, BC","author":[{"family":"Poser","given":"William J. (Bill)"}],"issued":{"date-parts":[["2011"]]}},"locator":"2"},{"id":641,"uris":["http://zotero.org/groups/2255823/items/SYU55T5S"],"uri":["http://zotero.org/groups/2255823/items/SYU55T5S"],"itemData":{"id":641,"type":"book","title":"The Carrier language: a brief introduction","publisher":"College of New Caledonia Press","publisher-place":"Prince George, B.C","number-of-pages":"60","edition":"rev. ed.","source":"Library of Congress ISBN","event-place":"Prince George, B.C","ISBN":"978-0-921087-64-9","call-number":"PM2411 .P67 2011","note":"OCLC: ocn774094421","title-short":"The Carrier language","language":"eng ath","author":[{"family":"Poser","given":"William J. (Bill)"}],"issued":{"date-parts":[["2011"]]}},"locator":"43"}],"schema":"https://github.com/citation-style-language/schema/raw/master/csl-citation.json"} </w:instrText>
      </w:r>
      <w:r w:rsidR="004F12DD">
        <w:rPr>
          <w:rFonts w:ascii="Arial Unicode MS" w:eastAsia="Arial Unicode MS" w:hAnsi="Arial Unicode MS" w:cs="Arial Unicode MS"/>
          <w:sz w:val="24"/>
          <w:szCs w:val="24"/>
        </w:rPr>
        <w:fldChar w:fldCharType="separate"/>
      </w:r>
      <w:r w:rsidR="004F12DD" w:rsidRPr="004F12DD">
        <w:rPr>
          <w:rFonts w:ascii="Arial Unicode MS" w:eastAsia="Arial Unicode MS" w:hAnsi="Arial Unicode MS" w:cs="Arial Unicode MS"/>
          <w:sz w:val="24"/>
        </w:rPr>
        <w:t>Poser 2011a: 2; Poser 2011b: 43</w:t>
      </w:r>
      <w:r w:rsidR="004F12DD">
        <w:rPr>
          <w:rFonts w:ascii="Arial Unicode MS" w:eastAsia="Arial Unicode MS" w:hAnsi="Arial Unicode MS" w:cs="Arial Unicode MS"/>
          <w:sz w:val="24"/>
          <w:szCs w:val="24"/>
        </w:rPr>
        <w:fldChar w:fldCharType="end"/>
      </w:r>
      <w:r w:rsidR="004F12DD">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with minimal linguistic discrepancies between them.</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The primary lexicographic sources for Central Carrier are the cumulative dictionary </w:t>
      </w:r>
      <w:r w:rsidR="004F12DD">
        <w:rPr>
          <w:rFonts w:ascii="Arial Unicode MS" w:eastAsia="Arial Unicode MS" w:hAnsi="Arial Unicode MS" w:cs="Arial Unicode MS"/>
          <w:sz w:val="24"/>
          <w:szCs w:val="24"/>
        </w:rPr>
        <w:fldChar w:fldCharType="begin"/>
      </w:r>
      <w:r w:rsidR="004F12DD">
        <w:rPr>
          <w:rFonts w:ascii="Arial Unicode MS" w:eastAsia="Arial Unicode MS" w:hAnsi="Arial Unicode MS" w:cs="Arial Unicode MS"/>
          <w:sz w:val="24"/>
          <w:szCs w:val="24"/>
        </w:rPr>
        <w:instrText xml:space="preserve"> ADDIN ZOTERO_ITEM CSL_CITATION {"citationID":"ASVitTM1","properties":{"formattedCitation":"Poser 2013","plainCitation":"Poser 2013","noteIndex":0},"citationItems":[{"id":637,"uris":["http://zotero.org/groups/2255823/items/76EAG2LG"],"uri":["http://zotero.org/groups/2255823/items/76EAG2LG"],"itemData":{"id":637,"type":"manuscript","title":"Nak’albun/Dzinghubun Whut’enne Bughuni (Stuart/Trembleur Lake Carrier lexicon)","publisher-place":"Yinka Déné Language Institute, Vanderhoof, BC","event-place":"Yinka Déné Language Institute, Vanderhoof, BC","author":[{"family":"Poser","given":"William J. (Bill)"}],"issued":{"date-parts":[["2013",8,15]]}}}],"schema":"https://github.com/citation-style-language/schema/raw/master/csl-citation.json"} </w:instrText>
      </w:r>
      <w:r w:rsidR="004F12DD">
        <w:rPr>
          <w:rFonts w:ascii="Arial Unicode MS" w:eastAsia="Arial Unicode MS" w:hAnsi="Arial Unicode MS" w:cs="Arial Unicode MS"/>
          <w:sz w:val="24"/>
          <w:szCs w:val="24"/>
        </w:rPr>
        <w:fldChar w:fldCharType="separate"/>
      </w:r>
      <w:r w:rsidR="004F12DD" w:rsidRPr="004F12DD">
        <w:rPr>
          <w:rFonts w:ascii="Arial Unicode MS" w:eastAsia="Arial Unicode MS" w:hAnsi="Arial Unicode MS" w:cs="Arial Unicode MS"/>
          <w:sz w:val="24"/>
        </w:rPr>
        <w:t>Poser 2013</w:t>
      </w:r>
      <w:r w:rsidR="004F12D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nd the English-Central Carrier glossary </w:t>
      </w:r>
      <w:r w:rsidR="004F12DD">
        <w:rPr>
          <w:rFonts w:ascii="Arial Unicode MS" w:eastAsia="Arial Unicode MS" w:hAnsi="Arial Unicode MS" w:cs="Arial Unicode MS"/>
          <w:sz w:val="24"/>
          <w:szCs w:val="24"/>
        </w:rPr>
        <w:fldChar w:fldCharType="begin"/>
      </w:r>
      <w:r w:rsidR="004F12DD">
        <w:rPr>
          <w:rFonts w:ascii="Arial Unicode MS" w:eastAsia="Arial Unicode MS" w:hAnsi="Arial Unicode MS" w:cs="Arial Unicode MS"/>
          <w:sz w:val="24"/>
          <w:szCs w:val="24"/>
        </w:rPr>
        <w:instrText xml:space="preserve"> ADDIN ZOTERO_ITEM CSL_CITATION {"citationID":"xkyyqbpX","properties":{"formattedCitation":"Poser 2011a","plainCitation":"Poser 2011a","noteIndex":0},"citationItems":[{"id":640,"uris":["http://zotero.org/groups/2255823/items/Z74I9YQN"],"uri":["http://zotero.org/groups/2255823/items/Z74I9YQN"],"itemData":{"id":640,"type":"book","title":"English-Carrier pocket dictionary: Stuart Lake dialect","publisher":"Nak’azdli Indian Band","publisher-place":"Fort Saint James, BC","event-place":"Fort Saint James, BC","author":[{"family":"Poser","given":"William J. (Bill)"}],"issued":{"date-parts":[["2011"]]}}}],"schema":"https://github.com/citation-style-language/schema/raw/master/csl-citation.json"} </w:instrText>
      </w:r>
      <w:r w:rsidR="004F12DD">
        <w:rPr>
          <w:rFonts w:ascii="Arial Unicode MS" w:eastAsia="Arial Unicode MS" w:hAnsi="Arial Unicode MS" w:cs="Arial Unicode MS"/>
          <w:sz w:val="24"/>
          <w:szCs w:val="24"/>
        </w:rPr>
        <w:fldChar w:fldCharType="separate"/>
      </w:r>
      <w:r w:rsidR="004F12DD" w:rsidRPr="004F12DD">
        <w:rPr>
          <w:rFonts w:ascii="Arial Unicode MS" w:eastAsia="Arial Unicode MS" w:hAnsi="Arial Unicode MS" w:cs="Arial Unicode MS"/>
          <w:sz w:val="24"/>
        </w:rPr>
        <w:t>Poser 2011a</w:t>
      </w:r>
      <w:r w:rsidR="004F12D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plu</w:t>
      </w:r>
      <w:r w:rsidR="004F12DD">
        <w:rPr>
          <w:rFonts w:ascii="Arial Unicode MS" w:eastAsia="Arial Unicode MS" w:hAnsi="Arial Unicode MS" w:cs="Arial Unicode MS"/>
          <w:sz w:val="24"/>
          <w:szCs w:val="24"/>
        </w:rPr>
        <w:t xml:space="preserve">s previous lexicographic works </w:t>
      </w:r>
      <w:r w:rsidR="004F12DD">
        <w:rPr>
          <w:rFonts w:ascii="Arial Unicode MS" w:eastAsia="Arial Unicode MS" w:hAnsi="Arial Unicode MS" w:cs="Arial Unicode MS"/>
          <w:sz w:val="24"/>
          <w:szCs w:val="24"/>
        </w:rPr>
        <w:fldChar w:fldCharType="begin"/>
      </w:r>
      <w:r w:rsidR="004F12DD">
        <w:rPr>
          <w:rFonts w:ascii="Arial Unicode MS" w:eastAsia="Arial Unicode MS" w:hAnsi="Arial Unicode MS" w:cs="Arial Unicode MS"/>
          <w:sz w:val="24"/>
          <w:szCs w:val="24"/>
        </w:rPr>
        <w:instrText xml:space="preserve"> ADDIN ZOTERO_ITEM CSL_CITATION {"citationID":"fLnf2hA7","properties":{"formattedCitation":"Antoine et al. 1974; Morice 1932","plainCitation":"Antoine et al. 1974; Morice 1932","noteIndex":0},"citationItems":[{"id":634,"uris":["http://zotero.org/groups/2255823/items/BEX7XTR7"],"uri":["http://zotero.org/groups/2255823/items/BEX7XTR7"],"itemData":{"id":634,"type":"book","title":"Central Carrier bilingual dictionary","publisher":"Carrier Linguistic Committee","publisher-place":"Fort Saint James, British Columbia","event-place":"Fort Saint James, British Columbia","author":[{"family":"Antoine","given":"Francesca"},{"family":"Bird","given":"Catherine"},{"family":"Isaac","given":"Agnes"},{"family":"Prince","given":"Nellie"},{"family":"Sam","given":"Sally"},{"family":"Walker","given":"Richard"},{"family":"Wilkinson","given":"David B."}],"issued":{"date-parts":[["1974"]]}}},{"id":635,"uris":["http://zotero.org/groups/2255823/items/YYHW8PHJ"],"uri":["http://zotero.org/groups/2255823/items/YYHW8PHJ"],"itemData":{"id":635,"type":"book","title":"The Carrier language (Déné family): a grammar and dictionary combined","publisher":"Anthropos","publisher-place":"St. Gabriel-Mödling, Austria","number-of-volumes":"2","event-place":"St. Gabriel-Mödling, Austria","author":[{"family":"Morice","given":"Adrien-Gabriel"}],"issued":{"date-parts":[["1932"]]}}}],"schema":"https://github.com/citation-style-language/schema/raw/master/csl-citation.json"} </w:instrText>
      </w:r>
      <w:r w:rsidR="004F12DD">
        <w:rPr>
          <w:rFonts w:ascii="Arial Unicode MS" w:eastAsia="Arial Unicode MS" w:hAnsi="Arial Unicode MS" w:cs="Arial Unicode MS"/>
          <w:sz w:val="24"/>
          <w:szCs w:val="24"/>
        </w:rPr>
        <w:fldChar w:fldCharType="separate"/>
      </w:r>
      <w:r w:rsidR="004F12DD" w:rsidRPr="004F12DD">
        <w:rPr>
          <w:rFonts w:ascii="Arial Unicode MS" w:eastAsia="Arial Unicode MS" w:hAnsi="Arial Unicode MS" w:cs="Arial Unicode MS"/>
          <w:sz w:val="24"/>
        </w:rPr>
        <w:t>Antoine et al. 1974; Morice 1932</w:t>
      </w:r>
      <w:r w:rsidR="004F12D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grammatical i</w:t>
      </w:r>
      <w:r w:rsidR="004F12DD">
        <w:rPr>
          <w:rFonts w:ascii="Arial Unicode MS" w:eastAsia="Arial Unicode MS" w:hAnsi="Arial Unicode MS" w:cs="Arial Unicode MS"/>
          <w:sz w:val="24"/>
          <w:szCs w:val="24"/>
        </w:rPr>
        <w:t xml:space="preserve">nformation has been taken from </w:t>
      </w:r>
      <w:r w:rsidR="004F12DD">
        <w:rPr>
          <w:rFonts w:ascii="Arial Unicode MS" w:eastAsia="Arial Unicode MS" w:hAnsi="Arial Unicode MS" w:cs="Arial Unicode MS"/>
          <w:sz w:val="24"/>
          <w:szCs w:val="24"/>
        </w:rPr>
        <w:fldChar w:fldCharType="begin"/>
      </w:r>
      <w:r w:rsidR="004F12DD">
        <w:rPr>
          <w:rFonts w:ascii="Arial Unicode MS" w:eastAsia="Arial Unicode MS" w:hAnsi="Arial Unicode MS" w:cs="Arial Unicode MS"/>
          <w:sz w:val="24"/>
          <w:szCs w:val="24"/>
        </w:rPr>
        <w:instrText xml:space="preserve"> ADDIN ZOTERO_ITEM CSL_CITATION {"citationID":"NcdoqIjv","properties":{"formattedCitation":"Poser 2011b; Antoine et al. 1974; Morice 1932","plainCitation":"Poser 2011b; Antoine et al. 1974; Morice 1932","noteIndex":0},"citationItems":[{"id":641,"uris":["http://zotero.org/groups/2255823/items/SYU55T5S"],"uri":["http://zotero.org/groups/2255823/items/SYU55T5S"],"itemData":{"id":641,"type":"book","title":"The Carrier language: a brief introduction","publisher":"College of New Caledonia Press","publisher-place":"Prince George, B.C","number-of-pages":"60","edition":"rev. ed.","source":"Library of Congress ISBN","event-place":"Prince George, B.C","ISBN":"978-0-921087-64-9","call-number":"PM2411 .P67 2011","note":"OCLC: ocn774094421","title-short":"The Carrier language","language":"eng ath","author":[{"family":"Poser","given":"William J. (Bill)"}],"issued":{"date-parts":[["2011"]]}}},{"id":634,"uris":["http://zotero.org/groups/2255823/items/BEX7XTR7"],"uri":["http://zotero.org/groups/2255823/items/BEX7XTR7"],"itemData":{"id":634,"type":"book","title":"Central Carrier bilingual dictionary","publisher":"Carrier Linguistic Committee","publisher-place":"Fort Saint James, British Columbia","event-place":"Fort Saint James, British Columbia","author":[{"family":"Antoine","given":"Francesca"},{"family":"Bird","given":"Catherine"},{"family":"Isaac","given":"Agnes"},{"family":"Prince","given":"Nellie"},{"family":"Sam","given":"Sally"},{"family":"Walker","given":"Richard"},{"family":"Wilkinson","given":"David B."}],"issued":{"date-parts":[["1974"]]}}},{"id":635,"uris":["http://zotero.org/groups/2255823/items/YYHW8PHJ"],"uri":["http://zotero.org/groups/2255823/items/YYHW8PHJ"],"itemData":{"id":635,"type":"book","title":"The Carrier language (Déné family): a grammar and dictionary combined","publisher":"Anthropos","publisher-place":"St. Gabriel-Mödling, Austria","number-of-volumes":"2","event-place":"St. Gabriel-Mödling, Austria","author":[{"family":"Morice","given":"Adrien-Gabriel"}],"issued":{"date-parts":[["1932"]]}}}],"schema":"https://github.com/citation-style-language/schema/raw/master/csl-citation.json"} </w:instrText>
      </w:r>
      <w:r w:rsidR="004F12DD">
        <w:rPr>
          <w:rFonts w:ascii="Arial Unicode MS" w:eastAsia="Arial Unicode MS" w:hAnsi="Arial Unicode MS" w:cs="Arial Unicode MS"/>
          <w:sz w:val="24"/>
          <w:szCs w:val="24"/>
        </w:rPr>
        <w:fldChar w:fldCharType="separate"/>
      </w:r>
      <w:r w:rsidR="004F12DD" w:rsidRPr="004F12DD">
        <w:rPr>
          <w:rFonts w:ascii="Arial Unicode MS" w:eastAsia="Arial Unicode MS" w:hAnsi="Arial Unicode MS" w:cs="Arial Unicode MS"/>
          <w:sz w:val="24"/>
        </w:rPr>
        <w:t>Poser 2011b; Antoine et al. 1974; Morice 1932</w:t>
      </w:r>
      <w:r w:rsidR="004F12D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following transliterational chart covers the Carrier Linguistic</w:t>
      </w:r>
      <w:r w:rsidR="00BA133E">
        <w:rPr>
          <w:rFonts w:ascii="Arial Unicode MS" w:eastAsia="Arial Unicode MS" w:hAnsi="Arial Unicode MS" w:cs="Arial Unicode MS"/>
          <w:sz w:val="24"/>
          <w:szCs w:val="24"/>
        </w:rPr>
        <w:t xml:space="preserve"> Committee writing system, see </w:t>
      </w:r>
      <w:r w:rsidR="00BA133E">
        <w:rPr>
          <w:rFonts w:ascii="Arial Unicode MS" w:eastAsia="Arial Unicode MS" w:hAnsi="Arial Unicode MS" w:cs="Arial Unicode MS"/>
          <w:sz w:val="24"/>
          <w:szCs w:val="24"/>
        </w:rPr>
        <w:fldChar w:fldCharType="begin"/>
      </w:r>
      <w:r w:rsidR="00BA133E">
        <w:rPr>
          <w:rFonts w:ascii="Arial Unicode MS" w:eastAsia="Arial Unicode MS" w:hAnsi="Arial Unicode MS" w:cs="Arial Unicode MS"/>
          <w:sz w:val="24"/>
          <w:szCs w:val="24"/>
        </w:rPr>
        <w:instrText xml:space="preserve"> ADDIN ZOTERO_ITEM CSL_CITATION {"citationID":"MGr9SmRR","properties":{"formattedCitation":"Poser 2011b: 11\\uc0\\u8211{}12","plainCitation":"Poser 2011b: 11–12","noteIndex":0},"citationItems":[{"id":641,"uris":["http://zotero.org/groups/2255823/items/SYU55T5S"],"uri":["http://zotero.org/groups/2255823/items/SYU55T5S"],"itemData":{"id":641,"type":"book","title":"The Carrier language: a brief introduction","publisher":"College of New Caledonia Press","publisher-place":"Prince George, B.C","number-of-pages":"60","edition":"rev. ed.","source":"Library of Congress ISBN","event-place":"Prince George, B.C","ISBN":"978-0-921087-64-9","call-number":"PM2411 .P67 2011","note":"OCLC: ocn774094421","title-short":"The Carrier language","language":"eng ath","author":[{"family":"Poser","given":"William J. (Bill)"}],"issued":{"date-parts":[["2011"]]}},"locator":"11-12"}],"schema":"https://github.com/citation-style-language/schema/raw/master/csl-citation.json"} </w:instrText>
      </w:r>
      <w:r w:rsidR="00BA133E">
        <w:rPr>
          <w:rFonts w:ascii="Arial Unicode MS" w:eastAsia="Arial Unicode MS" w:hAnsi="Arial Unicode MS" w:cs="Arial Unicode MS"/>
          <w:sz w:val="24"/>
          <w:szCs w:val="24"/>
        </w:rPr>
        <w:fldChar w:fldCharType="separate"/>
      </w:r>
      <w:r w:rsidR="00BA133E" w:rsidRPr="00BA133E">
        <w:rPr>
          <w:rFonts w:ascii="Arial Unicode MS" w:eastAsia="Arial Unicode MS" w:hAnsi="Arial Unicode MS" w:cs="Arial Unicode MS"/>
          <w:sz w:val="24"/>
          <w:szCs w:val="24"/>
        </w:rPr>
        <w:t>Poser 2011b: 11–12</w:t>
      </w:r>
      <w:r w:rsidR="00BA133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further see </w:t>
      </w:r>
      <w:r w:rsidR="00A503B3">
        <w:rPr>
          <w:rFonts w:ascii="Arial Unicode MS" w:eastAsia="Arial Unicode MS" w:hAnsi="Arial Unicode MS" w:cs="Arial Unicode MS"/>
          <w:sz w:val="24"/>
          <w:szCs w:val="24"/>
        </w:rPr>
        <w:fldChar w:fldCharType="begin"/>
      </w:r>
      <w:r w:rsidR="00A503B3">
        <w:rPr>
          <w:rFonts w:ascii="Arial Unicode MS" w:eastAsia="Arial Unicode MS" w:hAnsi="Arial Unicode MS" w:cs="Arial Unicode MS"/>
          <w:sz w:val="24"/>
          <w:szCs w:val="24"/>
        </w:rPr>
        <w:instrText xml:space="preserve"> ADDIN ZOTERO_ITEM CSL_CITATION {"citationID":"hlmTGkcx","properties":{"formattedCitation":"Poser 2000","plainCitation":"Poser 2000","noteIndex":0},"citationItems":[{"id":639,"uris":["http://zotero.org/groups/2255823/items/5NF787IK"],"uri":["http://zotero.org/groups/2255823/items/5NF787IK"],"itemData":{"id":639,"type":"manuscript","title":"Notes on Carrier writing systems: Carrier transcription correspondence chart","publisher-place":"Endangered Languages Project","event-place":"Endangered Languages Project","URL":"http://www.endangeredlanguages.com/lang/1680/guide/8823","author":[{"family":"Poser","given":"William J. (Bill)"}],"issued":{"date-parts":[["2000",10,30]]},"accessed":{"date-parts":[["2013",1,1]]}}}],"schema":"https://github.com/citation-style-language/schema/raw/master/csl-citation.json"} </w:instrText>
      </w:r>
      <w:r w:rsidR="00A503B3">
        <w:rPr>
          <w:rFonts w:ascii="Arial Unicode MS" w:eastAsia="Arial Unicode MS" w:hAnsi="Arial Unicode MS" w:cs="Arial Unicode MS"/>
          <w:sz w:val="24"/>
          <w:szCs w:val="24"/>
        </w:rPr>
        <w:fldChar w:fldCharType="separate"/>
      </w:r>
      <w:r w:rsidR="00A503B3" w:rsidRPr="00A503B3">
        <w:rPr>
          <w:rFonts w:ascii="Arial Unicode MS" w:eastAsia="Arial Unicode MS" w:hAnsi="Arial Unicode MS" w:cs="Arial Unicode MS"/>
          <w:sz w:val="24"/>
        </w:rPr>
        <w:t>Poser 2000</w:t>
      </w:r>
      <w:r w:rsidR="00A503B3">
        <w:rPr>
          <w:rFonts w:ascii="Arial Unicode MS" w:eastAsia="Arial Unicode MS" w:hAnsi="Arial Unicode MS" w:cs="Arial Unicode MS"/>
          <w:sz w:val="24"/>
          <w:szCs w:val="24"/>
        </w:rPr>
        <w:fldChar w:fldCharType="end"/>
      </w:r>
      <w:r w:rsidR="00A503B3">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for Moric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 and Prince</w:t>
      </w:r>
      <w:r w:rsidR="00CD77F0">
        <w:rPr>
          <w:rFonts w:ascii="Arial Unicode MS" w:eastAsia="Arial Unicode MS" w:hAnsi="Arial Unicode MS" w:cs="Arial Unicode MS"/>
          <w:sz w:val="24"/>
          <w:szCs w:val="24"/>
        </w:rPr>
        <w:t>’</w:t>
      </w:r>
      <w:r w:rsidR="00A503B3">
        <w:rPr>
          <w:rFonts w:ascii="Arial Unicode MS" w:eastAsia="Arial Unicode MS" w:hAnsi="Arial Unicode MS" w:cs="Arial Unicode MS"/>
          <w:sz w:val="24"/>
          <w:szCs w:val="24"/>
        </w:rPr>
        <w:t xml:space="preserve">s orthographies and </w:t>
      </w:r>
      <w:r w:rsidR="00A503B3">
        <w:rPr>
          <w:rFonts w:ascii="Arial Unicode MS" w:eastAsia="Arial Unicode MS" w:hAnsi="Arial Unicode MS" w:cs="Arial Unicode MS"/>
          <w:sz w:val="24"/>
          <w:szCs w:val="24"/>
        </w:rPr>
        <w:fldChar w:fldCharType="begin"/>
      </w:r>
      <w:r w:rsidR="00A503B3">
        <w:rPr>
          <w:rFonts w:ascii="Arial Unicode MS" w:eastAsia="Arial Unicode MS" w:hAnsi="Arial Unicode MS" w:cs="Arial Unicode MS"/>
          <w:sz w:val="24"/>
          <w:szCs w:val="24"/>
        </w:rPr>
        <w:instrText xml:space="preserve"> ADDIN ZOTERO_ITEM CSL_CITATION {"citationID":"tR17d4VM","properties":{"formattedCitation":"Poser 2011b: 15","plainCitation":"Poser 2011b: 15","noteIndex":0},"citationItems":[{"id":641,"uris":["http://zotero.org/groups/2255823/items/SYU55T5S"],"uri":["http://zotero.org/groups/2255823/items/SYU55T5S"],"itemData":{"id":641,"type":"book","title":"The Carrier language: a brief introduction","publisher":"College of New Caledonia Press","publisher-place":"Prince George, B.C","number-of-pages":"60","edition":"rev. ed.","source":"Library of Congress ISBN","event-place":"Prince George, B.C","ISBN":"978-0-921087-64-9","call-number":"PM2411 .P67 2011","note":"OCLC: ocn774094421","title-short":"The Carrier language","language":"eng ath","author":[{"family":"Poser","given":"William J. (Bill)"}],"issued":{"date-parts":[["2011"]]}},"locator":"15"}],"schema":"https://github.com/citation-style-language/schema/raw/master/csl-citation.json"} </w:instrText>
      </w:r>
      <w:r w:rsidR="00A503B3">
        <w:rPr>
          <w:rFonts w:ascii="Arial Unicode MS" w:eastAsia="Arial Unicode MS" w:hAnsi="Arial Unicode MS" w:cs="Arial Unicode MS"/>
          <w:sz w:val="24"/>
          <w:szCs w:val="24"/>
        </w:rPr>
        <w:fldChar w:fldCharType="separate"/>
      </w:r>
      <w:r w:rsidR="00A503B3" w:rsidRPr="00A503B3">
        <w:rPr>
          <w:rFonts w:ascii="Arial Unicode MS" w:eastAsia="Arial Unicode MS" w:hAnsi="Arial Unicode MS" w:cs="Arial Unicode MS"/>
          <w:sz w:val="24"/>
        </w:rPr>
        <w:t>Poser 2011b: 15</w:t>
      </w:r>
      <w:r w:rsidR="00A503B3">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for the Carrier syllabic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2250"/>
        <w:gridCol w:w="4140"/>
      </w:tblGrid>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A503B3" w:rsidP="00A503B3">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CuuRNCzf","properties":{"formattedCitation":"Poser 2013","plainCitation":"Poser 2013","noteIndex":0},"citationItems":[{"id":637,"uris":["http://zotero.org/groups/2255823/items/76EAG2LG"],"uri":["http://zotero.org/groups/2255823/items/76EAG2LG"],"itemData":{"id":637,"type":"manuscript","title":"Nak’albun/Dzinghubun Whut’enne Bughuni (Stuart/Trembleur Lake Carrier lexicon)","publisher-place":"Yinka Déné Language Institute, Vanderhoof, BC","event-place":"Yinka Déné Language Institute, Vanderhoof, BC","author":[{"family":"Poser","given":"William J. (Bill)"}],"issued":{"date-parts":[["2013",8,15]]}}}],"schema":"https://github.com/citation-style-language/schema/raw/master/csl-citation.json"} </w:instrText>
            </w:r>
            <w:r>
              <w:rPr>
                <w:rFonts w:ascii="Arial Unicode MS" w:eastAsia="Arial Unicode MS" w:hAnsi="Arial Unicode MS" w:cs="Arial Unicode MS"/>
                <w:sz w:val="24"/>
                <w:szCs w:val="24"/>
              </w:rPr>
              <w:fldChar w:fldCharType="separate"/>
            </w:r>
            <w:r w:rsidRPr="00A503B3">
              <w:rPr>
                <w:rFonts w:ascii="Arial Unicode MS" w:eastAsia="Arial Unicode MS" w:hAnsi="Arial Unicode MS" w:cs="Arial Unicode MS"/>
                <w:sz w:val="24"/>
              </w:rPr>
              <w:t>Poser 2013</w:t>
            </w:r>
            <w:r>
              <w:rPr>
                <w:rFonts w:ascii="Arial Unicode MS" w:eastAsia="Arial Unicode MS" w:hAnsi="Arial Unicode MS" w:cs="Arial Unicode MS"/>
                <w:sz w:val="24"/>
                <w:szCs w:val="24"/>
              </w:rPr>
              <w:fldChar w:fldCharType="end"/>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A503B3"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b</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ʰ / p (before a consonant or a pause)</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b</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p</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f</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f</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consonant or a pause)</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d</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t</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l</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ł, tl</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ʰ (before a vowel) / ƛ (before a consonant or a pause)</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h</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consonant or a pause)</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s</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u w:val="single"/>
              </w:rPr>
            </w:pPr>
            <w:r w:rsidRPr="00610B2D">
              <w:rPr>
                <w:rFonts w:ascii="Arial Unicode MS" w:eastAsia="Arial Unicode MS" w:hAnsi="Arial Unicode MS" w:cs="Arial Unicode MS"/>
                <w:sz w:val="24"/>
                <w:szCs w:val="24"/>
                <w:u w:val="single"/>
              </w:rPr>
              <w:t>dz</w:t>
            </w:r>
            <w:r w:rsidR="00802EEE">
              <w:rPr>
                <w:rFonts w:ascii="Arial Unicode MS" w:eastAsia="Arial Unicode MS" w:hAnsi="Arial Unicode MS" w:cs="Arial Unicode MS"/>
                <w:sz w:val="24"/>
                <w:szCs w:val="24"/>
                <w:u w:val="single"/>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u w:val="single"/>
              </w:rPr>
            </w:pPr>
            <w:r w:rsidRPr="00610B2D">
              <w:rPr>
                <w:rFonts w:ascii="Arial Unicode MS" w:eastAsia="Arial Unicode MS" w:hAnsi="Arial Unicode MS" w:cs="Arial Unicode MS"/>
                <w:sz w:val="24"/>
                <w:szCs w:val="24"/>
                <w:u w:val="single"/>
              </w:rPr>
              <w:t>ts</w:t>
            </w:r>
            <w:r w:rsidR="00802EEE">
              <w:rPr>
                <w:rFonts w:ascii="Arial Unicode MS" w:eastAsia="Arial Unicode MS" w:hAnsi="Arial Unicode MS" w:cs="Arial Unicode MS"/>
                <w:sz w:val="24"/>
                <w:szCs w:val="24"/>
                <w:u w:val="single"/>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consonant or a pause)</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u w:val="single"/>
              </w:rPr>
              <w:t>ts</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u w:val="single"/>
              </w:rPr>
            </w:pPr>
            <w:r w:rsidRPr="00610B2D">
              <w:rPr>
                <w:rFonts w:ascii="Arial Unicode MS" w:eastAsia="Arial Unicode MS" w:hAnsi="Arial Unicode MS" w:cs="Arial Unicode MS"/>
                <w:sz w:val="24"/>
                <w:szCs w:val="24"/>
                <w:u w:val="single"/>
              </w:rPr>
              <w:t>z</w:t>
            </w:r>
            <w:r w:rsidR="00802EEE">
              <w:rPr>
                <w:rFonts w:ascii="Arial Unicode MS" w:eastAsia="Arial Unicode MS" w:hAnsi="Arial Unicode MS" w:cs="Arial Unicode MS"/>
                <w:sz w:val="24"/>
                <w:szCs w:val="24"/>
                <w:u w:val="single"/>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u w:val="single"/>
              </w:rPr>
            </w:pPr>
            <w:r w:rsidRPr="00610B2D">
              <w:rPr>
                <w:rFonts w:ascii="Arial Unicode MS" w:eastAsia="Arial Unicode MS" w:hAnsi="Arial Unicode MS" w:cs="Arial Unicode MS"/>
                <w:sz w:val="24"/>
                <w:szCs w:val="24"/>
                <w:u w:val="single"/>
              </w:rPr>
              <w:t>s</w:t>
            </w:r>
            <w:r w:rsidR="00802EEE">
              <w:rPr>
                <w:rFonts w:ascii="Arial Unicode MS" w:eastAsia="Arial Unicode MS" w:hAnsi="Arial Unicode MS" w:cs="Arial Unicode MS"/>
                <w:sz w:val="24"/>
                <w:szCs w:val="24"/>
                <w:u w:val="single"/>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j</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ʰ (before a vowel) / č (before a consonant or a pause)</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h</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h</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h</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g</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ŋ</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ʷ</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kw</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ʷ (before a vowel) / kʷ (before a consonant or a pause)</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ʷ</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hw</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ʷ</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h</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ʷ</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r</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r</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CD77F0"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u w:val="single"/>
              </w:rPr>
            </w:pPr>
            <w:r w:rsidRPr="00610B2D">
              <w:rPr>
                <w:rFonts w:ascii="Arial Unicode MS" w:eastAsia="Arial Unicode MS" w:hAnsi="Arial Unicode MS" w:cs="Arial Unicode MS"/>
                <w:sz w:val="24"/>
                <w:szCs w:val="24"/>
              </w:rPr>
              <w:t>h</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o</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ʌ</w:t>
            </w:r>
          </w:p>
        </w:tc>
      </w:tr>
      <w:tr w:rsidR="00610B2D" w:rsidRPr="00610B2D">
        <w:tc>
          <w:tcPr>
            <w:tcW w:w="225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i</w:t>
            </w:r>
            <w:r w:rsidR="00802EEE">
              <w:rPr>
                <w:rFonts w:ascii="Arial Unicode MS" w:eastAsia="Arial Unicode MS" w:hAnsi="Arial Unicode MS" w:cs="Arial Unicode MS"/>
                <w:sz w:val="24"/>
                <w:szCs w:val="24"/>
              </w:rPr>
              <w:t xml:space="preserve"> </w:t>
            </w:r>
          </w:p>
        </w:tc>
        <w:tc>
          <w:tcPr>
            <w:tcW w:w="41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i</w:t>
            </w:r>
          </w:p>
        </w:tc>
      </w:tr>
    </w:tbl>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 </w:t>
      </w:r>
      <w:r w:rsidRPr="00610B2D">
        <w:rPr>
          <w:rFonts w:ascii="Arial Unicode MS" w:eastAsia="Arial Unicode MS" w:hAnsi="Arial Unicode MS" w:cs="Arial Unicode MS"/>
          <w:i/>
          <w:iCs/>
          <w:sz w:val="24"/>
          <w:szCs w:val="24"/>
        </w:rPr>
        <w:t>pʰ f r</w:t>
      </w:r>
      <w:r w:rsidRPr="00610B2D">
        <w:rPr>
          <w:rFonts w:ascii="Arial Unicode MS" w:eastAsia="Arial Unicode MS" w:hAnsi="Arial Unicode MS" w:cs="Arial Unicode MS"/>
          <w:sz w:val="24"/>
          <w:szCs w:val="24"/>
        </w:rPr>
        <w:t xml:space="preserve"> occur only in Frenc</w:t>
      </w:r>
      <w:r w:rsidR="00A503B3">
        <w:rPr>
          <w:rFonts w:ascii="Arial Unicode MS" w:eastAsia="Arial Unicode MS" w:hAnsi="Arial Unicode MS" w:cs="Arial Unicode MS"/>
          <w:sz w:val="24"/>
          <w:szCs w:val="24"/>
        </w:rPr>
        <w:t>h and English loans (</w:t>
      </w:r>
      <w:r w:rsidR="00A503B3">
        <w:rPr>
          <w:rFonts w:ascii="Arial Unicode MS" w:eastAsia="Arial Unicode MS" w:hAnsi="Arial Unicode MS" w:cs="Arial Unicode MS"/>
          <w:sz w:val="24"/>
          <w:szCs w:val="24"/>
        </w:rPr>
        <w:fldChar w:fldCharType="begin"/>
      </w:r>
      <w:r w:rsidR="00A503B3">
        <w:rPr>
          <w:rFonts w:ascii="Arial Unicode MS" w:eastAsia="Arial Unicode MS" w:hAnsi="Arial Unicode MS" w:cs="Arial Unicode MS"/>
          <w:sz w:val="24"/>
          <w:szCs w:val="24"/>
        </w:rPr>
        <w:instrText xml:space="preserve"> ADDIN ZOTERO_ITEM CSL_CITATION {"citationID":"fhxenmOW","properties":{"formattedCitation":"Poser 2011b: 13","plainCitation":"Poser 2011b: 13","noteIndex":0},"citationItems":[{"id":641,"uris":["http://zotero.org/groups/2255823/items/SYU55T5S"],"uri":["http://zotero.org/groups/2255823/items/SYU55T5S"],"itemData":{"id":641,"type":"book","title":"The Carrier language: a brief introduction","publisher":"College of New Caledonia Press","publisher-place":"Prince George, B.C","number-of-pages":"60","edition":"rev. ed.","source":"Library of Congress ISBN","event-place":"Prince George, B.C","ISBN":"978-0-921087-64-9","call-number":"PM2411 .P67 2011","note":"OCLC: ocn774094421","title-short":"The Carrier language","language":"eng ath","author":[{"family":"Poser","given":"William J. (Bill)"}],"issued":{"date-parts":[["2011"]]}},"locator":"13"}],"schema":"https://github.com/citation-style-language/schema/raw/master/csl-citation.json"} </w:instrText>
      </w:r>
      <w:r w:rsidR="00A503B3">
        <w:rPr>
          <w:rFonts w:ascii="Arial Unicode MS" w:eastAsia="Arial Unicode MS" w:hAnsi="Arial Unicode MS" w:cs="Arial Unicode MS"/>
          <w:sz w:val="24"/>
          <w:szCs w:val="24"/>
        </w:rPr>
        <w:fldChar w:fldCharType="separate"/>
      </w:r>
      <w:r w:rsidR="00A503B3" w:rsidRPr="00A503B3">
        <w:rPr>
          <w:rFonts w:ascii="Arial Unicode MS" w:eastAsia="Arial Unicode MS" w:hAnsi="Arial Unicode MS" w:cs="Arial Unicode MS"/>
          <w:sz w:val="24"/>
        </w:rPr>
        <w:t>Poser 2011b: 13</w:t>
      </w:r>
      <w:r w:rsidR="00A503B3">
        <w:rPr>
          <w:rFonts w:ascii="Arial Unicode MS" w:eastAsia="Arial Unicode MS" w:hAnsi="Arial Unicode MS" w:cs="Arial Unicode MS"/>
          <w:sz w:val="24"/>
          <w:szCs w:val="24"/>
        </w:rPr>
        <w:fldChar w:fldCharType="end"/>
      </w:r>
      <w:r w:rsidR="00A503B3">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2. </w:t>
      </w:r>
      <w:r w:rsidRPr="00610B2D">
        <w:rPr>
          <w:rFonts w:ascii="Arial Unicode MS" w:eastAsia="Arial Unicode MS" w:hAnsi="Arial Unicode MS" w:cs="Arial Unicode MS"/>
          <w:i/>
          <w:iCs/>
          <w:sz w:val="24"/>
          <w:szCs w:val="24"/>
        </w:rPr>
        <w:t>c̪ c̪ʰ c̪ʼ z̪ s̪</w:t>
      </w:r>
      <w:r w:rsidRPr="00610B2D">
        <w:rPr>
          <w:rFonts w:ascii="Arial Unicode MS" w:eastAsia="Arial Unicode MS" w:hAnsi="Arial Unicode MS" w:cs="Arial Unicode MS"/>
          <w:sz w:val="24"/>
          <w:szCs w:val="24"/>
        </w:rPr>
        <w:t xml:space="preserve"> are lamino-dental sounds, opposed to apico-alveolar </w:t>
      </w:r>
      <w:r w:rsidRPr="00610B2D">
        <w:rPr>
          <w:rFonts w:ascii="Arial Unicode MS" w:eastAsia="Arial Unicode MS" w:hAnsi="Arial Unicode MS" w:cs="Arial Unicode MS"/>
          <w:i/>
          <w:iCs/>
          <w:sz w:val="24"/>
          <w:szCs w:val="24"/>
        </w:rPr>
        <w:t>c cʰ cʼ z s</w:t>
      </w:r>
      <w:r w:rsidR="00A503B3">
        <w:rPr>
          <w:rFonts w:ascii="Arial Unicode MS" w:eastAsia="Arial Unicode MS" w:hAnsi="Arial Unicode MS" w:cs="Arial Unicode MS"/>
          <w:sz w:val="24"/>
          <w:szCs w:val="24"/>
        </w:rPr>
        <w:t xml:space="preserve"> (</w:t>
      </w:r>
      <w:r w:rsidR="00A503B3">
        <w:rPr>
          <w:rFonts w:ascii="Arial Unicode MS" w:eastAsia="Arial Unicode MS" w:hAnsi="Arial Unicode MS" w:cs="Arial Unicode MS"/>
          <w:sz w:val="24"/>
          <w:szCs w:val="24"/>
        </w:rPr>
        <w:fldChar w:fldCharType="begin"/>
      </w:r>
      <w:r w:rsidR="00A503B3">
        <w:rPr>
          <w:rFonts w:ascii="Arial Unicode MS" w:eastAsia="Arial Unicode MS" w:hAnsi="Arial Unicode MS" w:cs="Arial Unicode MS"/>
          <w:sz w:val="24"/>
          <w:szCs w:val="24"/>
        </w:rPr>
        <w:instrText xml:space="preserve"> ADDIN ZOTERO_ITEM CSL_CITATION {"citationID":"9SeqJ2lh","properties":{"formattedCitation":"Poser 2011b: 14","plainCitation":"Poser 2011b: 14","noteIndex":0},"citationItems":[{"id":641,"uris":["http://zotero.org/groups/2255823/items/SYU55T5S"],"uri":["http://zotero.org/groups/2255823/items/SYU55T5S"],"itemData":{"id":641,"type":"book","title":"The Carrier language: a brief introduction","publisher":"College of New Caledonia Press","publisher-place":"Prince George, B.C","number-of-pages":"60","edition":"rev. ed.","source":"Library of Congress ISBN","event-place":"Prince George, B.C","ISBN":"978-0-921087-64-9","call-number":"PM2411 .P67 2011","note":"OCLC: ocn774094421","title-short":"The Carrier language","language":"eng ath","author":[{"family":"Poser","given":"William J. (Bill)"}],"issued":{"date-parts":[["2011"]]}},"locator":"14"}],"schema":"https://github.com/citation-style-language/schema/raw/master/csl-citation.json"} </w:instrText>
      </w:r>
      <w:r w:rsidR="00A503B3">
        <w:rPr>
          <w:rFonts w:ascii="Arial Unicode MS" w:eastAsia="Arial Unicode MS" w:hAnsi="Arial Unicode MS" w:cs="Arial Unicode MS"/>
          <w:sz w:val="24"/>
          <w:szCs w:val="24"/>
        </w:rPr>
        <w:fldChar w:fldCharType="separate"/>
      </w:r>
      <w:r w:rsidR="00A503B3" w:rsidRPr="00A503B3">
        <w:rPr>
          <w:rFonts w:ascii="Arial Unicode MS" w:eastAsia="Arial Unicode MS" w:hAnsi="Arial Unicode MS" w:cs="Arial Unicode MS"/>
          <w:sz w:val="24"/>
        </w:rPr>
        <w:t>Poser 2011b: 14</w:t>
      </w:r>
      <w:r w:rsidR="00A503B3">
        <w:rPr>
          <w:rFonts w:ascii="Arial Unicode MS" w:eastAsia="Arial Unicode MS" w:hAnsi="Arial Unicode MS" w:cs="Arial Unicode MS"/>
          <w:sz w:val="24"/>
          <w:szCs w:val="24"/>
        </w:rPr>
        <w:fldChar w:fldCharType="end"/>
      </w:r>
      <w:r w:rsidR="00A503B3">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 xml:space="preserve">3. There is a phonological opposition between the initial vowels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and the glottal stop onset </w:t>
      </w:r>
      <w:r w:rsidRPr="00610B2D">
        <w:rPr>
          <w:rFonts w:ascii="Arial Unicode MS" w:eastAsia="Arial Unicode MS" w:hAnsi="Arial Unicode MS" w:cs="Arial Unicode MS"/>
          <w:i/>
          <w:iCs/>
          <w:sz w:val="24"/>
          <w:szCs w:val="24"/>
        </w:rPr>
        <w:t>ʔV-</w:t>
      </w:r>
      <w:r w:rsidRPr="00610B2D">
        <w:rPr>
          <w:rFonts w:ascii="Arial Unicode MS" w:eastAsia="Arial Unicode MS" w:hAnsi="Arial Unicode MS" w:cs="Arial Unicode MS"/>
          <w:sz w:val="24"/>
          <w:szCs w:val="24"/>
        </w:rPr>
        <w:t xml:space="preserve"> </w:t>
      </w:r>
      <w:r w:rsidR="00A503B3">
        <w:rPr>
          <w:rFonts w:ascii="Arial Unicode MS" w:eastAsia="Arial Unicode MS" w:hAnsi="Arial Unicode MS" w:cs="Arial Unicode MS"/>
          <w:sz w:val="24"/>
          <w:szCs w:val="24"/>
        </w:rPr>
        <w:t>(</w:t>
      </w:r>
      <w:r w:rsidR="00A503B3">
        <w:rPr>
          <w:rFonts w:ascii="Arial Unicode MS" w:eastAsia="Arial Unicode MS" w:hAnsi="Arial Unicode MS" w:cs="Arial Unicode MS"/>
          <w:sz w:val="24"/>
          <w:szCs w:val="24"/>
        </w:rPr>
        <w:fldChar w:fldCharType="begin"/>
      </w:r>
      <w:r w:rsidR="00A503B3">
        <w:rPr>
          <w:rFonts w:ascii="Arial Unicode MS" w:eastAsia="Arial Unicode MS" w:hAnsi="Arial Unicode MS" w:cs="Arial Unicode MS"/>
          <w:sz w:val="24"/>
          <w:szCs w:val="24"/>
        </w:rPr>
        <w:instrText xml:space="preserve"> ADDIN ZOTERO_ITEM CSL_CITATION {"citationID":"pbeg9Fz1","properties":{"formattedCitation":"Poser 2011b: 14","plainCitation":"Poser 2011b: 14","noteIndex":0},"citationItems":[{"id":641,"uris":["http://zotero.org/groups/2255823/items/SYU55T5S"],"uri":["http://zotero.org/groups/2255823/items/SYU55T5S"],"itemData":{"id":641,"type":"book","title":"The Carrier language: a brief introduction","publisher":"College of New Caledonia Press","publisher-place":"Prince George, B.C","number-of-pages":"60","edition":"rev. ed.","source":"Library of Congress ISBN","event-place":"Prince George, B.C","ISBN":"978-0-921087-64-9","call-number":"PM2411 .P67 2011","note":"OCLC: ocn774094421","title-short":"The Carrier language","language":"eng ath","author":[{"family":"Poser","given":"William J. (Bill)"}],"issued":{"date-parts":[["2011"]]}},"locator":"14"}],"schema":"https://github.com/citation-style-language/schema/raw/master/csl-citation.json"} </w:instrText>
      </w:r>
      <w:r w:rsidR="00A503B3">
        <w:rPr>
          <w:rFonts w:ascii="Arial Unicode MS" w:eastAsia="Arial Unicode MS" w:hAnsi="Arial Unicode MS" w:cs="Arial Unicode MS"/>
          <w:sz w:val="24"/>
          <w:szCs w:val="24"/>
        </w:rPr>
        <w:fldChar w:fldCharType="separate"/>
      </w:r>
      <w:r w:rsidR="00A503B3" w:rsidRPr="00A503B3">
        <w:rPr>
          <w:rFonts w:ascii="Arial Unicode MS" w:eastAsia="Arial Unicode MS" w:hAnsi="Arial Unicode MS" w:cs="Arial Unicode MS"/>
          <w:sz w:val="24"/>
        </w:rPr>
        <w:t>Poser 2011b: 14</w:t>
      </w:r>
      <w:r w:rsidR="00A503B3">
        <w:rPr>
          <w:rFonts w:ascii="Arial Unicode MS" w:eastAsia="Arial Unicode MS" w:hAnsi="Arial Unicode MS" w:cs="Arial Unicode MS"/>
          <w:sz w:val="24"/>
          <w:szCs w:val="24"/>
        </w:rPr>
        <w:fldChar w:fldCharType="end"/>
      </w:r>
      <w:r w:rsidR="00A503B3">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4. According to Bill Poser (p.c.), Central Carrier has a sort of pitch accent syste</w:t>
      </w:r>
      <w:r w:rsidR="00A503B3">
        <w:rPr>
          <w:rFonts w:ascii="Arial Unicode MS" w:eastAsia="Arial Unicode MS" w:hAnsi="Arial Unicode MS" w:cs="Arial Unicode MS"/>
          <w:sz w:val="24"/>
          <w:szCs w:val="24"/>
        </w:rPr>
        <w:t xml:space="preserve">m with low functional load. In </w:t>
      </w:r>
      <w:r w:rsidR="00A503B3">
        <w:rPr>
          <w:rFonts w:ascii="Arial Unicode MS" w:eastAsia="Arial Unicode MS" w:hAnsi="Arial Unicode MS" w:cs="Arial Unicode MS"/>
          <w:sz w:val="24"/>
          <w:szCs w:val="24"/>
        </w:rPr>
        <w:fldChar w:fldCharType="begin"/>
      </w:r>
      <w:r w:rsidR="00A503B3">
        <w:rPr>
          <w:rFonts w:ascii="Arial Unicode MS" w:eastAsia="Arial Unicode MS" w:hAnsi="Arial Unicode MS" w:cs="Arial Unicode MS"/>
          <w:sz w:val="24"/>
          <w:szCs w:val="24"/>
        </w:rPr>
        <w:instrText xml:space="preserve"> ADDIN ZOTERO_ITEM CSL_CITATION {"citationID":"9XB0h2Lp","properties":{"formattedCitation":"Antoine et al. 1974","plainCitation":"Antoine et al. 1974","noteIndex":0},"citationItems":[{"id":634,"uris":["http://zotero.org/groups/2255823/items/BEX7XTR7"],"uri":["http://zotero.org/groups/2255823/items/BEX7XTR7"],"itemData":{"id":634,"type":"book","title":"Central Carrier bilingual dictionary","publisher":"Carrier Linguistic Committee","publisher-place":"Fort Saint James, British Columbia","event-place":"Fort Saint James, British Columbia","author":[{"family":"Antoine","given":"Francesca"},{"family":"Bird","given":"Catherine"},{"family":"Isaac","given":"Agnes"},{"family":"Prince","given":"Nellie"},{"family":"Sam","given":"Sally"},{"family":"Walker","given":"Richard"},{"family":"Wilkinson","given":"David B."}],"issued":{"date-parts":[["1974"]]}}}],"schema":"https://github.com/citation-style-language/schema/raw/master/csl-citation.json"} </w:instrText>
      </w:r>
      <w:r w:rsidR="00A503B3">
        <w:rPr>
          <w:rFonts w:ascii="Arial Unicode MS" w:eastAsia="Arial Unicode MS" w:hAnsi="Arial Unicode MS" w:cs="Arial Unicode MS"/>
          <w:sz w:val="24"/>
          <w:szCs w:val="24"/>
        </w:rPr>
        <w:fldChar w:fldCharType="separate"/>
      </w:r>
      <w:r w:rsidR="00A503B3" w:rsidRPr="00A503B3">
        <w:rPr>
          <w:rFonts w:ascii="Arial Unicode MS" w:eastAsia="Arial Unicode MS" w:hAnsi="Arial Unicode MS" w:cs="Arial Unicode MS"/>
          <w:sz w:val="24"/>
        </w:rPr>
        <w:t>Antoine et al. 1974</w:t>
      </w:r>
      <w:r w:rsidR="00A503B3">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the vowels are modified with the acute sign (</w:t>
      </w:r>
      <w:r w:rsidRPr="00610B2D">
        <w:rPr>
          <w:rFonts w:ascii="Arial Unicode MS" w:eastAsia="Arial Unicode MS" w:hAnsi="Arial Unicode MS" w:cs="Arial Unicode MS"/>
          <w:i/>
          <w:iCs/>
          <w:sz w:val="24"/>
          <w:szCs w:val="24"/>
        </w:rPr>
        <w:t>á, í</w:t>
      </w:r>
      <w:r w:rsidRPr="00610B2D">
        <w:rPr>
          <w:rFonts w:ascii="Arial Unicode MS" w:eastAsia="Arial Unicode MS" w:hAnsi="Arial Unicode MS" w:cs="Arial Unicode MS"/>
          <w:sz w:val="24"/>
          <w:szCs w:val="24"/>
        </w:rPr>
        <w:t xml:space="preserve"> etc.) in some morphemes, probably denoting the high tone.</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t>Koyuko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Koyukon (or Denaakk</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e, Ten</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a) language consists of three main dialects: Lower (Kaltag and Nulato sites), Central (Koyukuk, Huslia, Galena, Ruby and some other sites) and Upper (Tanana, Bearpaw and some other sites); these three are mutually intelligible, although they demonstrate some phonological, grammar and lexical discrepancies, see </w:t>
      </w:r>
      <w:r w:rsidR="00924AC6">
        <w:rPr>
          <w:rFonts w:ascii="Arial Unicode MS" w:eastAsia="Arial Unicode MS" w:hAnsi="Arial Unicode MS" w:cs="Arial Unicode MS"/>
          <w:sz w:val="24"/>
          <w:szCs w:val="24"/>
        </w:rPr>
        <w:fldChar w:fldCharType="begin"/>
      </w:r>
      <w:r w:rsidR="00924AC6">
        <w:rPr>
          <w:rFonts w:ascii="Arial Unicode MS" w:eastAsia="Arial Unicode MS" w:hAnsi="Arial Unicode MS" w:cs="Arial Unicode MS"/>
          <w:sz w:val="24"/>
          <w:szCs w:val="24"/>
        </w:rPr>
        <w:instrText xml:space="preserve"> ADDIN ZOTERO_ITEM CSL_CITATION {"citationID":"LKCs6nbk","properties":{"formattedCitation":"Jett\\uc0\\u233{} &amp; Jones 2000: liii ff.; Jones 1978: 3 ff.","plainCitation":"Jetté &amp; Jones 2000: liii ff.; Jones 1978: 3 ff.","noteIndex":0},"citationItems":[{"id":643,"uris":["http://zotero.org/groups/2255823/items/CEL8K3XM"],"uri":["http://zotero.org/groups/2255823/items/CEL8K3XM"],"itemData":{"id":643,"type":"book","title":"Koyukon Athabaskan dictionary","publisher":"Alaska Native Language Center","publisher-place":"Fairbanks, AK","number-of-pages":"1118","source":"Library of Congress ISBN","event-place":"Fairbanks, AK","ISBN":"978-1-55500-063-9","call-number":"PM1594.Z5 J47 2000","author":[{"family":"Jetté","given":"Jules"},{"family":"Jones","given":"Eliza"}],"editor":[{"family":"Kari","given":"James"}],"issued":{"date-parts":[["2000"]]}},"locator":"liii ff."},{"id":645,"uris":["http://zotero.org/groups/2255823/items/XM6RXT4Q"],"uri":["http://zotero.org/groups/2255823/items/XM6RXT4Q"],"itemData":{"id":645,"type":"book","title":"Junior dictionary for Central Koyukon Athabascan","publisher":"National Bilingual Materials Development Center, University of Alaska","publisher-place":"Anchorage, Alaska","event-place":"Anchorage, Alaska","author":[{"family":"Jones","given":"Eliza"}],"issued":{"date-parts":[["1978"]]}},"locator":"3 ff."}],"schema":"https://github.com/citation-style-language/schema/raw/master/csl-citation.json"} </w:instrText>
      </w:r>
      <w:r w:rsidR="00924AC6">
        <w:rPr>
          <w:rFonts w:ascii="Arial Unicode MS" w:eastAsia="Arial Unicode MS" w:hAnsi="Arial Unicode MS" w:cs="Arial Unicode MS"/>
          <w:sz w:val="24"/>
          <w:szCs w:val="24"/>
        </w:rPr>
        <w:fldChar w:fldCharType="separate"/>
      </w:r>
      <w:r w:rsidR="00924AC6" w:rsidRPr="00924AC6">
        <w:rPr>
          <w:rFonts w:ascii="Arial Unicode MS" w:eastAsia="Arial Unicode MS" w:hAnsi="Arial Unicode MS" w:cs="Arial Unicode MS"/>
          <w:sz w:val="24"/>
          <w:szCs w:val="24"/>
        </w:rPr>
        <w:t>Jetté &amp; Jones 2000: liii ff.; Jones 1978: 3 ff.</w:t>
      </w:r>
      <w:r w:rsidR="00924AC6">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for detail.</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Our wordlist is based on the Central dialect, which functions as a "norm" for the Koyukon community; relevant dialectal forms are quoted in the notes. For reliable or potential lexicostatistic discrepancies between the dialects se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bird</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o bit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blood</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cold</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kne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new</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mall</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ooth</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The Upper dialect is prone to lexical borrowing from the neighboring Lower Tanana language.</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primary lexicographic sources for Koyukon</w:t>
      </w:r>
      <w:r w:rsidR="002B7F3D">
        <w:rPr>
          <w:rFonts w:ascii="Arial Unicode MS" w:eastAsia="Arial Unicode MS" w:hAnsi="Arial Unicode MS" w:cs="Arial Unicode MS"/>
          <w:sz w:val="24"/>
          <w:szCs w:val="24"/>
        </w:rPr>
        <w:t xml:space="preserve"> are the cumulative dictionary </w:t>
      </w:r>
      <w:r w:rsidR="002B7F3D">
        <w:rPr>
          <w:rFonts w:ascii="Arial Unicode MS" w:eastAsia="Arial Unicode MS" w:hAnsi="Arial Unicode MS" w:cs="Arial Unicode MS"/>
          <w:sz w:val="24"/>
          <w:szCs w:val="24"/>
        </w:rPr>
        <w:fldChar w:fldCharType="begin"/>
      </w:r>
      <w:r w:rsidR="002B7F3D">
        <w:rPr>
          <w:rFonts w:ascii="Arial Unicode MS" w:eastAsia="Arial Unicode MS" w:hAnsi="Arial Unicode MS" w:cs="Arial Unicode MS"/>
          <w:sz w:val="24"/>
          <w:szCs w:val="24"/>
        </w:rPr>
        <w:instrText xml:space="preserve"> ADDIN ZOTERO_ITEM CSL_CITATION {"citationID":"IgHsJpa0","properties":{"formattedCitation":"Jett\\uc0\\u233{} &amp; Jones 2000","plainCitation":"Jetté &amp; Jones 2000","noteIndex":0},"citationItems":[{"id":643,"uris":["http://zotero.org/groups/2255823/items/CEL8K3XM"],"uri":["http://zotero.org/groups/2255823/items/CEL8K3XM"],"itemData":{"id":643,"type":"book","title":"Koyukon Athabaskan dictionary","publisher":"Alaska Native Language Center","publisher-place":"Fairbanks, AK","number-of-pages":"1118","source":"Library of Congress ISBN","event-place":"Fairbanks, AK","ISBN":"978-1-55500-063-9","call-number":"PM1594.Z5 J47 2000","author":[{"family":"Jetté","given":"Jules"},{"family":"Jones","given":"Eliza"}],"editor":[{"family":"Kari","given":"James"}],"issued":{"date-parts":[["2000"]]}}}],"schema":"https://github.com/citation-style-language/schema/raw/master/csl-citation.json"} </w:instrText>
      </w:r>
      <w:r w:rsidR="002B7F3D">
        <w:rPr>
          <w:rFonts w:ascii="Arial Unicode MS" w:eastAsia="Arial Unicode MS" w:hAnsi="Arial Unicode MS" w:cs="Arial Unicode MS"/>
          <w:sz w:val="24"/>
          <w:szCs w:val="24"/>
        </w:rPr>
        <w:fldChar w:fldCharType="separate"/>
      </w:r>
      <w:r w:rsidR="002B7F3D" w:rsidRPr="002B7F3D">
        <w:rPr>
          <w:rFonts w:ascii="Arial Unicode MS" w:eastAsia="Arial Unicode MS" w:hAnsi="Arial Unicode MS" w:cs="Arial Unicode MS"/>
          <w:sz w:val="24"/>
          <w:szCs w:val="24"/>
        </w:rPr>
        <w:t>Jetté &amp; Jones 2000</w:t>
      </w:r>
      <w:r w:rsidR="002B7F3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covers main dialects) and the educatio</w:t>
      </w:r>
      <w:r w:rsidR="002B7F3D">
        <w:rPr>
          <w:rFonts w:ascii="Arial Unicode MS" w:eastAsia="Arial Unicode MS" w:hAnsi="Arial Unicode MS" w:cs="Arial Unicode MS"/>
          <w:sz w:val="24"/>
          <w:szCs w:val="24"/>
        </w:rPr>
        <w:t xml:space="preserve">nal English-Koyukon dictionary </w:t>
      </w:r>
      <w:r w:rsidR="002B7F3D">
        <w:rPr>
          <w:rFonts w:ascii="Arial Unicode MS" w:eastAsia="Arial Unicode MS" w:hAnsi="Arial Unicode MS" w:cs="Arial Unicode MS"/>
          <w:sz w:val="24"/>
          <w:szCs w:val="24"/>
        </w:rPr>
        <w:fldChar w:fldCharType="begin"/>
      </w:r>
      <w:r w:rsidR="002B7F3D">
        <w:rPr>
          <w:rFonts w:ascii="Arial Unicode MS" w:eastAsia="Arial Unicode MS" w:hAnsi="Arial Unicode MS" w:cs="Arial Unicode MS"/>
          <w:sz w:val="24"/>
          <w:szCs w:val="24"/>
        </w:rPr>
        <w:instrText xml:space="preserve"> ADDIN ZOTERO_ITEM CSL_CITATION {"citationID":"Fi4polxq","properties":{"formattedCitation":"Jones 1978","plainCitation":"Jones 1978","noteIndex":0},"citationItems":[{"id":645,"uris":["http://zotero.org/groups/2255823/items/XM6RXT4Q"],"uri":["http://zotero.org/groups/2255823/items/XM6RXT4Q"],"itemData":{"id":645,"type":"book","title":"Junior dictionary for Central Koyukon Athabascan","publisher":"National Bilingual Materials Development Center, University of Alaska","publisher-place":"Anchorage, Alaska","event-place":"Anchorage, Alaska","author":[{"family":"Jones","given":"Eliza"}],"issued":{"date-parts":[["1978"]]}}}],"schema":"https://github.com/citation-style-language/schema/raw/master/csl-citation.json"} </w:instrText>
      </w:r>
      <w:r w:rsidR="002B7F3D">
        <w:rPr>
          <w:rFonts w:ascii="Arial Unicode MS" w:eastAsia="Arial Unicode MS" w:hAnsi="Arial Unicode MS" w:cs="Arial Unicode MS"/>
          <w:sz w:val="24"/>
          <w:szCs w:val="24"/>
        </w:rPr>
        <w:fldChar w:fldCharType="separate"/>
      </w:r>
      <w:r w:rsidR="002B7F3D" w:rsidRPr="002B7F3D">
        <w:rPr>
          <w:rFonts w:ascii="Arial Unicode MS" w:eastAsia="Arial Unicode MS" w:hAnsi="Arial Unicode MS" w:cs="Arial Unicode MS"/>
          <w:sz w:val="24"/>
        </w:rPr>
        <w:t>Jones 1978</w:t>
      </w:r>
      <w:r w:rsidR="002B7F3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based on the Central dialect); grammatical information has been</w:t>
      </w:r>
      <w:r w:rsidR="002B7F3D">
        <w:rPr>
          <w:rFonts w:ascii="Arial Unicode MS" w:eastAsia="Arial Unicode MS" w:hAnsi="Arial Unicode MS" w:cs="Arial Unicode MS"/>
          <w:sz w:val="24"/>
          <w:szCs w:val="24"/>
        </w:rPr>
        <w:t xml:space="preserve"> taken from </w:t>
      </w:r>
      <w:r w:rsidR="002B7F3D">
        <w:rPr>
          <w:rFonts w:ascii="Arial Unicode MS" w:eastAsia="Arial Unicode MS" w:hAnsi="Arial Unicode MS" w:cs="Arial Unicode MS"/>
          <w:sz w:val="24"/>
          <w:szCs w:val="24"/>
        </w:rPr>
        <w:fldChar w:fldCharType="begin"/>
      </w:r>
      <w:r w:rsidR="006973A9">
        <w:rPr>
          <w:rFonts w:ascii="Arial Unicode MS" w:eastAsia="Arial Unicode MS" w:hAnsi="Arial Unicode MS" w:cs="Arial Unicode MS"/>
          <w:sz w:val="24"/>
          <w:szCs w:val="24"/>
        </w:rPr>
        <w:instrText xml:space="preserve"> ADDIN ZOTERO_ITEM CSL_CITATION {"citationID":"jRl5Vgay","properties":{"formattedCitation":"Kroul 1975; Jones &amp; Kwaraceius 1997; Thompson 1977; Henry &amp; Henry 1965; Landar 1967","plainCitation":"Kroul 1975; Jones &amp; Kwaraceius 1997; Thompson 1977; Henry &amp; Henry 1965; Landar 1967","noteIndex":0},"citationItems":[{"id":648,"uris":["http://zotero.org/groups/2255823/items/YBLJR9KZ"],"uri":["http://zotero.org/groups/2255823/items/YBLJR9KZ"],"itemData":{"id":648,"type":"thesis","title":"The phonology and morphology of the Central Outer Koyukon Athapaskan language","publisher":"University of Wisconsin","publisher-place":"Madison","genre":"Unpublished PhD thesis","event-place":"Madison","author":[{"family":"Kroul","given":"Mary V."}],"issued":{"date-parts":[["1975"]]}}},{"id":646,"uris":["http://zotero.org/groups/2255823/items/X49A6UZZ"],"uri":["http://zotero.org/groups/2255823/items/X49A6UZZ"],"itemData":{"id":646,"type":"book","title":"Denaakkenaage’: Koyukon grammar","publisher":"College of Rural Alaska Galena Campus; Alaska Native Language Center","publisher-place":"Fairbanks, AK","edition":"4","event-place":"Fairbanks, AK","author":[{"family":"Jones","given":"Eliza"},{"family":"Kwaraceius","given":"Joe"}],"issued":{"date-parts":[["1997"]]}}},{"id":650,"uris":["http://zotero.org/groups/2255823/items/27KFLRDZ"],"uri":["http://zotero.org/groups/2255823/items/27KFLRDZ"],"itemData":{"id":650,"type":"thesis","title":"Koyukon verb prefixes","publisher":"University of Alaska","publisher-place":"Fairbanks, AK","genre":"Unpublished MA thesis","event-place":"Fairbanks, AK","author":[{"family":"Thompson","given":"Chad L."}],"issued":{"date-parts":[["1977"]]}}},{"id":642,"uris":["http://zotero.org/groups/2255823/items/FBRY5VIX"],"uri":["http://zotero.org/groups/2255823/items/FBRY5VIX"],"itemData":{"id":642,"type":"article-journal","title":"Koyukon classificatory verbs","container-title":"Anthropological Linguistics","page":"110-116","volume":"7","issue":"4","author":[{"family":"Henry","given":"David"},{"family":"Henry","given":"Kay"}],"issued":{"date-parts":[["1965"]]}}},{"id":649,"uris":["http://zotero.org/groups/2255823/items/JBZQ5B8J"],"uri":["http://zotero.org/groups/2255823/items/JBZQ5B8J"],"itemData":{"id":649,"type":"article-journal","title":"Ten’a classificatory verbs","container-title":"International Journal of American linguistics","page":"263-268","volume":"33","issue":"4","author":[{"family":"Landar","given":"Herbert"}],"issued":{"date-parts":[["1967"]]}}}],"schema":"https://github.com/citation-style-language/schema/raw/master/csl-citation.json"} </w:instrText>
      </w:r>
      <w:r w:rsidR="002B7F3D">
        <w:rPr>
          <w:rFonts w:ascii="Arial Unicode MS" w:eastAsia="Arial Unicode MS" w:hAnsi="Arial Unicode MS" w:cs="Arial Unicode MS"/>
          <w:sz w:val="24"/>
          <w:szCs w:val="24"/>
        </w:rPr>
        <w:fldChar w:fldCharType="separate"/>
      </w:r>
      <w:r w:rsidR="006973A9" w:rsidRPr="006973A9">
        <w:rPr>
          <w:rFonts w:ascii="Arial Unicode MS" w:eastAsia="Arial Unicode MS" w:hAnsi="Arial Unicode MS" w:cs="Arial Unicode MS"/>
          <w:sz w:val="24"/>
        </w:rPr>
        <w:t>Kroul 1975; Jones &amp; Kwaraceius 1997; Thompson 1977; Henry &amp; Henry 1965; Landar 1967</w:t>
      </w:r>
      <w:r w:rsidR="002B7F3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following transliterational chart covers our principal sources (see</w:t>
      </w:r>
      <w:r w:rsidR="002B7F3D">
        <w:rPr>
          <w:rFonts w:ascii="Arial Unicode MS" w:eastAsia="Arial Unicode MS" w:hAnsi="Arial Unicode MS" w:cs="Arial Unicode MS"/>
          <w:sz w:val="24"/>
          <w:szCs w:val="24"/>
        </w:rPr>
        <w:t xml:space="preserve"> also the comparative table in </w:t>
      </w:r>
      <w:r w:rsidR="002B7F3D">
        <w:rPr>
          <w:rFonts w:ascii="Arial Unicode MS" w:eastAsia="Arial Unicode MS" w:hAnsi="Arial Unicode MS" w:cs="Arial Unicode MS"/>
          <w:sz w:val="24"/>
          <w:szCs w:val="24"/>
        </w:rPr>
        <w:fldChar w:fldCharType="begin"/>
      </w:r>
      <w:r w:rsidR="002B7F3D">
        <w:rPr>
          <w:rFonts w:ascii="Arial Unicode MS" w:eastAsia="Arial Unicode MS" w:hAnsi="Arial Unicode MS" w:cs="Arial Unicode MS"/>
          <w:sz w:val="24"/>
          <w:szCs w:val="24"/>
        </w:rPr>
        <w:instrText xml:space="preserve"> ADDIN ZOTERO_ITEM CSL_CITATION {"citationID":"YS8dF7T2","properties":{"formattedCitation":"Kroul 1975: 20\\uc0\\u8211{}21","plainCitation":"Kroul 1975: 20–21","noteIndex":0},"citationItems":[{"id":648,"uris":["http://zotero.org/groups/2255823/items/YBLJR9KZ"],"uri":["http://zotero.org/groups/2255823/items/YBLJR9KZ"],"itemData":{"id":648,"type":"thesis","title":"The phonology and morphology of the Central Outer Koyukon Athapaskan language","publisher":"University of Wisconsin","publisher-place":"Madison","genre":"Unpublished PhD thesis","event-place":"Madison","author":[{"family":"Kroul","given":"Mary V."}],"issued":{"date-parts":[["1975"]]}},"locator":"20-21"}],"schema":"https://github.com/citation-style-language/schema/raw/master/csl-citation.json"} </w:instrText>
      </w:r>
      <w:r w:rsidR="002B7F3D">
        <w:rPr>
          <w:rFonts w:ascii="Arial Unicode MS" w:eastAsia="Arial Unicode MS" w:hAnsi="Arial Unicode MS" w:cs="Arial Unicode MS"/>
          <w:sz w:val="24"/>
          <w:szCs w:val="24"/>
        </w:rPr>
        <w:fldChar w:fldCharType="separate"/>
      </w:r>
      <w:r w:rsidR="002B7F3D" w:rsidRPr="002B7F3D">
        <w:rPr>
          <w:rFonts w:ascii="Arial Unicode MS" w:eastAsia="Arial Unicode MS" w:hAnsi="Arial Unicode MS" w:cs="Arial Unicode MS"/>
          <w:sz w:val="24"/>
          <w:szCs w:val="24"/>
        </w:rPr>
        <w:t>Kroul 1975: 20–21</w:t>
      </w:r>
      <w:r w:rsidR="002B7F3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3330"/>
        <w:gridCol w:w="3870"/>
      </w:tblGrid>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2B7F3D" w:rsidP="002B7F3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UzBI1ISb","properties":{"formattedCitation":"Jones 1978; Jett\\uc0\\u233{} &amp; Jones 2000","plainCitation":"Jones 1978; Jetté &amp; Jones 2000","noteIndex":0},"citationItems":[{"id":645,"uris":["http://zotero.org/groups/2255823/items/XM6RXT4Q"],"uri":["http://zotero.org/groups/2255823/items/XM6RXT4Q"],"itemData":{"id":645,"type":"book","title":"Junior dictionary for Central Koyukon Athabascan","publisher":"National Bilingual Materials Development Center, University of Alaska","publisher-place":"Anchorage, Alaska","event-place":"Anchorage, Alaska","author":[{"family":"Jones","given":"Eliza"}],"issued":{"date-parts":[["1978"]]}}},{"id":643,"uris":["http://zotero.org/groups/2255823/items/CEL8K3XM"],"uri":["http://zotero.org/groups/2255823/items/CEL8K3XM"],"itemData":{"id":643,"type":"book","title":"Koyukon Athabaskan dictionary","publisher":"Alaska Native Language Center","publisher-place":"Fairbanks, AK","number-of-pages":"1118","source":"Library of Congress ISBN","event-place":"Fairbanks, AK","ISBN":"978-1-55500-063-9","call-number":"PM1594.Z5 J47 2000","author":[{"family":"Jetté","given":"Jules"},{"family":"Jones","given":"Eliza"}],"editor":[{"family":"Kari","given":"James"}],"issued":{"date-parts":[["2000"]]}}}],"schema":"https://github.com/citation-style-language/schema/raw/master/csl-citation.json"} </w:instrText>
            </w:r>
            <w:r>
              <w:rPr>
                <w:rFonts w:ascii="Arial Unicode MS" w:eastAsia="Arial Unicode MS" w:hAnsi="Arial Unicode MS" w:cs="Arial Unicode MS"/>
                <w:sz w:val="24"/>
                <w:szCs w:val="24"/>
              </w:rPr>
              <w:fldChar w:fldCharType="separate"/>
            </w:r>
            <w:r w:rsidRPr="002B7F3D">
              <w:rPr>
                <w:rFonts w:ascii="Arial Unicode MS" w:eastAsia="Arial Unicode MS" w:hAnsi="Arial Unicode MS" w:cs="Arial Unicode MS"/>
                <w:sz w:val="24"/>
                <w:szCs w:val="24"/>
              </w:rPr>
              <w:t>Jones 1978; Jetté &amp; Jones 2000</w:t>
            </w:r>
            <w:r>
              <w:rPr>
                <w:rFonts w:ascii="Arial Unicode MS" w:eastAsia="Arial Unicode MS" w:hAnsi="Arial Unicode MS" w:cs="Arial Unicode MS"/>
                <w:sz w:val="24"/>
                <w:szCs w:val="24"/>
              </w:rPr>
              <w:fldChar w:fldCharType="end"/>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2B7F3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consonant or a pause)</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h</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l</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ł, tl</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ʰ (before a vowel) / ƛ (before a consonant or a pause)</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ł</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tl</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consonant or a pause)</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k</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g</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k</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ʰ (before a vowel) / q (before a consonant or a pause)</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k</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ʼ</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h</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ʁ</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χ</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h</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CD77F0"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ĥ, h</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u w:val="single"/>
              </w:rPr>
            </w:pPr>
            <w:r w:rsidRPr="00610B2D">
              <w:rPr>
                <w:rFonts w:ascii="Arial Unicode MS" w:eastAsia="Arial Unicode MS" w:hAnsi="Arial Unicode MS" w:cs="Arial Unicode MS"/>
                <w:sz w:val="24"/>
                <w:szCs w:val="24"/>
              </w:rPr>
              <w:t>h</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e</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ː</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a</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ː</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o</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ː</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ː</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 ([Jones 1978]: i, a)</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ə</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p>
        </w:tc>
      </w:tr>
      <w:tr w:rsidR="00610B2D" w:rsidRPr="00610B2D">
        <w:tc>
          <w:tcPr>
            <w:tcW w:w="333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ʉ ([Jones 1978]: u)</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p>
        </w:tc>
      </w:tr>
    </w:tbl>
    <w:p w:rsid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2B7F3D" w:rsidRPr="00610B2D" w:rsidRDefault="002B7F3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Not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 </w:t>
      </w:r>
      <w:r w:rsidRPr="00610B2D">
        <w:rPr>
          <w:rFonts w:ascii="Arial Unicode MS" w:eastAsia="Arial Unicode MS" w:hAnsi="Arial Unicode MS" w:cs="Arial Unicode MS"/>
          <w:i/>
          <w:iCs/>
          <w:sz w:val="24"/>
          <w:szCs w:val="24"/>
        </w:rPr>
        <w:t>h</w:t>
      </w:r>
      <w:r w:rsidRPr="00610B2D">
        <w:rPr>
          <w:rFonts w:ascii="Arial Unicode MS" w:eastAsia="Arial Unicode MS" w:hAnsi="Arial Unicode MS" w:cs="Arial Unicode MS"/>
          <w:sz w:val="24"/>
          <w:szCs w:val="24"/>
        </w:rPr>
        <w:t xml:space="preserve"> is not always distinguished from </w:t>
      </w:r>
      <w:r w:rsidRPr="00610B2D">
        <w:rPr>
          <w:rFonts w:ascii="Arial Unicode MS" w:eastAsia="Arial Unicode MS" w:hAnsi="Arial Unicode MS" w:cs="Arial Unicode MS"/>
          <w:i/>
          <w:iCs/>
          <w:sz w:val="24"/>
          <w:szCs w:val="24"/>
        </w:rPr>
        <w:t>χ</w:t>
      </w:r>
      <w:r w:rsidRPr="00610B2D">
        <w:rPr>
          <w:rFonts w:ascii="Arial Unicode MS" w:eastAsia="Arial Unicode MS" w:hAnsi="Arial Unicode MS" w:cs="Arial Unicode MS"/>
          <w:sz w:val="24"/>
          <w:szCs w:val="24"/>
        </w:rPr>
        <w:t xml:space="preserve"> in traditional orthography; both may be written as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h</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 xml:space="preserve">2. In the Upper dialect (except for root-final position in the Bearpaw subdialect), </w:t>
      </w:r>
      <w:r w:rsidRPr="00610B2D">
        <w:rPr>
          <w:rFonts w:ascii="Arial Unicode MS" w:eastAsia="Arial Unicode MS" w:hAnsi="Arial Unicode MS" w:cs="Arial Unicode MS"/>
          <w:i/>
          <w:iCs/>
          <w:sz w:val="24"/>
          <w:szCs w:val="24"/>
        </w:rPr>
        <w:t>k kʰ kʼ &gt; č čʰ čʼ</w:t>
      </w:r>
      <w:r w:rsidRPr="00610B2D">
        <w:rPr>
          <w:rFonts w:ascii="Arial Unicode MS" w:eastAsia="Arial Unicode MS" w:hAnsi="Arial Unicode MS" w:cs="Arial Unicode MS"/>
          <w:sz w:val="24"/>
          <w:szCs w:val="24"/>
        </w:rPr>
        <w:t xml:space="preserve">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j ch ch</w:t>
      </w:r>
      <w:r w:rsidR="00CD77F0">
        <w:rPr>
          <w:rFonts w:ascii="Arial Unicode MS" w:eastAsia="Arial Unicode MS" w:hAnsi="Arial Unicode MS" w:cs="Arial Unicode MS"/>
          <w:sz w:val="24"/>
          <w:szCs w:val="24"/>
        </w:rPr>
        <w:t>’</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and </w:t>
      </w:r>
      <w:r w:rsidRPr="00610B2D">
        <w:rPr>
          <w:rFonts w:ascii="Arial Unicode MS" w:eastAsia="Arial Unicode MS" w:hAnsi="Arial Unicode MS" w:cs="Arial Unicode MS"/>
          <w:i/>
          <w:iCs/>
          <w:sz w:val="24"/>
          <w:szCs w:val="24"/>
        </w:rPr>
        <w:t>y̥</w:t>
      </w:r>
      <w:r w:rsidRPr="00610B2D">
        <w:rPr>
          <w:rFonts w:ascii="Arial Unicode MS" w:eastAsia="Arial Unicode MS" w:hAnsi="Arial Unicode MS" w:cs="Arial Unicode MS"/>
          <w:sz w:val="24"/>
          <w:szCs w:val="24"/>
        </w:rPr>
        <w:t xml:space="preserve"> &gt; </w:t>
      </w:r>
      <w:r w:rsidRPr="00610B2D">
        <w:rPr>
          <w:rFonts w:ascii="Arial Unicode MS" w:eastAsia="Arial Unicode MS" w:hAnsi="Arial Unicode MS" w:cs="Arial Unicode MS"/>
          <w:i/>
          <w:iCs/>
          <w:sz w:val="24"/>
          <w:szCs w:val="24"/>
        </w:rPr>
        <w:t>š</w:t>
      </w:r>
      <w:r w:rsidRPr="00610B2D">
        <w:rPr>
          <w:rFonts w:ascii="Arial Unicode MS" w:eastAsia="Arial Unicode MS" w:hAnsi="Arial Unicode MS" w:cs="Arial Unicode MS"/>
          <w:sz w:val="24"/>
          <w:szCs w:val="24"/>
        </w:rPr>
        <w:t xml:space="preserve">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sh</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whereas the uvular series retains its post-velar articulation. In the Bearpaw subdialect, </w:t>
      </w:r>
      <w:r w:rsidRPr="00610B2D">
        <w:rPr>
          <w:rFonts w:ascii="Arial Unicode MS" w:eastAsia="Arial Unicode MS" w:hAnsi="Arial Unicode MS" w:cs="Arial Unicode MS"/>
          <w:i/>
          <w:iCs/>
          <w:sz w:val="24"/>
          <w:szCs w:val="24"/>
        </w:rPr>
        <w:t>k kʰ kʼ &gt; q qʰ qʼ</w:t>
      </w:r>
      <w:r w:rsidR="002B7F3D">
        <w:rPr>
          <w:rFonts w:ascii="Arial Unicode MS" w:eastAsia="Arial Unicode MS" w:hAnsi="Arial Unicode MS" w:cs="Arial Unicode MS"/>
          <w:sz w:val="24"/>
          <w:szCs w:val="24"/>
        </w:rPr>
        <w:t xml:space="preserve"> in root-final position. See </w:t>
      </w:r>
      <w:r w:rsidR="002B7F3D">
        <w:rPr>
          <w:rFonts w:ascii="Arial Unicode MS" w:eastAsia="Arial Unicode MS" w:hAnsi="Arial Unicode MS" w:cs="Arial Unicode MS"/>
          <w:sz w:val="24"/>
          <w:szCs w:val="24"/>
        </w:rPr>
        <w:fldChar w:fldCharType="begin"/>
      </w:r>
      <w:r w:rsidR="002B7F3D">
        <w:rPr>
          <w:rFonts w:ascii="Arial Unicode MS" w:eastAsia="Arial Unicode MS" w:hAnsi="Arial Unicode MS" w:cs="Arial Unicode MS"/>
          <w:sz w:val="24"/>
          <w:szCs w:val="24"/>
        </w:rPr>
        <w:instrText xml:space="preserve"> ADDIN ZOTERO_ITEM CSL_CITATION {"citationID":"mgHiKoJx","properties":{"formattedCitation":"Jett\\uc0\\u233{} &amp; Jones 2000: lix","plainCitation":"Jetté &amp; Jones 2000: lix","noteIndex":0},"citationItems":[{"id":643,"uris":["http://zotero.org/groups/2255823/items/CEL8K3XM"],"uri":["http://zotero.org/groups/2255823/items/CEL8K3XM"],"itemData":{"id":643,"type":"book","title":"Koyukon Athabaskan dictionary","publisher":"Alaska Native Language Center","publisher-place":"Fairbanks, AK","number-of-pages":"1118","source":"Library of Congress ISBN","event-place":"Fairbanks, AK","ISBN":"978-1-55500-063-9","call-number":"PM1594.Z5 J47 2000","author":[{"family":"Jetté","given":"Jules"},{"family":"Jones","given":"Eliza"}],"editor":[{"family":"Kari","given":"James"}],"issued":{"date-parts":[["2000"]]}},"locator":"lix"}],"schema":"https://github.com/citation-style-language/schema/raw/master/csl-citation.json"} </w:instrText>
      </w:r>
      <w:r w:rsidR="002B7F3D">
        <w:rPr>
          <w:rFonts w:ascii="Arial Unicode MS" w:eastAsia="Arial Unicode MS" w:hAnsi="Arial Unicode MS" w:cs="Arial Unicode MS"/>
          <w:sz w:val="24"/>
          <w:szCs w:val="24"/>
        </w:rPr>
        <w:fldChar w:fldCharType="separate"/>
      </w:r>
      <w:r w:rsidR="002B7F3D" w:rsidRPr="002B7F3D">
        <w:rPr>
          <w:rFonts w:ascii="Arial Unicode MS" w:eastAsia="Arial Unicode MS" w:hAnsi="Arial Unicode MS" w:cs="Arial Unicode MS"/>
          <w:sz w:val="24"/>
          <w:szCs w:val="24"/>
        </w:rPr>
        <w:t>Jetté &amp; Jones 2000: lix</w:t>
      </w:r>
      <w:r w:rsidR="002B7F3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for detail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3. The glottal stop (</w:t>
      </w:r>
      <w:r w:rsidRPr="00610B2D">
        <w:rPr>
          <w:rFonts w:ascii="Arial Unicode MS" w:eastAsia="Arial Unicode MS" w:hAnsi="Arial Unicode MS" w:cs="Arial Unicode MS"/>
          <w:i/>
          <w:iCs/>
          <w:sz w:val="24"/>
          <w:szCs w:val="24"/>
        </w:rPr>
        <w:t>ʔ</w:t>
      </w:r>
      <w:r w:rsidRPr="00610B2D">
        <w:rPr>
          <w:rFonts w:ascii="Arial Unicode MS" w:eastAsia="Arial Unicode MS" w:hAnsi="Arial Unicode MS" w:cs="Arial Unicode MS"/>
          <w:sz w:val="24"/>
          <w:szCs w:val="24"/>
        </w:rPr>
        <w:t>) is an automatic prothesis in case of vocalic onset. We do not note it in our transcriptio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4. The vowel system of Koyukon is described as four "long or full vowels"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ee, aa, oo, o</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and three "short or reduced vowels"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e, u, ʉ</w:t>
      </w:r>
      <w:r w:rsidR="00720A34">
        <w:rPr>
          <w:rFonts w:ascii="Cambria Math" w:eastAsia="Arial Unicode MS" w:hAnsi="Cambria Math" w:cs="Cambria Math"/>
          <w:sz w:val="24"/>
          <w:szCs w:val="24"/>
        </w:rPr>
        <w:t>⟩</w:t>
      </w:r>
      <w:r w:rsidR="001516E3">
        <w:rPr>
          <w:rFonts w:ascii="Arial Unicode MS" w:eastAsia="Arial Unicode MS" w:hAnsi="Arial Unicode MS" w:cs="Arial Unicode MS"/>
          <w:sz w:val="24"/>
          <w:szCs w:val="24"/>
        </w:rPr>
        <w:t xml:space="preserve"> (</w:t>
      </w:r>
      <w:r w:rsidR="001516E3">
        <w:rPr>
          <w:rFonts w:ascii="Arial Unicode MS" w:eastAsia="Arial Unicode MS" w:hAnsi="Arial Unicode MS" w:cs="Arial Unicode MS"/>
          <w:sz w:val="24"/>
          <w:szCs w:val="24"/>
        </w:rPr>
        <w:fldChar w:fldCharType="begin"/>
      </w:r>
      <w:r w:rsidR="001516E3">
        <w:rPr>
          <w:rFonts w:ascii="Arial Unicode MS" w:eastAsia="Arial Unicode MS" w:hAnsi="Arial Unicode MS" w:cs="Arial Unicode MS"/>
          <w:sz w:val="24"/>
          <w:szCs w:val="24"/>
        </w:rPr>
        <w:instrText xml:space="preserve"> ADDIN ZOTERO_ITEM CSL_CITATION {"citationID":"xo2omUMJ","properties":{"formattedCitation":"Jett\\uc0\\u233{} &amp; Jones 2000: lxvi, lxx","plainCitation":"Jetté &amp; Jones 2000: lxvi, lxx","noteIndex":0},"citationItems":[{"id":643,"uris":["http://zotero.org/groups/2255823/items/CEL8K3XM"],"uri":["http://zotero.org/groups/2255823/items/CEL8K3XM"],"itemData":{"id":643,"type":"book","title":"Koyukon Athabaskan dictionary","publisher":"Alaska Native Language Center","publisher-place":"Fairbanks, AK","number-of-pages":"1118","source":"Library of Congress ISBN","event-place":"Fairbanks, AK","ISBN":"978-1-55500-063-9","call-number":"PM1594.Z5 J47 2000","author":[{"family":"Jetté","given":"Jules"},{"family":"Jones","given":"Eliza"}],"editor":[{"family":"Kari","given":"James"}],"issued":{"date-parts":[["2000"]]}},"locator":"lxvi, lxx"}],"schema":"https://github.com/citation-style-language/schema/raw/master/csl-citation.json"} </w:instrText>
      </w:r>
      <w:r w:rsidR="001516E3">
        <w:rPr>
          <w:rFonts w:ascii="Arial Unicode MS" w:eastAsia="Arial Unicode MS" w:hAnsi="Arial Unicode MS" w:cs="Arial Unicode MS"/>
          <w:sz w:val="24"/>
          <w:szCs w:val="24"/>
        </w:rPr>
        <w:fldChar w:fldCharType="separate"/>
      </w:r>
      <w:r w:rsidR="001516E3" w:rsidRPr="001516E3">
        <w:rPr>
          <w:rFonts w:ascii="Arial Unicode MS" w:eastAsia="Arial Unicode MS" w:hAnsi="Arial Unicode MS" w:cs="Arial Unicode MS"/>
          <w:sz w:val="24"/>
          <w:szCs w:val="24"/>
        </w:rPr>
        <w:t>Jetté &amp; Jones 2000: lxvi, lxx</w:t>
      </w:r>
      <w:r w:rsidR="001516E3">
        <w:rPr>
          <w:rFonts w:ascii="Arial Unicode MS" w:eastAsia="Arial Unicode MS" w:hAnsi="Arial Unicode MS" w:cs="Arial Unicode MS"/>
          <w:sz w:val="24"/>
          <w:szCs w:val="24"/>
        </w:rPr>
        <w:fldChar w:fldCharType="end"/>
      </w:r>
      <w:r w:rsidR="001516E3">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e transliterate them as the long set </w:t>
      </w:r>
      <w:r w:rsidRPr="00610B2D">
        <w:rPr>
          <w:rFonts w:ascii="Arial Unicode MS" w:eastAsia="Arial Unicode MS" w:hAnsi="Arial Unicode MS" w:cs="Arial Unicode MS"/>
          <w:i/>
          <w:iCs/>
          <w:sz w:val="24"/>
          <w:szCs w:val="24"/>
        </w:rPr>
        <w:t>iː aː uː oː</w:t>
      </w:r>
      <w:r w:rsidRPr="00610B2D">
        <w:rPr>
          <w:rFonts w:ascii="Arial Unicode MS" w:eastAsia="Arial Unicode MS" w:hAnsi="Arial Unicode MS" w:cs="Arial Unicode MS"/>
          <w:sz w:val="24"/>
          <w:szCs w:val="24"/>
        </w:rPr>
        <w:t xml:space="preserve"> and the short set </w:t>
      </w:r>
      <w:r w:rsidRPr="00610B2D">
        <w:rPr>
          <w:rFonts w:ascii="Arial Unicode MS" w:eastAsia="Arial Unicode MS" w:hAnsi="Arial Unicode MS" w:cs="Arial Unicode MS"/>
          <w:i/>
          <w:iCs/>
          <w:sz w:val="24"/>
          <w:szCs w:val="24"/>
        </w:rPr>
        <w:t>ə u o</w:t>
      </w:r>
      <w:r w:rsidR="001516E3">
        <w:rPr>
          <w:rFonts w:ascii="Arial Unicode MS" w:eastAsia="Arial Unicode MS" w:hAnsi="Arial Unicode MS" w:cs="Arial Unicode MS"/>
          <w:sz w:val="24"/>
          <w:szCs w:val="24"/>
        </w:rPr>
        <w:t xml:space="preserve"> respectively. According to </w:t>
      </w:r>
      <w:r w:rsidR="001516E3">
        <w:rPr>
          <w:rFonts w:ascii="Arial Unicode MS" w:eastAsia="Arial Unicode MS" w:hAnsi="Arial Unicode MS" w:cs="Arial Unicode MS"/>
          <w:sz w:val="24"/>
          <w:szCs w:val="24"/>
        </w:rPr>
        <w:fldChar w:fldCharType="begin"/>
      </w:r>
      <w:r w:rsidR="001516E3">
        <w:rPr>
          <w:rFonts w:ascii="Arial Unicode MS" w:eastAsia="Arial Unicode MS" w:hAnsi="Arial Unicode MS" w:cs="Arial Unicode MS"/>
          <w:sz w:val="24"/>
          <w:szCs w:val="24"/>
        </w:rPr>
        <w:instrText xml:space="preserve"> ADDIN ZOTERO_ITEM CSL_CITATION {"citationID":"F7b17Ero","properties":{"formattedCitation":"Kroul 1975: 19","plainCitation":"Kroul 1975: 19","noteIndex":0},"citationItems":[{"id":648,"uris":["http://zotero.org/groups/2255823/items/YBLJR9KZ"],"uri":["http://zotero.org/groups/2255823/items/YBLJR9KZ"],"itemData":{"id":648,"type":"thesis","title":"The phonology and morphology of the Central Outer Koyukon Athapaskan language","publisher":"University of Wisconsin","publisher-place":"Madison","genre":"Unpublished PhD thesis","event-place":"Madison","author":[{"family":"Kroul","given":"Mary V."}],"issued":{"date-parts":[["1975"]]}},"locator":"19"}],"schema":"https://github.com/citation-style-language/schema/raw/master/csl-citation.json"} </w:instrText>
      </w:r>
      <w:r w:rsidR="001516E3">
        <w:rPr>
          <w:rFonts w:ascii="Arial Unicode MS" w:eastAsia="Arial Unicode MS" w:hAnsi="Arial Unicode MS" w:cs="Arial Unicode MS"/>
          <w:sz w:val="24"/>
          <w:szCs w:val="24"/>
        </w:rPr>
        <w:fldChar w:fldCharType="separate"/>
      </w:r>
      <w:r w:rsidR="001516E3" w:rsidRPr="001516E3">
        <w:rPr>
          <w:rFonts w:ascii="Arial Unicode MS" w:eastAsia="Arial Unicode MS" w:hAnsi="Arial Unicode MS" w:cs="Arial Unicode MS"/>
          <w:sz w:val="24"/>
        </w:rPr>
        <w:t>Kroul 1975: 19</w:t>
      </w:r>
      <w:r w:rsidR="001516E3">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short </w:t>
      </w:r>
      <w:r w:rsidRPr="00610B2D">
        <w:rPr>
          <w:rFonts w:ascii="Arial Unicode MS" w:eastAsia="Arial Unicode MS" w:hAnsi="Arial Unicode MS" w:cs="Arial Unicode MS"/>
          <w:i/>
          <w:iCs/>
          <w:sz w:val="24"/>
          <w:szCs w:val="24"/>
        </w:rPr>
        <w:t>u</w:t>
      </w:r>
      <w:r w:rsidRPr="00610B2D">
        <w:rPr>
          <w:rFonts w:ascii="Arial Unicode MS" w:eastAsia="Arial Unicode MS" w:hAnsi="Arial Unicode MS" w:cs="Arial Unicode MS"/>
          <w:sz w:val="24"/>
          <w:szCs w:val="24"/>
        </w:rPr>
        <w:t xml:space="preserve"> is actually realized either as </w:t>
      </w:r>
      <w:r w:rsidRPr="00610B2D">
        <w:rPr>
          <w:rFonts w:ascii="Arial Unicode MS" w:eastAsia="Arial Unicode MS" w:hAnsi="Arial Unicode MS" w:cs="Arial Unicode MS"/>
          <w:i/>
          <w:iCs/>
          <w:sz w:val="24"/>
          <w:szCs w:val="24"/>
        </w:rPr>
        <w:t>ʊ</w:t>
      </w:r>
      <w:r w:rsidRPr="00610B2D">
        <w:rPr>
          <w:rFonts w:ascii="Arial Unicode MS" w:eastAsia="Arial Unicode MS" w:hAnsi="Arial Unicode MS" w:cs="Arial Unicode MS"/>
          <w:sz w:val="24"/>
          <w:szCs w:val="24"/>
        </w:rPr>
        <w:t xml:space="preserve"> or as </w:t>
      </w:r>
      <w:r w:rsidRPr="00610B2D">
        <w:rPr>
          <w:rFonts w:ascii="Arial Unicode MS" w:eastAsia="Arial Unicode MS" w:hAnsi="Arial Unicode MS" w:cs="Arial Unicode MS"/>
          <w:i/>
          <w:iCs/>
          <w:sz w:val="24"/>
          <w:szCs w:val="24"/>
        </w:rPr>
        <w:t>ʌ</w:t>
      </w:r>
      <w:r w:rsidRPr="00610B2D">
        <w:rPr>
          <w:rFonts w:ascii="Arial Unicode MS" w:eastAsia="Arial Unicode MS" w:hAnsi="Arial Unicode MS" w:cs="Arial Unicode MS"/>
          <w:sz w:val="24"/>
          <w:szCs w:val="24"/>
        </w:rPr>
        <w:t xml:space="preserve"> or somewhere in between the two.</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5. In the Lower dialect, final -</w:t>
      </w:r>
      <w:r w:rsidRPr="00610B2D">
        <w:rPr>
          <w:rFonts w:ascii="Arial Unicode MS" w:eastAsia="Arial Unicode MS" w:hAnsi="Arial Unicode MS" w:cs="Arial Unicode MS"/>
          <w:i/>
          <w:iCs/>
          <w:sz w:val="24"/>
          <w:szCs w:val="24"/>
        </w:rPr>
        <w:t xml:space="preserve">V# </w:t>
      </w:r>
      <w:r w:rsidRPr="00610B2D">
        <w:rPr>
          <w:rFonts w:ascii="Arial Unicode MS" w:eastAsia="Arial Unicode MS" w:hAnsi="Arial Unicode MS" w:cs="Arial Unicode MS"/>
          <w:sz w:val="24"/>
          <w:szCs w:val="24"/>
        </w:rPr>
        <w:t>and -</w:t>
      </w:r>
      <w:r w:rsidRPr="00610B2D">
        <w:rPr>
          <w:rFonts w:ascii="Arial Unicode MS" w:eastAsia="Arial Unicode MS" w:hAnsi="Arial Unicode MS" w:cs="Arial Unicode MS"/>
          <w:i/>
          <w:iCs/>
          <w:sz w:val="24"/>
          <w:szCs w:val="24"/>
        </w:rPr>
        <w:t>Vʔ#</w:t>
      </w:r>
      <w:r w:rsidRPr="00610B2D">
        <w:rPr>
          <w:rFonts w:ascii="Arial Unicode MS" w:eastAsia="Arial Unicode MS" w:hAnsi="Arial Unicode MS" w:cs="Arial Unicode MS"/>
          <w:sz w:val="24"/>
          <w:szCs w:val="24"/>
        </w:rPr>
        <w:t xml:space="preserve"> have been deleted.</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6. Outermost Koyukon varieties (the Lower dialect and the Toklat-Bearpaw subdialect of Upper Koyukon) retain the tonal opposition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the lower tone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is statistically marked), which has</w:t>
      </w:r>
      <w:r w:rsidR="00ED1E39">
        <w:rPr>
          <w:rFonts w:ascii="Arial Unicode MS" w:eastAsia="Arial Unicode MS" w:hAnsi="Arial Unicode MS" w:cs="Arial Unicode MS"/>
          <w:sz w:val="24"/>
          <w:szCs w:val="24"/>
        </w:rPr>
        <w:t xml:space="preserve"> been lost in the central area (</w:t>
      </w:r>
      <w:r w:rsidR="00ED1E39">
        <w:rPr>
          <w:rFonts w:ascii="Arial Unicode MS" w:eastAsia="Arial Unicode MS" w:hAnsi="Arial Unicode MS" w:cs="Arial Unicode MS"/>
          <w:sz w:val="24"/>
          <w:szCs w:val="24"/>
        </w:rPr>
        <w:fldChar w:fldCharType="begin"/>
      </w:r>
      <w:r w:rsidR="00ED1E39">
        <w:rPr>
          <w:rFonts w:ascii="Arial Unicode MS" w:eastAsia="Arial Unicode MS" w:hAnsi="Arial Unicode MS" w:cs="Arial Unicode MS"/>
          <w:sz w:val="24"/>
          <w:szCs w:val="24"/>
        </w:rPr>
        <w:instrText xml:space="preserve"> ADDIN ZOTERO_ITEM CSL_CITATION {"citationID":"XB7EslLJ","properties":{"formattedCitation":"Jett\\uc0\\u233{} &amp; Jones 2000: lvi, lx, lxxi","plainCitation":"Jetté &amp; Jones 2000: lvi, lx, lxxi","noteIndex":0},"citationItems":[{"id":643,"uris":["http://zotero.org/groups/2255823/items/CEL8K3XM"],"uri":["http://zotero.org/groups/2255823/items/CEL8K3XM"],"itemData":{"id":643,"type":"book","title":"Koyukon Athabaskan dictionary","publisher":"Alaska Native Language Center","publisher-place":"Fairbanks, AK","number-of-pages":"1118","source":"Library of Congress ISBN","event-place":"Fairbanks, AK","ISBN":"978-1-55500-063-9","call-number":"PM1594.Z5 J47 2000","author":[{"family":"Jetté","given":"Jules"},{"family":"Jones","given":"Eliza"}],"editor":[{"family":"Kari","given":"James"}],"issued":{"date-parts":[["2000"]]}},"locator":"lvi, lx, lxxi"}],"schema":"https://github.com/citation-style-language/schema/raw/master/csl-citation.json"} </w:instrText>
      </w:r>
      <w:r w:rsidR="00ED1E39">
        <w:rPr>
          <w:rFonts w:ascii="Arial Unicode MS" w:eastAsia="Arial Unicode MS" w:hAnsi="Arial Unicode MS" w:cs="Arial Unicode MS"/>
          <w:sz w:val="24"/>
          <w:szCs w:val="24"/>
        </w:rPr>
        <w:fldChar w:fldCharType="separate"/>
      </w:r>
      <w:r w:rsidR="00ED1E39" w:rsidRPr="00ED1E39">
        <w:rPr>
          <w:rFonts w:ascii="Arial Unicode MS" w:eastAsia="Arial Unicode MS" w:hAnsi="Arial Unicode MS" w:cs="Arial Unicode MS"/>
          <w:sz w:val="24"/>
          <w:szCs w:val="24"/>
        </w:rPr>
        <w:t>Jetté &amp; Jones 2000: lvi, lx, lxxi</w:t>
      </w:r>
      <w:r w:rsidR="00ED1E39">
        <w:rPr>
          <w:rFonts w:ascii="Arial Unicode MS" w:eastAsia="Arial Unicode MS" w:hAnsi="Arial Unicode MS" w:cs="Arial Unicode MS"/>
          <w:sz w:val="24"/>
          <w:szCs w:val="24"/>
        </w:rPr>
        <w:fldChar w:fldCharType="end"/>
      </w:r>
      <w:r w:rsidR="00ED1E39">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However, available sources rarely offer </w:t>
      </w:r>
      <w:r w:rsidR="00ED1E39">
        <w:rPr>
          <w:rFonts w:ascii="Arial Unicode MS" w:eastAsia="Arial Unicode MS" w:hAnsi="Arial Unicode MS" w:cs="Arial Unicode MS"/>
          <w:sz w:val="24"/>
          <w:szCs w:val="24"/>
        </w:rPr>
        <w:t xml:space="preserve">any </w:t>
      </w:r>
      <w:r w:rsidRPr="00610B2D">
        <w:rPr>
          <w:rFonts w:ascii="Arial Unicode MS" w:eastAsia="Arial Unicode MS" w:hAnsi="Arial Unicode MS" w:cs="Arial Unicode MS"/>
          <w:sz w:val="24"/>
          <w:szCs w:val="24"/>
        </w:rPr>
        <w:t>tonal transcriptio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t>Degexit</w:t>
      </w:r>
      <w:r w:rsidR="00CD77F0">
        <w:rPr>
          <w:rFonts w:ascii="Arial Unicode MS" w:eastAsia="Arial Unicode MS" w:hAnsi="Arial Unicode MS" w:cs="Arial Unicode MS"/>
          <w:b/>
          <w:bCs/>
          <w:sz w:val="24"/>
          <w:szCs w:val="24"/>
        </w:rPr>
        <w:t>’</w:t>
      </w:r>
      <w:r w:rsidRPr="00610B2D">
        <w:rPr>
          <w:rFonts w:ascii="Arial Unicode MS" w:eastAsia="Arial Unicode MS" w:hAnsi="Arial Unicode MS" w:cs="Arial Unicode MS"/>
          <w:b/>
          <w:bCs/>
          <w:sz w:val="24"/>
          <w:szCs w:val="24"/>
        </w:rPr>
        <w:t>a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egexi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an (a.k.a. Deg Xinag, Deg Xi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an, Ingalik, Ingalit, Anvik) is a language of Western Alaska which consists of two dialects: Yukon and Kuskokwim, both nearly extinct. The Kuskokwim dialect is poorly described; our list is based on the Yukon dialec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primary lexicographic sources for Yukon Degexit</w:t>
      </w:r>
      <w:r w:rsidR="00CD77F0">
        <w:rPr>
          <w:rFonts w:ascii="Arial Unicode MS" w:eastAsia="Arial Unicode MS" w:hAnsi="Arial Unicode MS" w:cs="Arial Unicode MS"/>
          <w:sz w:val="24"/>
          <w:szCs w:val="24"/>
        </w:rPr>
        <w:t>’</w:t>
      </w:r>
      <w:r w:rsidR="00F23CDE">
        <w:rPr>
          <w:rFonts w:ascii="Arial Unicode MS" w:eastAsia="Arial Unicode MS" w:hAnsi="Arial Unicode MS" w:cs="Arial Unicode MS"/>
          <w:sz w:val="24"/>
          <w:szCs w:val="24"/>
        </w:rPr>
        <w:t xml:space="preserve">an are the noun glossary </w:t>
      </w:r>
      <w:r w:rsidR="00F23CDE">
        <w:rPr>
          <w:rFonts w:ascii="Arial Unicode MS" w:eastAsia="Arial Unicode MS" w:hAnsi="Arial Unicode MS" w:cs="Arial Unicode MS"/>
          <w:sz w:val="24"/>
          <w:szCs w:val="24"/>
        </w:rPr>
        <w:fldChar w:fldCharType="begin"/>
      </w:r>
      <w:r w:rsidR="00F23CDE">
        <w:rPr>
          <w:rFonts w:ascii="Arial Unicode MS" w:eastAsia="Arial Unicode MS" w:hAnsi="Arial Unicode MS" w:cs="Arial Unicode MS"/>
          <w:sz w:val="24"/>
          <w:szCs w:val="24"/>
        </w:rPr>
        <w:instrText xml:space="preserve"> ADDIN ZOTERO_ITEM CSL_CITATION {"citationID":"rgodCHRz","properties":{"formattedCitation":"Kari 1978","plainCitation":"Kari 1978","noteIndex":0},"citationItems":[{"id":657,"uris":["http://zotero.org/groups/2255823/items/KM549NV2"],"uri":["http://zotero.org/groups/2255823/items/KM549NV2"],"itemData":{"id":657,"type":"book","title":"Deg Xinag. Ingalik noun dictionary (preliminary)","publisher":"Alaska Native Language Center","publisher-place":"Fairbanks, AK","event-place":"Fairbanks, AK","author":[{"family":"Kari","given":"James"}],"issued":{"date-parts":[["1978"]]}}}],"schema":"https://github.com/citation-style-language/schema/raw/master/csl-citation.json"} </w:instrText>
      </w:r>
      <w:r w:rsidR="00F23CDE">
        <w:rPr>
          <w:rFonts w:ascii="Arial Unicode MS" w:eastAsia="Arial Unicode MS" w:hAnsi="Arial Unicode MS" w:cs="Arial Unicode MS"/>
          <w:sz w:val="24"/>
          <w:szCs w:val="24"/>
        </w:rPr>
        <w:fldChar w:fldCharType="separate"/>
      </w:r>
      <w:r w:rsidR="00F23CDE" w:rsidRPr="00F23CDE">
        <w:rPr>
          <w:rFonts w:ascii="Arial Unicode MS" w:eastAsia="Arial Unicode MS" w:hAnsi="Arial Unicode MS" w:cs="Arial Unicode MS"/>
          <w:sz w:val="24"/>
        </w:rPr>
        <w:t>Kari 1978</w:t>
      </w:r>
      <w:r w:rsidR="00F23CDE">
        <w:rPr>
          <w:rFonts w:ascii="Arial Unicode MS" w:eastAsia="Arial Unicode MS" w:hAnsi="Arial Unicode MS" w:cs="Arial Unicode MS"/>
          <w:sz w:val="24"/>
          <w:szCs w:val="24"/>
        </w:rPr>
        <w:fldChar w:fldCharType="end"/>
      </w:r>
      <w:r w:rsidR="00F23CDE">
        <w:rPr>
          <w:rFonts w:ascii="Arial Unicode MS" w:eastAsia="Arial Unicode MS" w:hAnsi="Arial Unicode MS" w:cs="Arial Unicode MS"/>
          <w:sz w:val="24"/>
          <w:szCs w:val="24"/>
        </w:rPr>
        <w:t xml:space="preserve">, the verbal glossary </w:t>
      </w:r>
      <w:r w:rsidR="00F23CDE">
        <w:rPr>
          <w:rFonts w:ascii="Arial Unicode MS" w:eastAsia="Arial Unicode MS" w:hAnsi="Arial Unicode MS" w:cs="Arial Unicode MS"/>
          <w:sz w:val="24"/>
          <w:szCs w:val="24"/>
        </w:rPr>
        <w:fldChar w:fldCharType="begin"/>
      </w:r>
      <w:r w:rsidR="00F23CDE">
        <w:rPr>
          <w:rFonts w:ascii="Arial Unicode MS" w:eastAsia="Arial Unicode MS" w:hAnsi="Arial Unicode MS" w:cs="Arial Unicode MS"/>
          <w:sz w:val="24"/>
          <w:szCs w:val="24"/>
        </w:rPr>
        <w:instrText xml:space="preserve"> ADDIN ZOTERO_ITEM CSL_CITATION {"citationID":"2O5fa105","properties":{"formattedCitation":"Kari 1976","plainCitation":"Kari 1976","noteIndex":0},"citationItems":[{"id":655,"uris":["http://zotero.org/groups/2255823/items/33AFFTKP"],"uri":["http://zotero.org/groups/2255823/items/33AFFTKP"],"itemData":{"id":655,"type":"manuscript","title":"Ingalik verb stems","publisher-place":"Alaska Native Language Archive","event-place":"Alaska Native Language Archive","URL":"http://www.uaf.edu/anla/item.xml?id=IK974K1976c","author":[{"family":"Kari","given":"James"}],"issued":{"date-parts":[["1976"]]},"accessed":{"date-parts":[["2013",1,1]]}}}],"schema":"https://github.com/citation-style-language/schema/raw/master/csl-citation.json"} </w:instrText>
      </w:r>
      <w:r w:rsidR="00F23CDE">
        <w:rPr>
          <w:rFonts w:ascii="Arial Unicode MS" w:eastAsia="Arial Unicode MS" w:hAnsi="Arial Unicode MS" w:cs="Arial Unicode MS"/>
          <w:sz w:val="24"/>
          <w:szCs w:val="24"/>
        </w:rPr>
        <w:fldChar w:fldCharType="separate"/>
      </w:r>
      <w:r w:rsidR="00F23CDE" w:rsidRPr="00F23CDE">
        <w:rPr>
          <w:rFonts w:ascii="Arial Unicode MS" w:eastAsia="Arial Unicode MS" w:hAnsi="Arial Unicode MS" w:cs="Arial Unicode MS"/>
          <w:sz w:val="24"/>
        </w:rPr>
        <w:t>Kari 1976</w:t>
      </w:r>
      <w:r w:rsidR="00F23CD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nd the learners</w:t>
      </w:r>
      <w:r w:rsidR="00CD77F0">
        <w:rPr>
          <w:rFonts w:ascii="Arial Unicode MS" w:eastAsia="Arial Unicode MS" w:hAnsi="Arial Unicode MS" w:cs="Arial Unicode MS"/>
          <w:sz w:val="24"/>
          <w:szCs w:val="24"/>
        </w:rPr>
        <w:t>’</w:t>
      </w:r>
      <w:r w:rsidR="00F23CDE">
        <w:rPr>
          <w:rFonts w:ascii="Arial Unicode MS" w:eastAsia="Arial Unicode MS" w:hAnsi="Arial Unicode MS" w:cs="Arial Unicode MS"/>
          <w:sz w:val="24"/>
          <w:szCs w:val="24"/>
        </w:rPr>
        <w:t xml:space="preserve"> dictionary </w:t>
      </w:r>
      <w:r w:rsidR="00F23CDE">
        <w:rPr>
          <w:rFonts w:ascii="Arial Unicode MS" w:eastAsia="Arial Unicode MS" w:hAnsi="Arial Unicode MS" w:cs="Arial Unicode MS"/>
          <w:sz w:val="24"/>
          <w:szCs w:val="24"/>
        </w:rPr>
        <w:fldChar w:fldCharType="begin"/>
      </w:r>
      <w:r w:rsidR="00F23CDE">
        <w:rPr>
          <w:rFonts w:ascii="Arial Unicode MS" w:eastAsia="Arial Unicode MS" w:hAnsi="Arial Unicode MS" w:cs="Arial Unicode MS"/>
          <w:sz w:val="24"/>
          <w:szCs w:val="24"/>
        </w:rPr>
        <w:instrText xml:space="preserve"> ADDIN ZOTERO_ITEM CSL_CITATION {"citationID":"tMsBBpo0","properties":{"formattedCitation":"Taff et al. 2007","plainCitation":"Taff et al. 2007","noteIndex":0},"citationItems":[{"id":660,"uris":["http://zotero.org/groups/2255823/items/TG8BVRGH"],"uri":["http://zotero.org/groups/2255823/items/TG8BVRGH"],"itemData":{"id":660,"type":"book","title":"Deg Xinag learners’ dictionary","publisher":"Anvik Historical Society","publisher-place":"Anvik, Alaska","event-place":"Anvik, Alaska","URL":"http://ankn.uaf.edu/ANL/course/view.php?id=7","author":[{"family":"Taff","given":"Alice"},{"family":"Hargus","given":"Sharon"},{"family":"Winkelman","given":"Louise Dementi"},{"family":"Jones","given":"Marilyn Chase"},{"family":"Leonard","given":"Beth Dementi"},{"family":"MacAlpine","given":"Donna Miller"}],"issued":{"date-parts":[["2007"]]},"accessed":{"date-parts":[["2016",6,20]]}}}],"schema":"https://github.com/citation-style-language/schema/raw/master/csl-citation.json"} </w:instrText>
      </w:r>
      <w:r w:rsidR="00F23CDE">
        <w:rPr>
          <w:rFonts w:ascii="Arial Unicode MS" w:eastAsia="Arial Unicode MS" w:hAnsi="Arial Unicode MS" w:cs="Arial Unicode MS"/>
          <w:sz w:val="24"/>
          <w:szCs w:val="24"/>
        </w:rPr>
        <w:fldChar w:fldCharType="separate"/>
      </w:r>
      <w:r w:rsidR="00F23CDE" w:rsidRPr="00F23CDE">
        <w:rPr>
          <w:rFonts w:ascii="Arial Unicode MS" w:eastAsia="Arial Unicode MS" w:hAnsi="Arial Unicode MS" w:cs="Arial Unicode MS"/>
          <w:sz w:val="24"/>
        </w:rPr>
        <w:t>Taff et al. 2007</w:t>
      </w:r>
      <w:r w:rsidR="00F23CD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The t</w:t>
      </w:r>
      <w:r w:rsidR="00F23CDE">
        <w:rPr>
          <w:rFonts w:ascii="Arial Unicode MS" w:eastAsia="Arial Unicode MS" w:hAnsi="Arial Unicode MS" w:cs="Arial Unicode MS"/>
          <w:sz w:val="24"/>
          <w:szCs w:val="24"/>
        </w:rPr>
        <w:t xml:space="preserve">ext collection and glossary in </w:t>
      </w:r>
      <w:r w:rsidR="00F23CDE">
        <w:rPr>
          <w:rFonts w:ascii="Arial Unicode MS" w:eastAsia="Arial Unicode MS" w:hAnsi="Arial Unicode MS" w:cs="Arial Unicode MS"/>
          <w:sz w:val="24"/>
          <w:szCs w:val="24"/>
        </w:rPr>
        <w:fldChar w:fldCharType="begin"/>
      </w:r>
      <w:r w:rsidR="00F23CDE">
        <w:rPr>
          <w:rFonts w:ascii="Arial Unicode MS" w:eastAsia="Arial Unicode MS" w:hAnsi="Arial Unicode MS" w:cs="Arial Unicode MS"/>
          <w:sz w:val="24"/>
          <w:szCs w:val="24"/>
        </w:rPr>
        <w:instrText xml:space="preserve"> ADDIN ZOTERO_ITEM CSL_CITATION {"citationID":"eW9VaXmc","properties":{"formattedCitation":"Chapman 1914","plainCitation":"Chapman 1914","noteIndex":0},"citationItems":[{"id":651,"uris":["http://zotero.org/groups/2255823/items/NZ9CFSBJ"],"uri":["http://zotero.org/groups/2255823/items/NZ9CFSBJ"],"itemData":{"id":651,"type":"book","title":"Ten’a texts and tales from Anvik, Alaska (with vocabulary by Pliny Earle Goddard)","publisher":"Brill","publisher-place":"Leiden","event-place":"Leiden","author":[{"family":"Chapman","given":"John W."}],"issued":{"date-parts":[["1914"]]}}}],"schema":"https://github.com/citation-style-language/schema/raw/master/csl-citation.json"} </w:instrText>
      </w:r>
      <w:r w:rsidR="00F23CDE">
        <w:rPr>
          <w:rFonts w:ascii="Arial Unicode MS" w:eastAsia="Arial Unicode MS" w:hAnsi="Arial Unicode MS" w:cs="Arial Unicode MS"/>
          <w:sz w:val="24"/>
          <w:szCs w:val="24"/>
        </w:rPr>
        <w:fldChar w:fldCharType="separate"/>
      </w:r>
      <w:r w:rsidR="00F23CDE" w:rsidRPr="00F23CDE">
        <w:rPr>
          <w:rFonts w:ascii="Arial Unicode MS" w:eastAsia="Arial Unicode MS" w:hAnsi="Arial Unicode MS" w:cs="Arial Unicode MS"/>
          <w:sz w:val="24"/>
        </w:rPr>
        <w:t>Chapman 1914</w:t>
      </w:r>
      <w:r w:rsidR="00F23CDE">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have also been extensively used (the majority of Chapman</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s texts was reelicited and retranscribed in the 1970s by James Kari, see Alaska Native Language Archive </w:t>
      </w:r>
      <w:hyperlink r:id="rId5" w:history="1">
        <w:r w:rsidR="00F23CDE" w:rsidRPr="00907809">
          <w:rPr>
            <w:rStyle w:val="Hyperlink"/>
            <w:rFonts w:ascii="Arial Unicode MS" w:eastAsia="Arial Unicode MS" w:hAnsi="Arial Unicode MS" w:cs="Arial Unicode MS"/>
            <w:sz w:val="24"/>
            <w:szCs w:val="24"/>
          </w:rPr>
          <w:t>http://www.uaf.edu/anla/</w:t>
        </w:r>
      </w:hyperlink>
      <w:r w:rsidR="00F23CDE">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for Kari</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s scanned manuscripts, identifiers IK974K1975b, IK974K1976f, IK887CK1981). </w:t>
      </w:r>
      <w:r w:rsidR="00C33259">
        <w:rPr>
          <w:rFonts w:ascii="Arial Unicode MS" w:eastAsia="Arial Unicode MS" w:hAnsi="Arial Unicode MS" w:cs="Arial Unicode MS"/>
          <w:sz w:val="24"/>
          <w:szCs w:val="24"/>
        </w:rPr>
        <w:t xml:space="preserve">Additional sources are: </w:t>
      </w:r>
      <w:r w:rsidR="00C33259">
        <w:rPr>
          <w:rFonts w:ascii="Arial Unicode MS" w:eastAsia="Arial Unicode MS" w:hAnsi="Arial Unicode MS" w:cs="Arial Unicode MS"/>
          <w:sz w:val="24"/>
          <w:szCs w:val="24"/>
        </w:rPr>
        <w:fldChar w:fldCharType="begin"/>
      </w:r>
      <w:r w:rsidR="00DA1A37">
        <w:rPr>
          <w:rFonts w:ascii="Arial Unicode MS" w:eastAsia="Arial Unicode MS" w:hAnsi="Arial Unicode MS" w:cs="Arial Unicode MS"/>
          <w:sz w:val="24"/>
          <w:szCs w:val="24"/>
        </w:rPr>
        <w:instrText xml:space="preserve"> ADDIN ZOTERO_ITEM CSL_CITATION {"citationID":"RHkm7Pvk","properties":{"formattedCitation":"Hargus 2000; Hargus 2010; Leonard 2007","plainCitation":"Hargus 2000; Hargus 2010; Leonard 2007","noteIndex":0},"citationItems":[{"id":653,"uris":["http://zotero.org/groups/2255823/items/HBTU9RQG"],"uri":["http://zotero.org/groups/2255823/items/HBTU9RQG"],"itemData":{"id":653,"type":"article-journal","title":"The qualifier prefixes in Yukon Deg Xinag (Ingalik)","container-title":"International Journal of American Linguistics","page":"1-21","volume":"66","issue":"1","author":[{"family":"Hargus","given":"Sharon"}],"issued":{"date-parts":[["2000"]]}}},{"id":654,"uris":["http://zotero.org/groups/2255823/items/7ACMNWBP"],"uri":["http://zotero.org/groups/2255823/items/7ACMNWBP"],"itemData":{"id":654,"type":"article-journal","title":"Vowel quality and duration in Yukon Deg Xinag","container-title":"Alaska Native Language Center Working Papers","page":"33-74","volume":"8","author":[{"family":"Hargus","given":"Sharon"}],"issued":{"date-parts":[["2010"]]}}},{"id":659,"uris":["http://zotero.org/groups/2255823/items/SSTLL8GS"],"uri":["http://zotero.org/groups/2255823/items/SSTLL8GS"],"itemData":{"id":659,"type":"thesis","title":"Deg Xinag oral traditions. Reconnecting indigenous language and education through traditional narratives","publisher":"University of Alaska","publisher-place":"Fairbanks, AK","genre":"Unpublished PhD thesis","event-place":"Fairbanks, AK","author":[{"family":"Leonard","given":"Beth R."}],"issued":{"date-parts":[["2007"]]}}}],"schema":"https://github.com/citation-style-language/schema/raw/master/csl-citation.json"} </w:instrText>
      </w:r>
      <w:r w:rsidR="00C33259">
        <w:rPr>
          <w:rFonts w:ascii="Arial Unicode MS" w:eastAsia="Arial Unicode MS" w:hAnsi="Arial Unicode MS" w:cs="Arial Unicode MS"/>
          <w:sz w:val="24"/>
          <w:szCs w:val="24"/>
        </w:rPr>
        <w:fldChar w:fldCharType="separate"/>
      </w:r>
      <w:r w:rsidR="00DA1A37" w:rsidRPr="00DA1A37">
        <w:rPr>
          <w:rFonts w:ascii="Arial Unicode MS" w:eastAsia="Arial Unicode MS" w:hAnsi="Arial Unicode MS" w:cs="Arial Unicode MS"/>
          <w:sz w:val="24"/>
        </w:rPr>
        <w:t>Hargus 2000; Hargus 2010; Leonard 2007</w:t>
      </w:r>
      <w:r w:rsidR="00C33259">
        <w:rPr>
          <w:rFonts w:ascii="Arial Unicode MS" w:eastAsia="Arial Unicode MS" w:hAnsi="Arial Unicode MS" w:cs="Arial Unicode MS"/>
          <w:sz w:val="24"/>
          <w:szCs w:val="24"/>
        </w:rPr>
        <w:fldChar w:fldCharType="end"/>
      </w:r>
      <w:r w:rsidR="00C33259">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sz w:val="24"/>
          <w:szCs w:val="24"/>
        </w:rPr>
        <w:t xml:space="preserve">The missing </w:t>
      </w:r>
      <w:r w:rsidR="00A57DDF">
        <w:rPr>
          <w:rFonts w:ascii="Arial Unicode MS" w:eastAsia="Arial Unicode MS" w:hAnsi="Arial Unicode MS" w:cs="Arial Unicode MS"/>
          <w:sz w:val="24"/>
          <w:szCs w:val="24"/>
        </w:rPr>
        <w:t xml:space="preserve">Swadesh </w:t>
      </w:r>
      <w:r w:rsidRPr="00610B2D">
        <w:rPr>
          <w:rFonts w:ascii="Arial Unicode MS" w:eastAsia="Arial Unicode MS" w:hAnsi="Arial Unicode MS" w:cs="Arial Unicode MS"/>
          <w:sz w:val="24"/>
          <w:szCs w:val="24"/>
        </w:rPr>
        <w:t xml:space="preserve">items ar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ha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his</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In several cases, there are discrepancies between the arch</w:t>
      </w:r>
      <w:r w:rsidR="00174CED">
        <w:rPr>
          <w:rFonts w:ascii="Arial Unicode MS" w:eastAsia="Arial Unicode MS" w:hAnsi="Arial Unicode MS" w:cs="Arial Unicode MS"/>
          <w:sz w:val="24"/>
          <w:szCs w:val="24"/>
        </w:rPr>
        <w:t xml:space="preserve">aic (or sub-dialectal) data of </w:t>
      </w:r>
      <w:r w:rsidR="00174CED">
        <w:rPr>
          <w:rFonts w:ascii="Arial Unicode MS" w:eastAsia="Arial Unicode MS" w:hAnsi="Arial Unicode MS" w:cs="Arial Unicode MS"/>
          <w:sz w:val="24"/>
          <w:szCs w:val="24"/>
        </w:rPr>
        <w:fldChar w:fldCharType="begin"/>
      </w:r>
      <w:r w:rsidR="00174CED">
        <w:rPr>
          <w:rFonts w:ascii="Arial Unicode MS" w:eastAsia="Arial Unicode MS" w:hAnsi="Arial Unicode MS" w:cs="Arial Unicode MS"/>
          <w:sz w:val="24"/>
          <w:szCs w:val="24"/>
        </w:rPr>
        <w:instrText xml:space="preserve"> ADDIN ZOTERO_ITEM CSL_CITATION {"citationID":"bobDwX2Z","properties":{"formattedCitation":"Chapman 1914","plainCitation":"Chapman 1914","noteIndex":0},"citationItems":[{"id":651,"uris":["http://zotero.org/groups/2255823/items/NZ9CFSBJ"],"uri":["http://zotero.org/groups/2255823/items/NZ9CFSBJ"],"itemData":{"id":651,"type":"book","title":"Ten’a texts and tales from Anvik, Alaska (with vocabulary by Pliny Earle Goddard)","publisher":"Brill","publisher-place":"Leiden","event-place":"Leiden","author":[{"family":"Chapman","given":"John W."}],"issued":{"date-parts":[["1914"]]}}}],"schema":"https://github.com/citation-style-language/schema/raw/master/csl-citation.json"} </w:instrText>
      </w:r>
      <w:r w:rsidR="00174CED">
        <w:rPr>
          <w:rFonts w:ascii="Arial Unicode MS" w:eastAsia="Arial Unicode MS" w:hAnsi="Arial Unicode MS" w:cs="Arial Unicode MS"/>
          <w:sz w:val="24"/>
          <w:szCs w:val="24"/>
        </w:rPr>
        <w:fldChar w:fldCharType="separate"/>
      </w:r>
      <w:r w:rsidR="00174CED" w:rsidRPr="00174CED">
        <w:rPr>
          <w:rFonts w:ascii="Arial Unicode MS" w:eastAsia="Arial Unicode MS" w:hAnsi="Arial Unicode MS" w:cs="Arial Unicode MS"/>
          <w:sz w:val="24"/>
        </w:rPr>
        <w:t>Chapman 1914</w:t>
      </w:r>
      <w:r w:rsidR="00174CE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nd t</w:t>
      </w:r>
      <w:r w:rsidR="00174CED">
        <w:rPr>
          <w:rFonts w:ascii="Arial Unicode MS" w:eastAsia="Arial Unicode MS" w:hAnsi="Arial Unicode MS" w:cs="Arial Unicode MS"/>
          <w:sz w:val="24"/>
          <w:szCs w:val="24"/>
        </w:rPr>
        <w:t xml:space="preserve">he modern Yukon sources </w:t>
      </w:r>
      <w:r w:rsidR="00174CED">
        <w:rPr>
          <w:rFonts w:ascii="Arial Unicode MS" w:eastAsia="Arial Unicode MS" w:hAnsi="Arial Unicode MS" w:cs="Arial Unicode MS"/>
          <w:sz w:val="24"/>
          <w:szCs w:val="24"/>
        </w:rPr>
        <w:fldChar w:fldCharType="begin"/>
      </w:r>
      <w:r w:rsidR="00174CED">
        <w:rPr>
          <w:rFonts w:ascii="Arial Unicode MS" w:eastAsia="Arial Unicode MS" w:hAnsi="Arial Unicode MS" w:cs="Arial Unicode MS"/>
          <w:sz w:val="24"/>
          <w:szCs w:val="24"/>
        </w:rPr>
        <w:instrText xml:space="preserve"> ADDIN ZOTERO_ITEM CSL_CITATION {"citationID":"nKHjYO94","properties":{"formattedCitation":"Taff et al. 2007; Kari 1978","plainCitation":"Taff et al. 2007; Kari 1978","noteIndex":0},"citationItems":[{"id":660,"uris":["http://zotero.org/groups/2255823/items/TG8BVRGH"],"uri":["http://zotero.org/groups/2255823/items/TG8BVRGH"],"itemData":{"id":660,"type":"book","title":"Deg Xinag learners’ dictionary","publisher":"Anvik Historical Society","publisher-place":"Anvik, Alaska","event-place":"Anvik, Alaska","URL":"http://ankn.uaf.edu/ANL/course/view.php?id=7","author":[{"family":"Taff","given":"Alice"},{"family":"Hargus","given":"Sharon"},{"family":"Winkelman","given":"Louise Dementi"},{"family":"Jones","given":"Marilyn Chase"},{"family":"Leonard","given":"Beth Dementi"},{"family":"MacAlpine","given":"Donna Miller"}],"issued":{"date-parts":[["2007"]]},"accessed":{"date-parts":[["2016",6,20]]}}},{"id":657,"uris":["http://zotero.org/groups/2255823/items/KM549NV2"],"uri":["http://zotero.org/groups/2255823/items/KM549NV2"],"itemData":{"id":657,"type":"book","title":"Deg Xinag. Ingalik noun dictionary (preliminary)","publisher":"Alaska Native Language Center","publisher-place":"Fairbanks, AK","event-place":"Fairbanks, AK","author":[{"family":"Kari","given":"James"}],"issued":{"date-parts":[["1978"]]}}}],"schema":"https://github.com/citation-style-language/schema/raw/master/csl-citation.json"} </w:instrText>
      </w:r>
      <w:r w:rsidR="00174CED">
        <w:rPr>
          <w:rFonts w:ascii="Arial Unicode MS" w:eastAsia="Arial Unicode MS" w:hAnsi="Arial Unicode MS" w:cs="Arial Unicode MS"/>
          <w:sz w:val="24"/>
          <w:szCs w:val="24"/>
        </w:rPr>
        <w:fldChar w:fldCharType="separate"/>
      </w:r>
      <w:r w:rsidR="00174CED" w:rsidRPr="00174CED">
        <w:rPr>
          <w:rFonts w:ascii="Arial Unicode MS" w:eastAsia="Arial Unicode MS" w:hAnsi="Arial Unicode MS" w:cs="Arial Unicode MS"/>
          <w:sz w:val="24"/>
        </w:rPr>
        <w:t>Taff et al. 2007; Kari 1978</w:t>
      </w:r>
      <w:r w:rsidR="00174CE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we prefer to fill the slot with Chapman</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s words for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breas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to drink</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roo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and with two synonyms for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near</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The only revealed lexicostatistic discrepancy between the Yukon and Kuskokwim dialects could be the word for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ton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It should, however, be noted that the Kuskokwim dialect was not systematically recorded.</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following transliterational chart cov</w:t>
      </w:r>
      <w:r w:rsidR="00174CED">
        <w:rPr>
          <w:rFonts w:ascii="Arial Unicode MS" w:eastAsia="Arial Unicode MS" w:hAnsi="Arial Unicode MS" w:cs="Arial Unicode MS"/>
          <w:sz w:val="24"/>
          <w:szCs w:val="24"/>
        </w:rPr>
        <w:t xml:space="preserve">ers our principal sources (see </w:t>
      </w:r>
      <w:r w:rsidR="00174CED">
        <w:rPr>
          <w:rFonts w:ascii="Arial Unicode MS" w:eastAsia="Arial Unicode MS" w:hAnsi="Arial Unicode MS" w:cs="Arial Unicode MS"/>
          <w:sz w:val="24"/>
          <w:szCs w:val="24"/>
        </w:rPr>
        <w:fldChar w:fldCharType="begin"/>
      </w:r>
      <w:r w:rsidR="00174CED">
        <w:rPr>
          <w:rFonts w:ascii="Arial Unicode MS" w:eastAsia="Arial Unicode MS" w:hAnsi="Arial Unicode MS" w:cs="Arial Unicode MS"/>
          <w:sz w:val="24"/>
          <w:szCs w:val="24"/>
        </w:rPr>
        <w:instrText xml:space="preserve"> ADDIN ZOTERO_ITEM CSL_CITATION {"citationID":"zxYzjW1i","properties":{"formattedCitation":"Hargus 2010","plainCitation":"Hargus 2010","noteIndex":0},"citationItems":[{"id":654,"uris":["http://zotero.org/groups/2255823/items/7ACMNWBP"],"uri":["http://zotero.org/groups/2255823/items/7ACMNWBP"],"itemData":{"id":654,"type":"article-journal","title":"Vowel quality and duration in Yukon Deg Xinag","container-title":"Alaska Native Language Center Working Papers","page":"33-74","volume":"8","author":[{"family":"Hargus","given":"Sharon"}],"issued":{"date-parts":[["2010"]]}}}],"schema":"https://github.com/citation-style-language/schema/raw/master/csl-citation.json"} </w:instrText>
      </w:r>
      <w:r w:rsidR="00174CED">
        <w:rPr>
          <w:rFonts w:ascii="Arial Unicode MS" w:eastAsia="Arial Unicode MS" w:hAnsi="Arial Unicode MS" w:cs="Arial Unicode MS"/>
          <w:sz w:val="24"/>
          <w:szCs w:val="24"/>
        </w:rPr>
        <w:fldChar w:fldCharType="separate"/>
      </w:r>
      <w:r w:rsidR="00174CED" w:rsidRPr="00174CED">
        <w:rPr>
          <w:rFonts w:ascii="Arial Unicode MS" w:eastAsia="Arial Unicode MS" w:hAnsi="Arial Unicode MS" w:cs="Arial Unicode MS"/>
          <w:sz w:val="24"/>
        </w:rPr>
        <w:t>Hargus 2010</w:t>
      </w:r>
      <w:r w:rsidR="00174CE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nd other </w:t>
      </w:r>
      <w:r w:rsidR="00174CED">
        <w:rPr>
          <w:rFonts w:ascii="Arial Unicode MS" w:eastAsia="Arial Unicode MS" w:hAnsi="Arial Unicode MS" w:cs="Arial Unicode MS"/>
          <w:sz w:val="24"/>
          <w:szCs w:val="24"/>
        </w:rPr>
        <w:t xml:space="preserve">phonological </w:t>
      </w:r>
      <w:r w:rsidRPr="00610B2D">
        <w:rPr>
          <w:rFonts w:ascii="Arial Unicode MS" w:eastAsia="Arial Unicode MS" w:hAnsi="Arial Unicode MS" w:cs="Arial Unicode MS"/>
          <w:sz w:val="24"/>
          <w:szCs w:val="24"/>
        </w:rPr>
        <w:t>description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2970"/>
        <w:gridCol w:w="3780"/>
      </w:tblGrid>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174CED" w:rsidP="00174CE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s48QUNhx","properties":{"formattedCitation":"Kari 1978; Taff et al. 2007","plainCitation":"Kari 1978; Taff et al. 2007","noteIndex":0},"citationItems":[{"id":657,"uris":["http://zotero.org/groups/2255823/items/KM549NV2"],"uri":["http://zotero.org/groups/2255823/items/KM549NV2"],"itemData":{"id":657,"type":"book","title":"Deg Xinag. Ingalik noun dictionary (preliminary)","publisher":"Alaska Native Language Center","publisher-place":"Fairbanks, AK","event-place":"Fairbanks, AK","author":[{"family":"Kari","given":"James"}],"issued":{"date-parts":[["1978"]]}}},{"id":660,"uris":["http://zotero.org/groups/2255823/items/TG8BVRGH"],"uri":["http://zotero.org/groups/2255823/items/TG8BVRGH"],"itemData":{"id":660,"type":"book","title":"Deg Xinag learners’ dictionary","publisher":"Anvik Historical Society","publisher-place":"Anvik, Alaska","event-place":"Anvik, Alaska","URL":"http://ankn.uaf.edu/ANL/course/view.php?id=7","author":[{"family":"Taff","given":"Alice"},{"family":"Hargus","given":"Sharon"},{"family":"Winkelman","given":"Louise Dementi"},{"family":"Jones","given":"Marilyn Chase"},{"family":"Leonard","given":"Beth Dementi"},{"family":"MacAlpine","given":"Donna Miller"}],"issued":{"date-parts":[["2007"]]},"accessed":{"date-parts":[["2016",6,20]]}}}],"schema":"https://github.com/citation-style-language/schema/raw/master/csl-citation.json"} </w:instrText>
            </w:r>
            <w:r>
              <w:rPr>
                <w:rFonts w:ascii="Arial Unicode MS" w:eastAsia="Arial Unicode MS" w:hAnsi="Arial Unicode MS" w:cs="Arial Unicode MS"/>
                <w:sz w:val="24"/>
                <w:szCs w:val="24"/>
              </w:rPr>
              <w:fldChar w:fldCharType="separate"/>
            </w:r>
            <w:r w:rsidRPr="00174CED">
              <w:rPr>
                <w:rFonts w:ascii="Arial Unicode MS" w:eastAsia="Arial Unicode MS" w:hAnsi="Arial Unicode MS" w:cs="Arial Unicode MS"/>
                <w:sz w:val="24"/>
              </w:rPr>
              <w:t>Kari 1978; Taff et al. 2007</w:t>
            </w:r>
            <w:r>
              <w:rPr>
                <w:rFonts w:ascii="Arial Unicode MS" w:eastAsia="Arial Unicode MS" w:hAnsi="Arial Unicode MS" w:cs="Arial Unicode MS"/>
                <w:sz w:val="24"/>
                <w:szCs w:val="24"/>
              </w:rPr>
              <w:fldChar w:fldCharType="end"/>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174CE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ʰ (before a vowel) / p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h</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ʼ</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ʔ</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 (before a vowel) / d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h</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ʼ</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ʔ</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ddh</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 xml:space="preserve"> (before a vowel) / d</w:t>
            </w:r>
            <w:r w:rsidRPr="00610B2D">
              <w:rPr>
                <w:rFonts w:ascii="Arial" w:eastAsia="Arial Unicode MS" w:hAnsi="Arial" w:cs="Arial"/>
                <w:sz w:val="24"/>
                <w:szCs w:val="24"/>
              </w:rPr>
              <w:t>ᶞ</w:t>
            </w:r>
            <w:r w:rsidRPr="00610B2D">
              <w:rPr>
                <w:rFonts w:ascii="Arial Unicode MS" w:eastAsia="Arial Unicode MS" w:hAnsi="Arial Unicode MS" w:cs="Arial Unicode MS"/>
                <w:sz w:val="24"/>
                <w:szCs w:val="24"/>
              </w:rPr>
              <w:t xml:space="preserve">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th</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ʰ (before a vowel) / 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 xml:space="preserve">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t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Pr="00610B2D">
              <w:rPr>
                <w:rFonts w:ascii="Arial" w:eastAsia="Arial Unicode MS" w:hAnsi="Arial" w:cs="Arial"/>
                <w:sz w:val="24"/>
                <w:szCs w:val="24"/>
              </w:rPr>
              <w:t>ᶿ</w:t>
            </w:r>
            <w:r w:rsidRPr="00610B2D">
              <w:rPr>
                <w:rFonts w:ascii="Arial Unicode MS" w:eastAsia="Arial Unicode MS" w:hAnsi="Arial Unicode MS" w:cs="Arial Unicode MS"/>
                <w:sz w:val="24"/>
                <w:szCs w:val="24"/>
              </w:rPr>
              <w:t>ʼ</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h</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ð</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θ</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l</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ƛ (before a vowel) / </w:t>
            </w:r>
            <w:r w:rsidRPr="00610B2D">
              <w:rPr>
                <w:rFonts w:ascii="Arial" w:eastAsia="Arial Unicode MS" w:hAnsi="Arial" w:cs="Arial"/>
                <w:sz w:val="24"/>
                <w:szCs w:val="24"/>
              </w:rPr>
              <w:t>ᴌ</w:t>
            </w:r>
            <w:r w:rsidRPr="00610B2D">
              <w:rPr>
                <w:rFonts w:ascii="Arial Unicode MS" w:eastAsia="Arial Unicode MS" w:hAnsi="Arial Unicode MS" w:cs="Arial Unicode MS"/>
                <w:sz w:val="24"/>
                <w:szCs w:val="24"/>
              </w:rPr>
              <w:t xml:space="preserve">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ʰ (before a vowel) / ƛ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l</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 (before a vowel) / ʒ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r</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867094"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w:t>
            </w:r>
            <w:r w:rsidR="00610B2D" w:rsidRPr="00610B2D">
              <w:rPr>
                <w:rFonts w:ascii="Arial Unicode MS" w:eastAsia="Arial Unicode MS" w:hAnsi="Arial Unicode MS" w:cs="Arial Unicode MS"/>
                <w:sz w:val="24"/>
                <w:szCs w:val="24"/>
              </w:rPr>
              <w:t xml:space="preserve"> (before a vowel) / </w:t>
            </w:r>
            <w:r w:rsidR="00610B2D" w:rsidRPr="00610B2D">
              <w:rPr>
                <w:rFonts w:ascii="Arial" w:eastAsia="Arial Unicode MS" w:hAnsi="Arial" w:cs="Arial"/>
                <w:sz w:val="24"/>
                <w:szCs w:val="24"/>
              </w:rPr>
              <w:t>ᶚ</w:t>
            </w:r>
            <w:r w:rsidR="00610B2D" w:rsidRPr="00610B2D">
              <w:rPr>
                <w:rFonts w:ascii="Arial Unicode MS" w:eastAsia="Arial Unicode MS" w:hAnsi="Arial Unicode MS" w:cs="Arial Unicode MS"/>
                <w:sz w:val="24"/>
                <w:szCs w:val="24"/>
              </w:rPr>
              <w:t xml:space="preserve"> (before a consonant or a pause) </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tr</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867094"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w:t>
            </w:r>
            <w:r w:rsidR="00610B2D" w:rsidRPr="00610B2D">
              <w:rPr>
                <w:rFonts w:ascii="Arial Unicode MS" w:eastAsia="Arial Unicode MS" w:hAnsi="Arial Unicode MS" w:cs="Arial Unicode MS"/>
                <w:sz w:val="24"/>
                <w:szCs w:val="24"/>
              </w:rPr>
              <w:t xml:space="preserve">ʰ (before a vowel) / </w:t>
            </w:r>
            <w:r>
              <w:rPr>
                <w:rFonts w:ascii="Arial Unicode MS" w:eastAsia="Arial Unicode MS" w:hAnsi="Arial Unicode MS" w:cs="Arial Unicode MS"/>
                <w:sz w:val="24"/>
                <w:szCs w:val="24"/>
              </w:rPr>
              <w:t>c̢</w:t>
            </w:r>
            <w:r w:rsidR="00610B2D" w:rsidRPr="00610B2D">
              <w:rPr>
                <w:rFonts w:ascii="Arial Unicode MS" w:eastAsia="Arial Unicode MS" w:hAnsi="Arial Unicode MS" w:cs="Arial Unicode MS"/>
                <w:sz w:val="24"/>
                <w:szCs w:val="24"/>
              </w:rPr>
              <w:t xml:space="preserve">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r</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867094"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w:t>
            </w:r>
            <w:r w:rsidR="00610B2D" w:rsidRPr="00610B2D">
              <w:rPr>
                <w:rFonts w:ascii="Arial Unicode MS" w:eastAsia="Arial Unicode MS" w:hAnsi="Arial Unicode MS" w:cs="Arial Unicode MS"/>
                <w:sz w:val="24"/>
                <w:szCs w:val="24"/>
              </w:rPr>
              <w:t>ʼ</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r</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ʐ</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r</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ʂ</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j</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 (before a vowel) / ǯ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ʰ (before a vowel) / č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h</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h</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 (before a vowel) / g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g</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ŋ</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gh</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ŋ̥</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gʼ</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ŋʔ</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g, G</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 (before a vowel) / ɢ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ʰ (before a vowel) / q (before a consonant or a pause)</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q</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qʼ</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h</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ʁ</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χ</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h</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ʼ</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ʔ</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CD77F0"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u w:val="single"/>
              </w:rPr>
            </w:pPr>
            <w:r w:rsidRPr="00610B2D">
              <w:rPr>
                <w:rFonts w:ascii="Arial Unicode MS" w:eastAsia="Arial Unicode MS" w:hAnsi="Arial Unicode MS" w:cs="Arial Unicode MS"/>
                <w:sz w:val="24"/>
                <w:szCs w:val="24"/>
              </w:rPr>
              <w:t>h</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eː</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ː</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ː</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ʊ</w:t>
            </w:r>
          </w:p>
        </w:tc>
      </w:tr>
      <w:tr w:rsidR="00610B2D" w:rsidRPr="00610B2D">
        <w:tc>
          <w:tcPr>
            <w:tcW w:w="29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378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ə</w:t>
            </w:r>
          </w:p>
        </w:tc>
      </w:tr>
    </w:tbl>
    <w:p w:rsid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174CED" w:rsidRPr="00610B2D" w:rsidRDefault="00174CE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Not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 </w:t>
      </w:r>
      <w:r w:rsidRPr="00610B2D">
        <w:rPr>
          <w:rFonts w:ascii="Arial Unicode MS" w:eastAsia="Arial Unicode MS" w:hAnsi="Arial Unicode MS" w:cs="Arial Unicode MS"/>
          <w:i/>
          <w:iCs/>
          <w:sz w:val="24"/>
          <w:szCs w:val="24"/>
        </w:rPr>
        <w:t>p pʰ</w:t>
      </w:r>
      <w:r w:rsidRPr="00610B2D">
        <w:rPr>
          <w:rFonts w:ascii="Arial Unicode MS" w:eastAsia="Arial Unicode MS" w:hAnsi="Arial Unicode MS" w:cs="Arial Unicode MS"/>
          <w:sz w:val="24"/>
          <w:szCs w:val="24"/>
        </w:rPr>
        <w:t xml:space="preserve"> are only attested in loanword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2. The situation with the four stop series (</w:t>
      </w:r>
      <w:r w:rsidRPr="00610B2D">
        <w:rPr>
          <w:rFonts w:ascii="Arial Unicode MS" w:eastAsia="Arial Unicode MS" w:hAnsi="Arial Unicode MS" w:cs="Arial Unicode MS"/>
          <w:i/>
          <w:iCs/>
          <w:sz w:val="24"/>
          <w:szCs w:val="24"/>
        </w:rPr>
        <w:t>d t tʰ tʼ</w:t>
      </w:r>
      <w:r w:rsidRPr="00610B2D">
        <w:rPr>
          <w:rFonts w:ascii="Arial Unicode MS" w:eastAsia="Arial Unicode MS" w:hAnsi="Arial Unicode MS" w:cs="Arial Unicode MS"/>
          <w:sz w:val="24"/>
          <w:szCs w:val="24"/>
        </w:rPr>
        <w:t>) is the same as in Koyukon q.v. The ejective series (</w:t>
      </w:r>
      <w:r w:rsidRPr="00610B2D">
        <w:rPr>
          <w:rFonts w:ascii="Arial Unicode MS" w:eastAsia="Arial Unicode MS" w:hAnsi="Arial Unicode MS" w:cs="Arial Unicode MS"/>
          <w:i/>
          <w:iCs/>
          <w:sz w:val="24"/>
          <w:szCs w:val="24"/>
        </w:rPr>
        <w:t>tʼ, ƛʼ</w:t>
      </w:r>
      <w:r w:rsidRPr="00610B2D">
        <w:rPr>
          <w:rFonts w:ascii="Arial Unicode MS" w:eastAsia="Arial Unicode MS" w:hAnsi="Arial Unicode MS" w:cs="Arial Unicode MS"/>
          <w:sz w:val="24"/>
          <w:szCs w:val="24"/>
        </w:rPr>
        <w:t xml:space="preserve"> etc.) is restricted to the position before a vowel (to be precise, to the root-initial position), where three series of the stops and affricates </w:t>
      </w:r>
      <w:r w:rsidRPr="00610B2D">
        <w:rPr>
          <w:rFonts w:ascii="Arial Unicode MS" w:eastAsia="Arial Unicode MS" w:hAnsi="Arial Unicode MS" w:cs="Arial Unicode MS"/>
          <w:i/>
          <w:iCs/>
          <w:sz w:val="24"/>
          <w:szCs w:val="24"/>
        </w:rPr>
        <w:t>t / tʰ / tʼ</w:t>
      </w:r>
      <w:r w:rsidRPr="00610B2D">
        <w:rPr>
          <w:rFonts w:ascii="Arial Unicode MS" w:eastAsia="Arial Unicode MS" w:hAnsi="Arial Unicode MS" w:cs="Arial Unicode MS"/>
          <w:sz w:val="24"/>
          <w:szCs w:val="24"/>
        </w:rPr>
        <w:t xml:space="preserve">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d t t</w:t>
      </w:r>
      <w:r w:rsidR="00CD77F0">
        <w:rPr>
          <w:rFonts w:ascii="Arial Unicode MS" w:eastAsia="Arial Unicode MS" w:hAnsi="Arial Unicode MS" w:cs="Arial Unicode MS"/>
          <w:sz w:val="24"/>
          <w:szCs w:val="24"/>
        </w:rPr>
        <w:t>’</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 xml:space="preserve"> are opposed. In the position before a consonant or a pause, two series of the stops and affricates are opposed: voiced and voiceless, e.g., </w:t>
      </w:r>
      <w:r w:rsidRPr="00610B2D">
        <w:rPr>
          <w:rFonts w:ascii="Arial Unicode MS" w:eastAsia="Arial Unicode MS" w:hAnsi="Arial Unicode MS" w:cs="Arial Unicode MS"/>
          <w:i/>
          <w:iCs/>
          <w:sz w:val="24"/>
          <w:szCs w:val="24"/>
        </w:rPr>
        <w:t>d / t</w:t>
      </w:r>
      <w:r w:rsidRPr="00610B2D">
        <w:rPr>
          <w:rFonts w:ascii="Arial Unicode MS" w:eastAsia="Arial Unicode MS" w:hAnsi="Arial Unicode MS" w:cs="Arial Unicode MS"/>
          <w:sz w:val="24"/>
          <w:szCs w:val="24"/>
        </w:rPr>
        <w:t xml:space="preserve"> </w:t>
      </w:r>
      <w:r w:rsidR="00720A34">
        <w:rPr>
          <w:rFonts w:ascii="Cambria Math" w:eastAsia="Arial Unicode MS" w:hAnsi="Cambria Math" w:cs="Cambria Math"/>
          <w:sz w:val="24"/>
          <w:szCs w:val="24"/>
        </w:rPr>
        <w:t>⟨</w:t>
      </w:r>
      <w:r w:rsidRPr="00610B2D">
        <w:rPr>
          <w:rFonts w:ascii="Arial Unicode MS" w:eastAsia="Arial Unicode MS" w:hAnsi="Arial Unicode MS" w:cs="Arial Unicode MS"/>
          <w:sz w:val="24"/>
          <w:szCs w:val="24"/>
        </w:rPr>
        <w:t>d t</w:t>
      </w:r>
      <w:r w:rsidR="00720A34">
        <w:rPr>
          <w:rFonts w:ascii="Cambria Math" w:eastAsia="Arial Unicode MS" w:hAnsi="Cambria Math" w:cs="Cambria Math"/>
          <w:sz w:val="24"/>
          <w:szCs w:val="24"/>
        </w:rPr>
        <w:t>⟩</w:t>
      </w:r>
      <w:r w:rsidR="00B95BA3">
        <w:rPr>
          <w:rFonts w:ascii="Arial Unicode MS" w:eastAsia="Arial Unicode MS" w:hAnsi="Arial Unicode MS" w:cs="Arial Unicode MS"/>
          <w:sz w:val="24"/>
          <w:szCs w:val="24"/>
        </w:rPr>
        <w:t xml:space="preserve"> etc. (</w:t>
      </w:r>
      <w:r w:rsidR="00B95BA3">
        <w:rPr>
          <w:rFonts w:ascii="Arial Unicode MS" w:eastAsia="Arial Unicode MS" w:hAnsi="Arial Unicode MS" w:cs="Arial Unicode MS"/>
          <w:sz w:val="24"/>
          <w:szCs w:val="24"/>
        </w:rPr>
        <w:fldChar w:fldCharType="begin"/>
      </w:r>
      <w:r w:rsidR="00B95BA3">
        <w:rPr>
          <w:rFonts w:ascii="Arial Unicode MS" w:eastAsia="Arial Unicode MS" w:hAnsi="Arial Unicode MS" w:cs="Arial Unicode MS"/>
          <w:sz w:val="24"/>
          <w:szCs w:val="24"/>
        </w:rPr>
        <w:instrText xml:space="preserve"> ADDIN ZOTERO_ITEM CSL_CITATION {"citationID":"fmClFEPp","properties":{"formattedCitation":"Hargus 2010: 34\\uc0\\u8211{}35","plainCitation":"Hargus 2010: 34–35","noteIndex":0},"citationItems":[{"id":654,"uris":["http://zotero.org/groups/2255823/items/7ACMNWBP"],"uri":["http://zotero.org/groups/2255823/items/7ACMNWBP"],"itemData":{"id":654,"type":"article-journal","title":"Vowel quality and duration in Yukon Deg Xinag","container-title":"Alaska Native Language Center Working Papers","page":"33-74","volume":"8","author":[{"family":"Hargus","given":"Sharon"}],"issued":{"date-parts":[["2010"]]}},"locator":"34-35"}],"schema":"https://github.com/citation-style-language/schema/raw/master/csl-citation.json"} </w:instrText>
      </w:r>
      <w:r w:rsidR="00B95BA3">
        <w:rPr>
          <w:rFonts w:ascii="Arial Unicode MS" w:eastAsia="Arial Unicode MS" w:hAnsi="Arial Unicode MS" w:cs="Arial Unicode MS"/>
          <w:sz w:val="24"/>
          <w:szCs w:val="24"/>
        </w:rPr>
        <w:fldChar w:fldCharType="separate"/>
      </w:r>
      <w:r w:rsidR="00B95BA3" w:rsidRPr="00B95BA3">
        <w:rPr>
          <w:rFonts w:ascii="Arial Unicode MS" w:eastAsia="Arial Unicode MS" w:hAnsi="Arial Unicode MS" w:cs="Arial Unicode MS"/>
          <w:sz w:val="24"/>
          <w:szCs w:val="24"/>
        </w:rPr>
        <w:t>Hargus 2010: 34–35</w:t>
      </w:r>
      <w:r w:rsidR="00B95BA3">
        <w:rPr>
          <w:rFonts w:ascii="Arial Unicode MS" w:eastAsia="Arial Unicode MS" w:hAnsi="Arial Unicode MS" w:cs="Arial Unicode MS"/>
          <w:sz w:val="24"/>
          <w:szCs w:val="24"/>
        </w:rPr>
        <w:fldChar w:fldCharType="end"/>
      </w:r>
      <w:r w:rsidR="00B95BA3">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Note the tangled traditional orthography as described in the above table. It is interesting that the final vowel </w:t>
      </w:r>
      <w:r w:rsidRPr="00610B2D">
        <w:rPr>
          <w:rFonts w:ascii="Arial Unicode MS" w:eastAsia="Arial Unicode MS" w:hAnsi="Arial Unicode MS" w:cs="Arial Unicode MS"/>
          <w:i/>
          <w:iCs/>
          <w:sz w:val="24"/>
          <w:szCs w:val="24"/>
        </w:rPr>
        <w:t>-ə</w:t>
      </w:r>
      <w:r w:rsidRPr="00610B2D">
        <w:rPr>
          <w:rFonts w:ascii="Arial Unicode MS" w:eastAsia="Arial Unicode MS" w:hAnsi="Arial Unicode MS" w:cs="Arial Unicode MS"/>
          <w:sz w:val="24"/>
          <w:szCs w:val="24"/>
        </w:rPr>
        <w:t xml:space="preserve"> which was </w:t>
      </w:r>
      <w:r w:rsidRPr="00610B2D">
        <w:rPr>
          <w:rFonts w:ascii="Arial Unicode MS" w:eastAsia="Arial Unicode MS" w:hAnsi="Arial Unicode MS" w:cs="Arial Unicode MS"/>
          <w:sz w:val="24"/>
          <w:szCs w:val="24"/>
        </w:rPr>
        <w:lastRenderedPageBreak/>
        <w:t>deleted in the modern language, causing the emergence of a voiced consonant (</w:t>
      </w:r>
      <w:r w:rsidRPr="00610B2D">
        <w:rPr>
          <w:rFonts w:ascii="Arial Unicode MS" w:eastAsia="Arial Unicode MS" w:hAnsi="Arial Unicode MS" w:cs="Arial Unicode MS"/>
          <w:i/>
          <w:iCs/>
          <w:sz w:val="24"/>
          <w:szCs w:val="24"/>
        </w:rPr>
        <w:t>-Vtʰ-V(ʔ)</w:t>
      </w:r>
      <w:r w:rsidRPr="00610B2D">
        <w:rPr>
          <w:rFonts w:ascii="Arial Unicode MS" w:eastAsia="Arial Unicode MS" w:hAnsi="Arial Unicode MS" w:cs="Arial Unicode MS"/>
          <w:sz w:val="24"/>
          <w:szCs w:val="24"/>
        </w:rPr>
        <w:t xml:space="preserve"> &gt; </w:t>
      </w:r>
      <w:r w:rsidRPr="00610B2D">
        <w:rPr>
          <w:rFonts w:ascii="Arial Unicode MS" w:eastAsia="Arial Unicode MS" w:hAnsi="Arial Unicode MS" w:cs="Arial Unicode MS"/>
          <w:i/>
          <w:iCs/>
          <w:sz w:val="24"/>
          <w:szCs w:val="24"/>
        </w:rPr>
        <w:t>-Vd</w:t>
      </w:r>
      <w:r w:rsidRPr="00610B2D">
        <w:rPr>
          <w:rFonts w:ascii="Arial Unicode MS" w:eastAsia="Arial Unicode MS" w:hAnsi="Arial Unicode MS" w:cs="Arial Unicode MS"/>
          <w:sz w:val="24"/>
          <w:szCs w:val="24"/>
        </w:rPr>
        <w:t>), is still retained in Chapman</w:t>
      </w:r>
      <w:r w:rsidR="00CD77F0">
        <w:rPr>
          <w:rFonts w:ascii="Arial Unicode MS" w:eastAsia="Arial Unicode MS" w:hAnsi="Arial Unicode MS" w:cs="Arial Unicode MS"/>
          <w:sz w:val="24"/>
          <w:szCs w:val="24"/>
        </w:rPr>
        <w:t>’</w:t>
      </w:r>
      <w:r w:rsidR="00B95BA3">
        <w:rPr>
          <w:rFonts w:ascii="Arial Unicode MS" w:eastAsia="Arial Unicode MS" w:hAnsi="Arial Unicode MS" w:cs="Arial Unicode MS"/>
          <w:sz w:val="24"/>
          <w:szCs w:val="24"/>
        </w:rPr>
        <w:t>s (</w:t>
      </w:r>
      <w:r w:rsidR="00B95BA3">
        <w:rPr>
          <w:rFonts w:ascii="Arial Unicode MS" w:eastAsia="Arial Unicode MS" w:hAnsi="Arial Unicode MS" w:cs="Arial Unicode MS"/>
          <w:sz w:val="24"/>
          <w:szCs w:val="24"/>
        </w:rPr>
        <w:fldChar w:fldCharType="begin"/>
      </w:r>
      <w:r w:rsidR="00B95BA3">
        <w:rPr>
          <w:rFonts w:ascii="Arial Unicode MS" w:eastAsia="Arial Unicode MS" w:hAnsi="Arial Unicode MS" w:cs="Arial Unicode MS"/>
          <w:sz w:val="24"/>
          <w:szCs w:val="24"/>
        </w:rPr>
        <w:instrText xml:space="preserve"> ADDIN ZOTERO_ITEM CSL_CITATION {"citationID":"HIeoLOLn","properties":{"formattedCitation":"1914","plainCitation":"1914","noteIndex":0},"citationItems":[{"id":651,"uris":["http://zotero.org/groups/2255823/items/NZ9CFSBJ"],"uri":["http://zotero.org/groups/2255823/items/NZ9CFSBJ"],"itemData":{"id":651,"type":"book","title":"Ten’a texts and tales from Anvik, Alaska (with vocabulary by Pliny Earle Goddard)","publisher":"Brill","publisher-place":"Leiden","event-place":"Leiden","author":[{"family":"Chapman","given":"John W."}],"issued":{"date-parts":[["1914"]]}},"suppress-author":true}],"schema":"https://github.com/citation-style-language/schema/raw/master/csl-citation.json"} </w:instrText>
      </w:r>
      <w:r w:rsidR="00B95BA3">
        <w:rPr>
          <w:rFonts w:ascii="Arial Unicode MS" w:eastAsia="Arial Unicode MS" w:hAnsi="Arial Unicode MS" w:cs="Arial Unicode MS"/>
          <w:sz w:val="24"/>
          <w:szCs w:val="24"/>
        </w:rPr>
        <w:fldChar w:fldCharType="separate"/>
      </w:r>
      <w:r w:rsidR="00B95BA3" w:rsidRPr="00B95BA3">
        <w:rPr>
          <w:rFonts w:ascii="Arial Unicode MS" w:eastAsia="Arial Unicode MS" w:hAnsi="Arial Unicode MS" w:cs="Arial Unicode MS"/>
          <w:sz w:val="24"/>
        </w:rPr>
        <w:t>1914</w:t>
      </w:r>
      <w:r w:rsidR="00B95BA3">
        <w:rPr>
          <w:rFonts w:ascii="Arial Unicode MS" w:eastAsia="Arial Unicode MS" w:hAnsi="Arial Unicode MS" w:cs="Arial Unicode MS"/>
          <w:sz w:val="24"/>
          <w:szCs w:val="24"/>
        </w:rPr>
        <w:fldChar w:fldCharType="end"/>
      </w:r>
      <w:r w:rsidR="00B95BA3">
        <w:rPr>
          <w:rFonts w:ascii="Arial Unicode MS" w:eastAsia="Arial Unicode MS" w:hAnsi="Arial Unicode MS" w:cs="Arial Unicode MS"/>
          <w:sz w:val="24"/>
          <w:szCs w:val="24"/>
        </w:rPr>
        <w:t>) transcription</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3. </w:t>
      </w:r>
      <w:r w:rsidRPr="00610B2D">
        <w:rPr>
          <w:rFonts w:ascii="Arial Unicode MS" w:eastAsia="Arial Unicode MS" w:hAnsi="Arial Unicode MS" w:cs="Arial Unicode MS"/>
          <w:i/>
          <w:iCs/>
          <w:sz w:val="24"/>
          <w:szCs w:val="24"/>
        </w:rPr>
        <w:t>ʊ</w:t>
      </w:r>
      <w:r w:rsidRPr="00610B2D">
        <w:rPr>
          <w:rFonts w:ascii="Arial Unicode MS" w:eastAsia="Arial Unicode MS" w:hAnsi="Arial Unicode MS" w:cs="Arial Unicode MS"/>
          <w:sz w:val="24"/>
          <w:szCs w:val="24"/>
        </w:rPr>
        <w:t xml:space="preserve"> can be phonologically treated as short </w:t>
      </w:r>
      <w:r w:rsidRPr="00610B2D">
        <w:rPr>
          <w:rFonts w:ascii="Arial Unicode MS" w:eastAsia="Arial Unicode MS" w:hAnsi="Arial Unicode MS" w:cs="Arial Unicode MS"/>
          <w:i/>
          <w:iCs/>
          <w:sz w:val="24"/>
          <w:szCs w:val="24"/>
        </w:rPr>
        <w:t>o</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4. Marginal nasal vowels are transcribed for the negative particle </w:t>
      </w:r>
      <w:r w:rsidRPr="00610B2D">
        <w:rPr>
          <w:rFonts w:ascii="Arial Unicode MS" w:eastAsia="Arial Unicode MS" w:hAnsi="Arial Unicode MS" w:cs="Arial Unicode MS"/>
          <w:i/>
          <w:iCs/>
          <w:sz w:val="24"/>
          <w:szCs w:val="24"/>
        </w:rPr>
        <w:t>ẽːhẽːʔẽː</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no</w:t>
      </w:r>
      <w:r w:rsidR="00CD77F0">
        <w:rPr>
          <w:rFonts w:ascii="Arial Unicode MS" w:eastAsia="Arial Unicode MS" w:hAnsi="Arial Unicode MS" w:cs="Arial Unicode MS"/>
          <w:sz w:val="24"/>
          <w:szCs w:val="24"/>
        </w:rPr>
        <w:t>’</w:t>
      </w:r>
      <w:r w:rsidR="00B95BA3">
        <w:rPr>
          <w:rFonts w:ascii="Arial Unicode MS" w:eastAsia="Arial Unicode MS" w:hAnsi="Arial Unicode MS" w:cs="Arial Unicode MS"/>
          <w:sz w:val="24"/>
          <w:szCs w:val="24"/>
        </w:rPr>
        <w:t xml:space="preserve"> in </w:t>
      </w:r>
      <w:r w:rsidR="00B95BA3">
        <w:rPr>
          <w:rFonts w:ascii="Arial Unicode MS" w:eastAsia="Arial Unicode MS" w:hAnsi="Arial Unicode MS" w:cs="Arial Unicode MS"/>
          <w:sz w:val="24"/>
          <w:szCs w:val="24"/>
        </w:rPr>
        <w:fldChar w:fldCharType="begin"/>
      </w:r>
      <w:r w:rsidR="00B95BA3">
        <w:rPr>
          <w:rFonts w:ascii="Arial Unicode MS" w:eastAsia="Arial Unicode MS" w:hAnsi="Arial Unicode MS" w:cs="Arial Unicode MS"/>
          <w:sz w:val="24"/>
          <w:szCs w:val="24"/>
        </w:rPr>
        <w:instrText xml:space="preserve"> ADDIN ZOTERO_ITEM CSL_CITATION {"citationID":"ko2LNhMC","properties":{"formattedCitation":"Taff et al. 2007","plainCitation":"Taff et al. 2007","noteIndex":0},"citationItems":[{"id":660,"uris":["http://zotero.org/groups/2255823/items/TG8BVRGH"],"uri":["http://zotero.org/groups/2255823/items/TG8BVRGH"],"itemData":{"id":660,"type":"book","title":"Deg Xinag learners’ dictionary","publisher":"Anvik Historical Society","publisher-place":"Anvik, Alaska","event-place":"Anvik, Alaska","URL":"http://ankn.uaf.edu/ANL/course/view.php?id=7","author":[{"family":"Taff","given":"Alice"},{"family":"Hargus","given":"Sharon"},{"family":"Winkelman","given":"Louise Dementi"},{"family":"Jones","given":"Marilyn Chase"},{"family":"Leonard","given":"Beth Dementi"},{"family":"MacAlpine","given":"Donna Miller"}],"issued":{"date-parts":[["2007"]]},"accessed":{"date-parts":[["2016",6,20]]}}}],"schema":"https://github.com/citation-style-language/schema/raw/master/csl-citation.json"} </w:instrText>
      </w:r>
      <w:r w:rsidR="00B95BA3">
        <w:rPr>
          <w:rFonts w:ascii="Arial Unicode MS" w:eastAsia="Arial Unicode MS" w:hAnsi="Arial Unicode MS" w:cs="Arial Unicode MS"/>
          <w:sz w:val="24"/>
          <w:szCs w:val="24"/>
        </w:rPr>
        <w:fldChar w:fldCharType="separate"/>
      </w:r>
      <w:r w:rsidR="00B95BA3" w:rsidRPr="00B95BA3">
        <w:rPr>
          <w:rFonts w:ascii="Arial Unicode MS" w:eastAsia="Arial Unicode MS" w:hAnsi="Arial Unicode MS" w:cs="Arial Unicode MS"/>
          <w:sz w:val="24"/>
        </w:rPr>
        <w:t>Taff et al. 2007</w:t>
      </w:r>
      <w:r w:rsidR="00B95BA3">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b/>
          <w:bCs/>
          <w:sz w:val="24"/>
          <w:szCs w:val="24"/>
        </w:rPr>
      </w:pPr>
      <w:r w:rsidRPr="00610B2D">
        <w:rPr>
          <w:rFonts w:ascii="Arial Unicode MS" w:eastAsia="Arial Unicode MS" w:hAnsi="Arial Unicode MS" w:cs="Arial Unicode MS"/>
          <w:b/>
          <w:bCs/>
          <w:sz w:val="24"/>
          <w:szCs w:val="24"/>
        </w:rPr>
        <w:t>Sarsi</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arsi (or Sarcee, Tsuu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ina) is a nearly extinct language which lacks a full-fledged lexicographic description, although available publications allow us to compile the Swadesh wordlist with only minor </w:t>
      </w:r>
      <w:r w:rsidRPr="00610B2D">
        <w:rPr>
          <w:rFonts w:ascii="Arial Unicode MS" w:eastAsia="Arial Unicode MS" w:hAnsi="Arial Unicode MS" w:cs="Arial Unicode MS"/>
          <w:i/>
          <w:iCs/>
          <w:sz w:val="24"/>
          <w:szCs w:val="24"/>
        </w:rPr>
        <w:t>lacunae</w:t>
      </w:r>
      <w:r w:rsidRPr="00610B2D">
        <w:rPr>
          <w:rFonts w:ascii="Arial Unicode MS" w:eastAsia="Arial Unicode MS" w:hAnsi="Arial Unicode MS" w:cs="Arial Unicode MS"/>
          <w:sz w:val="24"/>
          <w:szCs w:val="24"/>
        </w:rPr>
        <w:t xml:space="preserve"> (missing items includ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hear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roo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eed</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alt</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nake</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orm</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year</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The primary sourc</w:t>
      </w:r>
      <w:r w:rsidR="00C937A7">
        <w:rPr>
          <w:rFonts w:ascii="Arial Unicode MS" w:eastAsia="Arial Unicode MS" w:hAnsi="Arial Unicode MS" w:cs="Arial Unicode MS"/>
          <w:sz w:val="24"/>
          <w:szCs w:val="24"/>
        </w:rPr>
        <w:t xml:space="preserve">es are the short noun glossary </w:t>
      </w:r>
      <w:r w:rsidR="00C937A7">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DFW52yvr","properties":{"formattedCitation":"Hoijer &amp; Jo\\uc0\\u235{}l 1963","plainCitation":"Hoijer &amp; Joël 1963","noteIndex":0},"citationItems":[{"id":663,"uris":["http://zotero.org/groups/2255823/items/IS6DB5CD"],"uri":["http://zotero.org/groups/2255823/items/IS6DB5CD"],"itemData":{"id":663,"type":"chapter","title":"Sarsi nouns","container-title":"Studies in the Athapaskan languages","collection-title":"University of California Publications in Linguistics","collection-number":"29","publisher":"University of California Press","publisher-place":"Berkeley","page":"62-75","event-place":"Berkeley","author":[{"family":"Hoijer","given":"Harry"},{"family":"Joël","given":"Janet"}],"issued":{"date-parts":[["1963"]]}}}],"schema":"https://github.com/citation-style-language/schema/raw/master/csl-citation.json"} </w:instrText>
      </w:r>
      <w:r w:rsidR="00C937A7">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szCs w:val="24"/>
        </w:rPr>
        <w:t>Hoijer &amp; Joël 1963</w:t>
      </w:r>
      <w:r w:rsidR="00C937A7">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nd the short verb glossary </w:t>
      </w:r>
      <w:r w:rsidR="00C937A7">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SXhh0nM7","properties":{"formattedCitation":"Li 1930b","plainCitation":"Li 1930b","noteIndex":0},"citationItems":[{"id":664,"uris":["http://zotero.org/groups/2255823/items/HCTMA3LT"],"uri":["http://zotero.org/groups/2255823/items/HCTMA3LT"],"itemData":{"id":664,"type":"article-journal","title":"A study of Sarcee verb-stems","container-title":"International Journal of American Linguistics","page":"3-27","volume":"6","issue":"1","author":[{"family":"Li","given":"Fang-Kuei"}],"issued":{"date-parts":[["1930"]]}}}],"schema":"https://github.com/citation-style-language/schema/raw/master/csl-citation.json"} </w:instrText>
      </w:r>
      <w:r w:rsidR="00C937A7">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rPr>
        <w:t>Li 1930b</w:t>
      </w:r>
      <w:r w:rsidR="00C937A7">
        <w:rPr>
          <w:rFonts w:ascii="Arial Unicode MS" w:eastAsia="Arial Unicode MS" w:hAnsi="Arial Unicode MS" w:cs="Arial Unicode MS"/>
          <w:sz w:val="24"/>
          <w:szCs w:val="24"/>
        </w:rPr>
        <w:fldChar w:fldCharType="end"/>
      </w:r>
      <w:r w:rsidR="00C937A7">
        <w:rPr>
          <w:rFonts w:ascii="Arial Unicode MS" w:eastAsia="Arial Unicode MS" w:hAnsi="Arial Unicode MS" w:cs="Arial Unicode MS"/>
          <w:sz w:val="24"/>
          <w:szCs w:val="24"/>
        </w:rPr>
        <w:t xml:space="preserve"> plus the 100-item wordlist in </w:t>
      </w:r>
      <w:r w:rsidR="00C937A7">
        <w:rPr>
          <w:rFonts w:ascii="Arial Unicode MS" w:eastAsia="Arial Unicode MS" w:hAnsi="Arial Unicode MS" w:cs="Arial Unicode MS"/>
          <w:sz w:val="24"/>
          <w:szCs w:val="24"/>
        </w:rPr>
        <w:fldChar w:fldCharType="begin"/>
      </w:r>
      <w:r w:rsidR="00C937A7">
        <w:rPr>
          <w:rFonts w:ascii="Arial Unicode MS" w:eastAsia="Arial Unicode MS" w:hAnsi="Arial Unicode MS" w:cs="Arial Unicode MS"/>
          <w:sz w:val="24"/>
          <w:szCs w:val="24"/>
        </w:rPr>
        <w:instrText xml:space="preserve"> ADDIN ZOTERO_ITEM CSL_CITATION {"citationID":"xBt191yu","properties":{"formattedCitation":"Hoijer 1956: 222\\uc0\\u8211{}223","plainCitation":"Hoijer 1956: 222–223","noteIndex":0},"citationItems":[{"id":538,"uris":["http://zotero.org/groups/2255823/items/7LWMV4JN"],"uri":["http://zotero.org/groups/2255823/items/7LWMV4JN"],"itemData":{"id":538,"type":"article-journal","title":"The chronology of the Athapaskan languages","container-title":"International Journal of American Linguistics","page":"219-232","volume":"22","issue":"4","author":[{"family":"Hoijer","given":"Harry"}],"issued":{"date-parts":[["1956"]]}},"locator":"222-223"}],"schema":"https://github.com/citation-style-language/schema/raw/master/csl-citation.json"} </w:instrText>
      </w:r>
      <w:r w:rsidR="00C937A7">
        <w:rPr>
          <w:rFonts w:ascii="Arial Unicode MS" w:eastAsia="Arial Unicode MS" w:hAnsi="Arial Unicode MS" w:cs="Arial Unicode MS"/>
          <w:sz w:val="24"/>
          <w:szCs w:val="24"/>
        </w:rPr>
        <w:fldChar w:fldCharType="separate"/>
      </w:r>
      <w:r w:rsidR="00C937A7" w:rsidRPr="00C937A7">
        <w:rPr>
          <w:rFonts w:ascii="Arial Unicode MS" w:eastAsia="Arial Unicode MS" w:hAnsi="Arial Unicode MS" w:cs="Arial Unicode MS"/>
          <w:sz w:val="24"/>
          <w:szCs w:val="24"/>
        </w:rPr>
        <w:t>Hoijer 1956: 222–223</w:t>
      </w:r>
      <w:r w:rsidR="00C937A7">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based on Edward Sapir</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s unpublished field notes. Sars</w:t>
      </w:r>
      <w:r w:rsidR="00070219">
        <w:rPr>
          <w:rFonts w:ascii="Arial Unicode MS" w:eastAsia="Arial Unicode MS" w:hAnsi="Arial Unicode MS" w:cs="Arial Unicode MS"/>
          <w:sz w:val="24"/>
          <w:szCs w:val="24"/>
        </w:rPr>
        <w:t xml:space="preserve">i texts and phrases offered in </w:t>
      </w:r>
      <w:r w:rsidR="00070219">
        <w:rPr>
          <w:rFonts w:ascii="Arial Unicode MS" w:eastAsia="Arial Unicode MS" w:hAnsi="Arial Unicode MS" w:cs="Arial Unicode MS"/>
          <w:sz w:val="24"/>
          <w:szCs w:val="24"/>
        </w:rPr>
        <w:fldChar w:fldCharType="begin"/>
      </w:r>
      <w:r w:rsidR="00070219">
        <w:rPr>
          <w:rFonts w:ascii="Arial Unicode MS" w:eastAsia="Arial Unicode MS" w:hAnsi="Arial Unicode MS" w:cs="Arial Unicode MS"/>
          <w:sz w:val="24"/>
          <w:szCs w:val="24"/>
        </w:rPr>
        <w:instrText xml:space="preserve"> ADDIN ZOTERO_ITEM CSL_CITATION {"citationID":"geBW1EuJ","properties":{"formattedCitation":"Goddard 1915; Sapir 1923; Nanagusja 1996a; Nanagusja 1996b","plainCitation":"Goddard 1915; Sapir 1923; Nanagusja 1996a; Nanagusja 1996b","noteIndex":0},"citationItems":[{"id":667,"uris":["http://zotero.org/groups/2255823/items/SP7R5SE7"],"uri":["http://zotero.org/groups/2255823/items/SP7R5SE7"],"itemData":{"id":667,"type":"article-journal","title":"Sarsi texts","container-title":"University of California Publications in American Archaeology and Ethnology","page":"189-277","volume":"11","issue":"3","author":[{"family":"Goddard","given":"Pliny Earle"}],"issued":{"date-parts":[["1915"]]}}},{"id":671,"uris":["http://zotero.org/groups/2255823/items/9DV65LBR"],"uri":["http://zotero.org/groups/2255823/items/9DV65LBR"],"itemData":{"id":671,"type":"manuscript","title":"Sarcee myths and tales","publisher-place":"Alaska Native Language Archive","event-place":"Alaska Native Language Archive","URL":"http://www.uaf.edu/anla/item.xml?id=CN-TsuuTina","author":[{"family":"Sapir","given":"Edward"}],"issued":{"date-parts":[["1923"]]},"accessed":{"date-parts":[["2013",1,1]]}}},{"id":669,"uris":["http://zotero.org/groups/2255823/items/CQE5J8DF"],"uri":["http://zotero.org/groups/2255823/items/CQE5J8DF"],"itemData":{"id":669,"type":"book","title":"Nanagusja: a Tsuut’ina (Sarcee) language development program. Teacher’s guide","publisher":"Calgary Roman Catholic Separate School District","publisher-place":"Alberta, Canada","event-place":"Alberta, Canada","author":[{"family":"Nanagusja","given":""}],"issued":{"date-parts":[["1996"]]}}},{"id":670,"uris":["http://zotero.org/groups/2255823/items/LDPUJNNE"],"uri":["http://zotero.org/groups/2255823/items/LDPUJNNE"],"itemData":{"id":670,"type":"book","title":"Nanagusja: a Tsuut’ina (Sarcee) language development program. Unit plan book: units one to ten","publisher":"Calgary Roman Catholic Separate School District","publisher-place":"Alberta, Canada","event-place":"Alberta, Canada","author":[{"family":"Nanagusja","given":""}],"issued":{"date-parts":[["1996"]]}}}],"schema":"https://github.com/citation-style-language/schema/raw/master/csl-citation.json"} </w:instrText>
      </w:r>
      <w:r w:rsidR="00070219">
        <w:rPr>
          <w:rFonts w:ascii="Arial Unicode MS" w:eastAsia="Arial Unicode MS" w:hAnsi="Arial Unicode MS" w:cs="Arial Unicode MS"/>
          <w:sz w:val="24"/>
          <w:szCs w:val="24"/>
        </w:rPr>
        <w:fldChar w:fldCharType="separate"/>
      </w:r>
      <w:r w:rsidR="00070219" w:rsidRPr="00070219">
        <w:rPr>
          <w:rFonts w:ascii="Arial Unicode MS" w:eastAsia="Arial Unicode MS" w:hAnsi="Arial Unicode MS" w:cs="Arial Unicode MS"/>
          <w:sz w:val="24"/>
        </w:rPr>
        <w:t>Goddard 1915; Sapir 1923; Nanagusja 1996a; Nanagusja 1996b</w:t>
      </w:r>
      <w:r w:rsidR="00070219">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have also been useful for our purposes. Grammatical information as well as some lexical items has been take</w:t>
      </w:r>
      <w:r w:rsidR="00070219">
        <w:rPr>
          <w:rFonts w:ascii="Arial Unicode MS" w:eastAsia="Arial Unicode MS" w:hAnsi="Arial Unicode MS" w:cs="Arial Unicode MS"/>
          <w:sz w:val="24"/>
          <w:szCs w:val="24"/>
        </w:rPr>
        <w:t xml:space="preserve">n from the descriptive grammar </w:t>
      </w:r>
      <w:r w:rsidR="00070219">
        <w:rPr>
          <w:rFonts w:ascii="Arial Unicode MS" w:eastAsia="Arial Unicode MS" w:hAnsi="Arial Unicode MS" w:cs="Arial Unicode MS"/>
          <w:sz w:val="24"/>
          <w:szCs w:val="24"/>
        </w:rPr>
        <w:fldChar w:fldCharType="begin"/>
      </w:r>
      <w:r w:rsidR="00070219">
        <w:rPr>
          <w:rFonts w:ascii="Arial Unicode MS" w:eastAsia="Arial Unicode MS" w:hAnsi="Arial Unicode MS" w:cs="Arial Unicode MS"/>
          <w:sz w:val="24"/>
          <w:szCs w:val="24"/>
        </w:rPr>
        <w:instrText xml:space="preserve"> ADDIN ZOTERO_ITEM CSL_CITATION {"citationID":"ci4Rsopu","properties":{"formattedCitation":"Cook 1984","plainCitation":"Cook 1984","noteIndex":0},"citationItems":[{"id":662,"uris":["http://zotero.org/groups/2255823/items/GTHCGXB8"],"uri":["http://zotero.org/groups/2255823/items/GTHCGXB8"],"itemData":{"id":662,"type":"book","title":"A Sarcee grammar","publisher":"University of British Columbia Press","publisher-place":"Vancouver","number-of-pages":"304","source":"Library of Congress ISBN","event-place":"Vancouver","ISBN":"978-0-7748-0200-0","call-number":"PM2275 .C58 1984","author":[{"family":"Cook","given":"Eung-Do"}],"issued":{"date-parts":[["1984"]]}}}],"schema":"https://github.com/citation-style-language/schema/raw/master/csl-citation.json"} </w:instrText>
      </w:r>
      <w:r w:rsidR="00070219">
        <w:rPr>
          <w:rFonts w:ascii="Arial Unicode MS" w:eastAsia="Arial Unicode MS" w:hAnsi="Arial Unicode MS" w:cs="Arial Unicode MS"/>
          <w:sz w:val="24"/>
          <w:szCs w:val="24"/>
        </w:rPr>
        <w:fldChar w:fldCharType="separate"/>
      </w:r>
      <w:r w:rsidR="00070219" w:rsidRPr="00070219">
        <w:rPr>
          <w:rFonts w:ascii="Arial Unicode MS" w:eastAsia="Arial Unicode MS" w:hAnsi="Arial Unicode MS" w:cs="Arial Unicode MS"/>
          <w:sz w:val="24"/>
        </w:rPr>
        <w:t>Cook 1984</w:t>
      </w:r>
      <w:r w:rsidR="00070219">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plus some s</w:t>
      </w:r>
      <w:r w:rsidR="00070219">
        <w:rPr>
          <w:rFonts w:ascii="Arial Unicode MS" w:eastAsia="Arial Unicode MS" w:hAnsi="Arial Unicode MS" w:cs="Arial Unicode MS"/>
          <w:sz w:val="24"/>
          <w:szCs w:val="24"/>
        </w:rPr>
        <w:t xml:space="preserve">pecific grammar papers such as </w:t>
      </w:r>
      <w:r w:rsidR="00070219">
        <w:rPr>
          <w:rFonts w:ascii="Arial Unicode MS" w:eastAsia="Arial Unicode MS" w:hAnsi="Arial Unicode MS" w:cs="Arial Unicode MS"/>
          <w:sz w:val="24"/>
          <w:szCs w:val="24"/>
        </w:rPr>
        <w:fldChar w:fldCharType="begin"/>
      </w:r>
      <w:r w:rsidR="00070219">
        <w:rPr>
          <w:rFonts w:ascii="Arial Unicode MS" w:eastAsia="Arial Unicode MS" w:hAnsi="Arial Unicode MS" w:cs="Arial Unicode MS"/>
          <w:sz w:val="24"/>
          <w:szCs w:val="24"/>
        </w:rPr>
        <w:instrText xml:space="preserve"> ADDIN ZOTERO_ITEM CSL_CITATION {"citationID":"bazQX4b3","properties":{"formattedCitation":"Leer 1997","plainCitation":"Leer 1997","noteIndex":0},"citationItems":[{"id":668,"uris":["http://zotero.org/groups/2255823/items/JEG4FNQF"],"uri":["http://zotero.org/groups/2255823/items/JEG4FNQF"],"itemData":{"id":668,"type":"manuscript","title":"Sarcee: aspect categories, motion themes, motion verbs, stem sets","publisher-place":"Alaska Native Language Archive","event-place":"Alaska Native Language Archive","URL":"http://www.uaf.edu/anla/item.xml?id=CA965L1997","author":[{"family":"Leer","given":"Jeff"}],"issued":{"date-parts":[["1997"]]},"accessed":{"date-parts":[["2013",1,1]]}}}],"schema":"https://github.com/citation-style-language/schema/raw/master/csl-citation.json"} </w:instrText>
      </w:r>
      <w:r w:rsidR="00070219">
        <w:rPr>
          <w:rFonts w:ascii="Arial Unicode MS" w:eastAsia="Arial Unicode MS" w:hAnsi="Arial Unicode MS" w:cs="Arial Unicode MS"/>
          <w:sz w:val="24"/>
          <w:szCs w:val="24"/>
        </w:rPr>
        <w:fldChar w:fldCharType="separate"/>
      </w:r>
      <w:r w:rsidR="00070219" w:rsidRPr="00070219">
        <w:rPr>
          <w:rFonts w:ascii="Arial Unicode MS" w:eastAsia="Arial Unicode MS" w:hAnsi="Arial Unicode MS" w:cs="Arial Unicode MS"/>
          <w:sz w:val="24"/>
        </w:rPr>
        <w:t>Leer 1997</w:t>
      </w:r>
      <w:r w:rsidR="00070219">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he following transliterational chart covers our principal sourc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bl>
      <w:tblPr>
        <w:tblW w:w="0" w:type="auto"/>
        <w:tblInd w:w="-3" w:type="dxa"/>
        <w:tblLayout w:type="fixed"/>
        <w:tblCellMar>
          <w:left w:w="10" w:type="dxa"/>
          <w:right w:w="10" w:type="dxa"/>
        </w:tblCellMar>
        <w:tblLook w:val="0000" w:firstRow="0" w:lastRow="0" w:firstColumn="0" w:lastColumn="0" w:noHBand="0" w:noVBand="0"/>
      </w:tblPr>
      <w:tblGrid>
        <w:gridCol w:w="3240"/>
        <w:gridCol w:w="3870"/>
      </w:tblGrid>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BF2C2D" w:rsidP="00BF2C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OfLiOWOX","properties":{"formattedCitation":"Cook 1984; Hoijer &amp; Jo\\uc0\\u235{}l 1963","plainCitation":"Cook 1984; Hoijer &amp; Joël 1963","noteIndex":0},"citationItems":[{"id":662,"uris":["http://zotero.org/groups/2255823/items/GTHCGXB8"],"uri":["http://zotero.org/groups/2255823/items/GTHCGXB8"],"itemData":{"id":662,"type":"book","title":"A Sarcee grammar","publisher":"University of British Columbia Press","publisher-place":"Vancouver","number-of-pages":"304","source":"Library of Congress ISBN","event-place":"Vancouver","ISBN":"978-0-7748-0200-0","call-number":"PM2275 .C58 1984","author":[{"family":"Cook","given":"Eung-Do"}],"issued":{"date-parts":[["1984"]]}}},{"id":663,"uris":["http://zotero.org/groups/2255823/items/IS6DB5CD"],"uri":["http://zotero.org/groups/2255823/items/IS6DB5CD"],"itemData":{"id":663,"type":"chapter","title":"Sarsi nouns","container-title":"Studies in the Athapaskan languages","collection-title":"University of California Publications in Linguistics","collection-number":"29","publisher":"University of California Press","publisher-place":"Berkeley","page":"62-75","event-place":"Berkeley","author":[{"family":"Hoijer","given":"Harry"},{"family":"Joël","given":"Janet"}],"issued":{"date-parts":[["1963"]]}}}],"schema":"https://github.com/citation-style-language/schema/raw/master/csl-citation.json"} </w:instrText>
            </w:r>
            <w:r>
              <w:rPr>
                <w:rFonts w:ascii="Arial Unicode MS" w:eastAsia="Arial Unicode MS" w:hAnsi="Arial Unicode MS" w:cs="Arial Unicode MS"/>
                <w:sz w:val="24"/>
                <w:szCs w:val="24"/>
              </w:rPr>
              <w:fldChar w:fldCharType="separate"/>
            </w:r>
            <w:r w:rsidRPr="00BF2C2D">
              <w:rPr>
                <w:rFonts w:ascii="Arial Unicode MS" w:eastAsia="Arial Unicode MS" w:hAnsi="Arial Unicode MS" w:cs="Arial Unicode MS"/>
                <w:sz w:val="24"/>
                <w:szCs w:val="24"/>
              </w:rPr>
              <w:t>Cook 1984; Hoijer &amp; Joël 1963</w:t>
            </w:r>
            <w:r>
              <w:rPr>
                <w:rFonts w:ascii="Arial Unicode MS" w:eastAsia="Arial Unicode MS" w:hAnsi="Arial Unicode MS" w:cs="Arial Unicode MS"/>
                <w:sz w:val="24"/>
                <w:szCs w:val="24"/>
              </w:rPr>
              <w:fldChar w:fldCharType="end"/>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BF2C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Current</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b</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p</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m</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ʰ (before a vowel) / t (before a consonant or a pause)</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ʼ</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n</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lastRenderedPageBreak/>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l</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ł, tl</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ʰ (before a vowel) / ƛ (before a consonant or a pause)</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ł</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tl</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ƛʼ</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l</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ł</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ɬ</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z</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ʰ (before a vowel) / c (before a consonant or a pause)</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s</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ʼ</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z</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s</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dj, dž</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c, tš</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ʰ (before a vowel) / č (before a consonant or a pause)</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tc</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tš</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čʼ</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j, ž</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ž</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c, š</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š</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 (before a vowel) / k (before a consonant or a pause)</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k</w:t>
            </w:r>
            <w:r w:rsidR="00CD77F0">
              <w:rPr>
                <w:rFonts w:ascii="Arial Unicode MS" w:eastAsia="Arial Unicode MS" w:hAnsi="Arial Unicode MS" w:cs="Arial Unicode MS"/>
                <w:sz w:val="24"/>
                <w:szCs w:val="24"/>
              </w:rPr>
              <w:t>’</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ɣ</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x</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gw</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ʷ</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ʰʷ (before a vowel) / k (before a consonant or a pause)</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w:t>
            </w:r>
            <w:r w:rsidR="00CD77F0">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kʼʷ</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y</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w</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ʔ</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h</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u w:val="single"/>
              </w:rPr>
            </w:pPr>
            <w:r w:rsidRPr="00610B2D">
              <w:rPr>
                <w:rFonts w:ascii="Arial Unicode MS" w:eastAsia="Arial Unicode MS" w:hAnsi="Arial Unicode MS" w:cs="Arial Unicode MS"/>
                <w:sz w:val="24"/>
                <w:szCs w:val="24"/>
              </w:rPr>
              <w:t>h</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i</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a</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BF2C2D" w:rsidP="00BF2C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u (</w:t>
            </w:r>
            <w:r>
              <w:rPr>
                <w:rFonts w:ascii="Arial Unicode MS" w:eastAsia="Arial Unicode MS" w:hAnsi="Arial Unicode MS" w:cs="Arial Unicode MS"/>
                <w:sz w:val="24"/>
                <w:szCs w:val="24"/>
              </w:rPr>
              <w:fldChar w:fldCharType="begin"/>
            </w:r>
            <w:r>
              <w:rPr>
                <w:rFonts w:ascii="Arial Unicode MS" w:eastAsia="Arial Unicode MS" w:hAnsi="Arial Unicode MS" w:cs="Arial Unicode MS"/>
                <w:sz w:val="24"/>
                <w:szCs w:val="24"/>
              </w:rPr>
              <w:instrText xml:space="preserve"> ADDIN ZOTERO_ITEM CSL_CITATION {"citationID":"dZzScRCm","properties":{"formattedCitation":"Hoijer 1956","plainCitation":"Hoijer 1956","noteIndex":0},"citationItems":[{"id":538,"uris":["http://zotero.org/groups/2255823/items/7LWMV4JN"],"uri":["http://zotero.org/groups/2255823/items/7LWMV4JN"],"itemData":{"id":538,"type":"article-journal","title":"The chronology of the Athapaskan languages","container-title":"International Journal of American Linguistics","page":"219-232","volume":"22","issue":"4","author":[{"family":"Hoijer","given":"Harry"}],"issued":{"date-parts":[["1956"]]}}}],"schema":"https://github.com/citation-style-language/schema/raw/master/csl-citation.json"} </w:instrText>
            </w:r>
            <w:r>
              <w:rPr>
                <w:rFonts w:ascii="Arial Unicode MS" w:eastAsia="Arial Unicode MS" w:hAnsi="Arial Unicode MS" w:cs="Arial Unicode MS"/>
                <w:sz w:val="24"/>
                <w:szCs w:val="24"/>
              </w:rPr>
              <w:fldChar w:fldCharType="separate"/>
            </w:r>
            <w:r w:rsidRPr="00BF2C2D">
              <w:rPr>
                <w:rFonts w:ascii="Arial Unicode MS" w:eastAsia="Arial Unicode MS" w:hAnsi="Arial Unicode MS" w:cs="Arial Unicode MS"/>
                <w:sz w:val="24"/>
              </w:rPr>
              <w:t>Hoijer 1956</w:t>
            </w:r>
            <w:r>
              <w:rPr>
                <w:rFonts w:ascii="Arial Unicode MS" w:eastAsia="Arial Unicode MS" w:hAnsi="Arial Unicode MS" w:cs="Arial Unicode MS"/>
                <w:sz w:val="24"/>
                <w:szCs w:val="24"/>
              </w:rPr>
              <w:fldChar w:fldCharType="end"/>
            </w:r>
            <w:r w:rsidR="00610B2D" w:rsidRPr="00610B2D">
              <w:rPr>
                <w:rFonts w:ascii="Arial Unicode MS" w:eastAsia="Arial Unicode MS" w:hAnsi="Arial Unicode MS" w:cs="Arial Unicode MS"/>
                <w:sz w:val="24"/>
                <w:szCs w:val="24"/>
              </w:rPr>
              <w:t>: o)</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u</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o, α</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ɒ</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ˑ</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ː</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ː</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V</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802EEE"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 V</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p>
        </w:tc>
      </w:tr>
      <w:tr w:rsidR="00610B2D" w:rsidRPr="00610B2D">
        <w:tc>
          <w:tcPr>
            <w:tcW w:w="324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lastRenderedPageBreak/>
              <w:t>V̀</w:t>
            </w:r>
            <w:r w:rsidR="00802EEE">
              <w:rPr>
                <w:rFonts w:ascii="Arial Unicode MS" w:eastAsia="Arial Unicode MS" w:hAnsi="Arial Unicode MS" w:cs="Arial Unicode MS"/>
                <w:sz w:val="24"/>
                <w:szCs w:val="24"/>
              </w:rPr>
              <w:t xml:space="preserve"> </w:t>
            </w:r>
          </w:p>
        </w:tc>
        <w:tc>
          <w:tcPr>
            <w:tcW w:w="3870" w:type="dxa"/>
            <w:tcBorders>
              <w:top w:val="single" w:sz="2" w:space="0" w:color="auto"/>
              <w:left w:val="single" w:sz="2" w:space="0" w:color="auto"/>
              <w:bottom w:val="single" w:sz="2" w:space="0" w:color="auto"/>
              <w:right w:val="single" w:sz="2" w:space="0" w:color="auto"/>
            </w:tcBorders>
          </w:tcPr>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V̀</w:t>
            </w:r>
          </w:p>
        </w:tc>
      </w:tr>
    </w:tbl>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p>
    <w:p w:rsidR="00610B2D" w:rsidRPr="00070219" w:rsidRDefault="00070219"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bCs/>
          <w:sz w:val="24"/>
          <w:szCs w:val="24"/>
        </w:rPr>
        <w:t>Not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1. </w:t>
      </w:r>
      <w:r w:rsidRPr="00610B2D">
        <w:rPr>
          <w:rFonts w:ascii="Arial Unicode MS" w:eastAsia="Arial Unicode MS" w:hAnsi="Arial Unicode MS" w:cs="Arial Unicode MS"/>
          <w:i/>
          <w:iCs/>
          <w:sz w:val="24"/>
          <w:szCs w:val="24"/>
        </w:rPr>
        <w:t xml:space="preserve">p </w:t>
      </w:r>
      <w:r w:rsidRPr="00610B2D">
        <w:rPr>
          <w:rFonts w:ascii="Arial Unicode MS" w:eastAsia="Arial Unicode MS" w:hAnsi="Arial Unicode MS" w:cs="Arial Unicode MS"/>
          <w:sz w:val="24"/>
          <w:szCs w:val="24"/>
        </w:rPr>
        <w:t xml:space="preserve">is a marginal phoneme. </w:t>
      </w:r>
      <w:r w:rsidRPr="00610B2D">
        <w:rPr>
          <w:rFonts w:ascii="Arial Unicode MS" w:eastAsia="Arial Unicode MS" w:hAnsi="Arial Unicode MS" w:cs="Arial Unicode MS"/>
          <w:i/>
          <w:iCs/>
          <w:sz w:val="24"/>
          <w:szCs w:val="24"/>
        </w:rPr>
        <w:t>kʷ, kʰʷ</w:t>
      </w:r>
      <w:r w:rsidRPr="00610B2D">
        <w:rPr>
          <w:rFonts w:ascii="Arial Unicode MS" w:eastAsia="Arial Unicode MS" w:hAnsi="Arial Unicode MS" w:cs="Arial Unicode MS"/>
          <w:sz w:val="24"/>
          <w:szCs w:val="24"/>
        </w:rPr>
        <w:t xml:space="preserve"> can be treated as the combination </w:t>
      </w:r>
      <w:r w:rsidRPr="00610B2D">
        <w:rPr>
          <w:rFonts w:ascii="Arial Unicode MS" w:eastAsia="Arial Unicode MS" w:hAnsi="Arial Unicode MS" w:cs="Arial Unicode MS"/>
          <w:i/>
          <w:iCs/>
          <w:sz w:val="24"/>
          <w:szCs w:val="24"/>
        </w:rPr>
        <w:t>k, kʰ</w:t>
      </w:r>
      <w:r w:rsidRPr="00610B2D">
        <w:rPr>
          <w:rFonts w:ascii="Arial Unicode MS" w:eastAsia="Arial Unicode MS" w:hAnsi="Arial Unicode MS" w:cs="Arial Unicode MS"/>
          <w:sz w:val="24"/>
          <w:szCs w:val="24"/>
        </w:rPr>
        <w:t xml:space="preserve"> + </w:t>
      </w:r>
      <w:r w:rsidRPr="00610B2D">
        <w:rPr>
          <w:rFonts w:ascii="Arial Unicode MS" w:eastAsia="Arial Unicode MS" w:hAnsi="Arial Unicode MS" w:cs="Arial Unicode MS"/>
          <w:i/>
          <w:iCs/>
          <w:sz w:val="24"/>
          <w:szCs w:val="24"/>
        </w:rPr>
        <w:t>u</w:t>
      </w:r>
      <w:r w:rsidRPr="00610B2D">
        <w:rPr>
          <w:rFonts w:ascii="Arial Unicode MS" w:eastAsia="Arial Unicode MS" w:hAnsi="Arial Unicode MS" w:cs="Arial Unicode MS"/>
          <w:sz w:val="24"/>
          <w:szCs w:val="24"/>
        </w:rPr>
        <w:t xml:space="preserve">, although </w:t>
      </w:r>
      <w:r w:rsidRPr="00610B2D">
        <w:rPr>
          <w:rFonts w:ascii="Arial Unicode MS" w:eastAsia="Arial Unicode MS" w:hAnsi="Arial Unicode MS" w:cs="Arial Unicode MS"/>
          <w:i/>
          <w:iCs/>
          <w:sz w:val="24"/>
          <w:szCs w:val="24"/>
        </w:rPr>
        <w:t>kʼʷ</w:t>
      </w:r>
      <w:r w:rsidR="00BF2C2D">
        <w:rPr>
          <w:rFonts w:ascii="Arial Unicode MS" w:eastAsia="Arial Unicode MS" w:hAnsi="Arial Unicode MS" w:cs="Arial Unicode MS"/>
          <w:sz w:val="24"/>
          <w:szCs w:val="24"/>
        </w:rPr>
        <w:t xml:space="preserve"> seems to be an actual phoneme (</w:t>
      </w:r>
      <w:r w:rsidR="00BF2C2D">
        <w:rPr>
          <w:rFonts w:ascii="Arial Unicode MS" w:eastAsia="Arial Unicode MS" w:hAnsi="Arial Unicode MS" w:cs="Arial Unicode MS"/>
          <w:sz w:val="24"/>
          <w:szCs w:val="24"/>
        </w:rPr>
        <w:fldChar w:fldCharType="begin"/>
      </w:r>
      <w:r w:rsidR="00BF2C2D">
        <w:rPr>
          <w:rFonts w:ascii="Arial Unicode MS" w:eastAsia="Arial Unicode MS" w:hAnsi="Arial Unicode MS" w:cs="Arial Unicode MS"/>
          <w:sz w:val="24"/>
          <w:szCs w:val="24"/>
        </w:rPr>
        <w:instrText xml:space="preserve"> ADDIN ZOTERO_ITEM CSL_CITATION {"citationID":"zflP6xkF","properties":{"formattedCitation":"Cook 1984: 7\\uc0\\u8211{}8","plainCitation":"Cook 1984: 7–8","noteIndex":0},"citationItems":[{"id":662,"uris":["http://zotero.org/groups/2255823/items/GTHCGXB8"],"uri":["http://zotero.org/groups/2255823/items/GTHCGXB8"],"itemData":{"id":662,"type":"book","title":"A Sarcee grammar","publisher":"University of British Columbia Press","publisher-place":"Vancouver","number-of-pages":"304","source":"Library of Congress ISBN","event-place":"Vancouver","ISBN":"978-0-7748-0200-0","call-number":"PM2275 .C58 1984","author":[{"family":"Cook","given":"Eung-Do"}],"issued":{"date-parts":[["1984"]]}},"locator":"7-8"}],"schema":"https://github.com/citation-style-language/schema/raw/master/csl-citation.json"} </w:instrText>
      </w:r>
      <w:r w:rsidR="00BF2C2D">
        <w:rPr>
          <w:rFonts w:ascii="Arial Unicode MS" w:eastAsia="Arial Unicode MS" w:hAnsi="Arial Unicode MS" w:cs="Arial Unicode MS"/>
          <w:sz w:val="24"/>
          <w:szCs w:val="24"/>
        </w:rPr>
        <w:fldChar w:fldCharType="separate"/>
      </w:r>
      <w:r w:rsidR="00BF2C2D" w:rsidRPr="00BF2C2D">
        <w:rPr>
          <w:rFonts w:ascii="Arial Unicode MS" w:eastAsia="Arial Unicode MS" w:hAnsi="Arial Unicode MS" w:cs="Arial Unicode MS"/>
          <w:sz w:val="24"/>
          <w:szCs w:val="24"/>
        </w:rPr>
        <w:t>Cook 1984: 7–8</w:t>
      </w:r>
      <w:r w:rsidR="00BF2C2D">
        <w:rPr>
          <w:rFonts w:ascii="Arial Unicode MS" w:eastAsia="Arial Unicode MS" w:hAnsi="Arial Unicode MS" w:cs="Arial Unicode MS"/>
          <w:sz w:val="24"/>
          <w:szCs w:val="24"/>
        </w:rPr>
        <w:fldChar w:fldCharType="end"/>
      </w:r>
      <w:r w:rsidR="00BF2C2D">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2. </w:t>
      </w:r>
      <w:r w:rsidRPr="00610B2D">
        <w:rPr>
          <w:rFonts w:ascii="Arial Unicode MS" w:eastAsia="Arial Unicode MS" w:hAnsi="Arial Unicode MS" w:cs="Arial Unicode MS"/>
          <w:i/>
          <w:iCs/>
          <w:sz w:val="24"/>
          <w:szCs w:val="24"/>
        </w:rPr>
        <w:t>ɣi &gt; yi</w:t>
      </w:r>
      <w:r w:rsidRPr="00610B2D">
        <w:rPr>
          <w:rFonts w:ascii="Arial Unicode MS" w:eastAsia="Arial Unicode MS" w:hAnsi="Arial Unicode MS" w:cs="Arial Unicode MS"/>
          <w:sz w:val="24"/>
          <w:szCs w:val="24"/>
        </w:rPr>
        <w:t xml:space="preserve">, although some authors can write down such forms with etymological </w:t>
      </w:r>
      <w:r w:rsidRPr="00610B2D">
        <w:rPr>
          <w:rFonts w:ascii="Arial Unicode MS" w:eastAsia="Arial Unicode MS" w:hAnsi="Arial Unicode MS" w:cs="Arial Unicode MS"/>
          <w:i/>
          <w:iCs/>
          <w:sz w:val="24"/>
          <w:szCs w:val="24"/>
        </w:rPr>
        <w:t>ɣ</w:t>
      </w:r>
      <w:r w:rsidRPr="00610B2D">
        <w:rPr>
          <w:rFonts w:ascii="Arial Unicode MS" w:eastAsia="Arial Unicode MS" w:hAnsi="Arial Unicode MS" w:cs="Arial Unicode MS"/>
          <w:sz w:val="24"/>
          <w:szCs w:val="24"/>
        </w:rPr>
        <w:t>.</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3. The glottal stop (</w:t>
      </w:r>
      <w:r w:rsidRPr="00610B2D">
        <w:rPr>
          <w:rFonts w:ascii="Arial Unicode MS" w:eastAsia="Arial Unicode MS" w:hAnsi="Arial Unicode MS" w:cs="Arial Unicode MS"/>
          <w:i/>
          <w:iCs/>
          <w:sz w:val="24"/>
          <w:szCs w:val="24"/>
        </w:rPr>
        <w:t>ʔ</w:t>
      </w:r>
      <w:r w:rsidRPr="00610B2D">
        <w:rPr>
          <w:rFonts w:ascii="Arial Unicode MS" w:eastAsia="Arial Unicode MS" w:hAnsi="Arial Unicode MS" w:cs="Arial Unicode MS"/>
          <w:sz w:val="24"/>
          <w:szCs w:val="24"/>
        </w:rPr>
        <w:t>) is an automatic prothesis in the case of vocalic onset. We do not note it in our transcriptio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4. </w:t>
      </w:r>
      <w:r w:rsidRPr="00610B2D">
        <w:rPr>
          <w:rFonts w:ascii="Arial Unicode MS" w:eastAsia="Arial Unicode MS" w:hAnsi="Arial Unicode MS" w:cs="Arial Unicode MS"/>
          <w:i/>
          <w:iCs/>
          <w:sz w:val="24"/>
          <w:szCs w:val="24"/>
        </w:rPr>
        <w:t>u</w:t>
      </w:r>
      <w:r w:rsidRPr="00610B2D">
        <w:rPr>
          <w:rFonts w:ascii="Arial Unicode MS" w:eastAsia="Arial Unicode MS" w:hAnsi="Arial Unicode MS" w:cs="Arial Unicode MS"/>
          <w:sz w:val="24"/>
          <w:szCs w:val="24"/>
        </w:rPr>
        <w:t xml:space="preserve"> is realized in the range between </w:t>
      </w:r>
      <w:r w:rsidRPr="00610B2D">
        <w:rPr>
          <w:rFonts w:ascii="Arial Unicode MS" w:eastAsia="Arial Unicode MS" w:hAnsi="Arial Unicode MS" w:cs="Arial Unicode MS"/>
          <w:i/>
          <w:iCs/>
          <w:sz w:val="24"/>
          <w:szCs w:val="24"/>
        </w:rPr>
        <w:t>u</w:t>
      </w:r>
      <w:r w:rsidRPr="00610B2D">
        <w:rPr>
          <w:rFonts w:ascii="Arial Unicode MS" w:eastAsia="Arial Unicode MS" w:hAnsi="Arial Unicode MS" w:cs="Arial Unicode MS"/>
          <w:sz w:val="24"/>
          <w:szCs w:val="24"/>
        </w:rPr>
        <w:t xml:space="preserve"> and </w:t>
      </w:r>
      <w:r w:rsidRPr="00610B2D">
        <w:rPr>
          <w:rFonts w:ascii="Arial Unicode MS" w:eastAsia="Arial Unicode MS" w:hAnsi="Arial Unicode MS" w:cs="Arial Unicode MS"/>
          <w:i/>
          <w:iCs/>
          <w:sz w:val="24"/>
          <w:szCs w:val="24"/>
        </w:rPr>
        <w:t>o</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i</w:t>
      </w:r>
      <w:r w:rsidRPr="00610B2D">
        <w:rPr>
          <w:rFonts w:ascii="Arial Unicode MS" w:eastAsia="Arial Unicode MS" w:hAnsi="Arial Unicode MS" w:cs="Arial Unicode MS"/>
          <w:sz w:val="24"/>
          <w:szCs w:val="24"/>
        </w:rPr>
        <w:t xml:space="preserve"> - in the range between </w:t>
      </w:r>
      <w:r w:rsidRPr="00610B2D">
        <w:rPr>
          <w:rFonts w:ascii="Arial Unicode MS" w:eastAsia="Arial Unicode MS" w:hAnsi="Arial Unicode MS" w:cs="Arial Unicode MS"/>
          <w:i/>
          <w:iCs/>
          <w:sz w:val="24"/>
          <w:szCs w:val="24"/>
        </w:rPr>
        <w:t>i</w:t>
      </w:r>
      <w:r w:rsidRPr="00610B2D">
        <w:rPr>
          <w:rFonts w:ascii="Arial Unicode MS" w:eastAsia="Arial Unicode MS" w:hAnsi="Arial Unicode MS" w:cs="Arial Unicode MS"/>
          <w:sz w:val="24"/>
          <w:szCs w:val="24"/>
        </w:rPr>
        <w:t xml:space="preserve"> and </w:t>
      </w:r>
      <w:r w:rsidRPr="00610B2D">
        <w:rPr>
          <w:rFonts w:ascii="Arial Unicode MS" w:eastAsia="Arial Unicode MS" w:hAnsi="Arial Unicode MS" w:cs="Arial Unicode MS"/>
          <w:i/>
          <w:iCs/>
          <w:sz w:val="24"/>
          <w:szCs w:val="24"/>
        </w:rPr>
        <w:t>e</w:t>
      </w:r>
      <w:r w:rsidRPr="00610B2D">
        <w:rPr>
          <w:rFonts w:ascii="Arial Unicode MS" w:eastAsia="Arial Unicode MS" w:hAnsi="Arial Unicode MS" w:cs="Arial Unicode MS"/>
          <w:sz w:val="24"/>
          <w:szCs w:val="24"/>
        </w:rPr>
        <w:t xml:space="preserve">; </w:t>
      </w:r>
      <w:r w:rsidRPr="00610B2D">
        <w:rPr>
          <w:rFonts w:ascii="Arial Unicode MS" w:eastAsia="Arial Unicode MS" w:hAnsi="Arial Unicode MS" w:cs="Arial Unicode MS"/>
          <w:i/>
          <w:iCs/>
          <w:sz w:val="24"/>
          <w:szCs w:val="24"/>
        </w:rPr>
        <w:t>ɒ</w:t>
      </w:r>
      <w:r w:rsidRPr="00610B2D">
        <w:rPr>
          <w:rFonts w:ascii="Arial Unicode MS" w:eastAsia="Arial Unicode MS" w:hAnsi="Arial Unicode MS" w:cs="Arial Unicode MS"/>
          <w:sz w:val="24"/>
          <w:szCs w:val="24"/>
        </w:rPr>
        <w:t xml:space="preserve"> can lose its roundness &gt; ɑ (note that </w:t>
      </w:r>
      <w:r w:rsidRPr="00610B2D">
        <w:rPr>
          <w:rFonts w:ascii="Arial Unicode MS" w:eastAsia="Arial Unicode MS" w:hAnsi="Arial Unicode MS" w:cs="Arial Unicode MS"/>
          <w:i/>
          <w:iCs/>
          <w:sz w:val="24"/>
          <w:szCs w:val="24"/>
        </w:rPr>
        <w:t>ɒ</w:t>
      </w:r>
      <w:r w:rsidRPr="00610B2D">
        <w:rPr>
          <w:rFonts w:ascii="Arial Unicode MS" w:eastAsia="Arial Unicode MS" w:hAnsi="Arial Unicode MS" w:cs="Arial Unicode MS"/>
          <w:sz w:val="24"/>
          <w:szCs w:val="24"/>
        </w:rPr>
        <w:t xml:space="preserve"> is frequently confused with </w:t>
      </w:r>
      <w:r w:rsidRPr="00610B2D">
        <w:rPr>
          <w:rFonts w:ascii="Arial Unicode MS" w:eastAsia="Arial Unicode MS" w:hAnsi="Arial Unicode MS" w:cs="Arial Unicode MS"/>
          <w:i/>
          <w:iCs/>
          <w:sz w:val="24"/>
          <w:szCs w:val="24"/>
        </w:rPr>
        <w:t>a</w:t>
      </w:r>
      <w:r w:rsidRPr="00610B2D">
        <w:rPr>
          <w:rFonts w:ascii="Arial Unicode MS" w:eastAsia="Arial Unicode MS" w:hAnsi="Arial Unicode MS" w:cs="Arial Unicode MS"/>
          <w:sz w:val="24"/>
          <w:szCs w:val="24"/>
        </w:rPr>
        <w:t xml:space="preserve"> in the available sources).</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5. In addition to the standard opposition between short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and long (</w:t>
      </w:r>
      <w:r w:rsidRPr="00610B2D">
        <w:rPr>
          <w:rFonts w:ascii="Arial Unicode MS" w:eastAsia="Arial Unicode MS" w:hAnsi="Arial Unicode MS" w:cs="Arial Unicode MS"/>
          <w:i/>
          <w:iCs/>
          <w:sz w:val="24"/>
          <w:szCs w:val="24"/>
        </w:rPr>
        <w:t>Vː</w:t>
      </w:r>
      <w:r w:rsidRPr="00610B2D">
        <w:rPr>
          <w:rFonts w:ascii="Arial Unicode MS" w:eastAsia="Arial Unicode MS" w:hAnsi="Arial Unicode MS" w:cs="Arial Unicode MS"/>
          <w:sz w:val="24"/>
          <w:szCs w:val="24"/>
        </w:rPr>
        <w:t xml:space="preserve">) vowels, there exist extra-long vowels which represent the result of recent contractions and can be phonemically treated as vocalic clusters </w:t>
      </w:r>
      <w:r w:rsidRPr="00610B2D">
        <w:rPr>
          <w:rFonts w:ascii="Arial Unicode MS" w:eastAsia="Arial Unicode MS" w:hAnsi="Arial Unicode MS" w:cs="Arial Unicode MS"/>
          <w:i/>
          <w:iCs/>
          <w:sz w:val="24"/>
          <w:szCs w:val="24"/>
        </w:rPr>
        <w:t>VV</w:t>
      </w:r>
      <w:r w:rsidR="00EF7211">
        <w:rPr>
          <w:rFonts w:ascii="Arial Unicode MS" w:eastAsia="Arial Unicode MS" w:hAnsi="Arial Unicode MS" w:cs="Arial Unicode MS"/>
          <w:sz w:val="24"/>
          <w:szCs w:val="24"/>
        </w:rPr>
        <w:t xml:space="preserve"> (</w:t>
      </w:r>
      <w:r w:rsidR="00EF7211">
        <w:rPr>
          <w:rFonts w:ascii="Arial Unicode MS" w:eastAsia="Arial Unicode MS" w:hAnsi="Arial Unicode MS" w:cs="Arial Unicode MS"/>
          <w:sz w:val="24"/>
          <w:szCs w:val="24"/>
        </w:rPr>
        <w:fldChar w:fldCharType="begin"/>
      </w:r>
      <w:r w:rsidR="00EF7211">
        <w:rPr>
          <w:rFonts w:ascii="Arial Unicode MS" w:eastAsia="Arial Unicode MS" w:hAnsi="Arial Unicode MS" w:cs="Arial Unicode MS"/>
          <w:sz w:val="24"/>
          <w:szCs w:val="24"/>
        </w:rPr>
        <w:instrText xml:space="preserve"> ADDIN ZOTERO_ITEM CSL_CITATION {"citationID":"0SAyMaCl","properties":{"formattedCitation":"Hoijer &amp; Jo\\uc0\\u235{}l 1963: 65; Cook 1971: 13","plainCitation":"Hoijer &amp; Joël 1963: 65; Cook 1971: 13","noteIndex":0},"citationItems":[{"id":663,"uris":["http://zotero.org/groups/2255823/items/IS6DB5CD"],"uri":["http://zotero.org/groups/2255823/items/IS6DB5CD"],"itemData":{"id":663,"type":"chapter","title":"Sarsi nouns","container-title":"Studies in the Athapaskan languages","collection-title":"University of California Publications in Linguistics","collection-number":"29","publisher":"University of California Press","publisher-place":"Berkeley","page":"62-75","event-place":"Berkeley","author":[{"family":"Hoijer","given":"Harry"},{"family":"Joël","given":"Janet"}],"issued":{"date-parts":[["1963"]]}},"locator":"65"},{"id":666,"uris":["http://zotero.org/groups/2255823/items/TH7YYV8M"],"uri":["http://zotero.org/groups/2255823/items/TH7YYV8M"],"itemData":{"id":666,"type":"article-journal","title":"Vowels and tones in Sarcee","container-title":"Language","page":"164-179","volume":"47","author":[{"family":"Cook","given":"Eung-Do"}],"issued":{"date-parts":[["1971"]]}},"locator":"13"}],"schema":"https://github.com/citation-style-language/schema/raw/master/csl-citation.json"} </w:instrText>
      </w:r>
      <w:r w:rsidR="00EF7211">
        <w:rPr>
          <w:rFonts w:ascii="Arial Unicode MS" w:eastAsia="Arial Unicode MS" w:hAnsi="Arial Unicode MS" w:cs="Arial Unicode MS"/>
          <w:sz w:val="24"/>
          <w:szCs w:val="24"/>
        </w:rPr>
        <w:fldChar w:fldCharType="separate"/>
      </w:r>
      <w:r w:rsidR="00EF7211" w:rsidRPr="00EF7211">
        <w:rPr>
          <w:rFonts w:ascii="Arial Unicode MS" w:eastAsia="Arial Unicode MS" w:hAnsi="Arial Unicode MS" w:cs="Arial Unicode MS"/>
          <w:sz w:val="24"/>
          <w:szCs w:val="24"/>
        </w:rPr>
        <w:t>Hoijer &amp; Joël 1963: 65; Cook 1971: 13</w:t>
      </w:r>
      <w:r w:rsidR="00EF7211">
        <w:rPr>
          <w:rFonts w:ascii="Arial Unicode MS" w:eastAsia="Arial Unicode MS" w:hAnsi="Arial Unicode MS" w:cs="Arial Unicode MS"/>
          <w:sz w:val="24"/>
          <w:szCs w:val="24"/>
        </w:rPr>
        <w:fldChar w:fldCharType="end"/>
      </w:r>
      <w:r w:rsidR="00EF7211">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The majority of long vowels are the result of automatic lengthening before voiced consonants in the final position (e.g., </w:t>
      </w:r>
      <w:r w:rsidRPr="00610B2D">
        <w:rPr>
          <w:rFonts w:ascii="Arial Unicode MS" w:eastAsia="Arial Unicode MS" w:hAnsi="Arial Unicode MS" w:cs="Arial Unicode MS"/>
          <w:i/>
          <w:iCs/>
          <w:sz w:val="24"/>
          <w:szCs w:val="24"/>
        </w:rPr>
        <w:t>...az# &gt; ...aːz#</w:t>
      </w:r>
      <w:r w:rsidRPr="00610B2D">
        <w:rPr>
          <w:rFonts w:ascii="Arial Unicode MS" w:eastAsia="Arial Unicode MS" w:hAnsi="Arial Unicode MS" w:cs="Arial Unicode MS"/>
          <w:sz w:val="24"/>
          <w:szCs w:val="24"/>
        </w:rPr>
        <w:t xml:space="preserve">), but in the innovative speech the opposition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 </w:t>
      </w:r>
      <w:r w:rsidRPr="00610B2D">
        <w:rPr>
          <w:rFonts w:ascii="Arial Unicode MS" w:eastAsia="Arial Unicode MS" w:hAnsi="Arial Unicode MS" w:cs="Arial Unicode MS"/>
          <w:i/>
          <w:iCs/>
          <w:sz w:val="24"/>
          <w:szCs w:val="24"/>
        </w:rPr>
        <w:t>Vː</w:t>
      </w:r>
      <w:r w:rsidRPr="00610B2D">
        <w:rPr>
          <w:rFonts w:ascii="Arial Unicode MS" w:eastAsia="Arial Unicode MS" w:hAnsi="Arial Unicode MS" w:cs="Arial Unicode MS"/>
          <w:sz w:val="24"/>
          <w:szCs w:val="24"/>
        </w:rPr>
        <w:t xml:space="preserve"> became phonemic due to devoicing (</w:t>
      </w:r>
      <w:r w:rsidRPr="00610B2D">
        <w:rPr>
          <w:rFonts w:ascii="Arial Unicode MS" w:eastAsia="Arial Unicode MS" w:hAnsi="Arial Unicode MS" w:cs="Arial Unicode MS"/>
          <w:i/>
          <w:iCs/>
          <w:sz w:val="24"/>
          <w:szCs w:val="24"/>
        </w:rPr>
        <w:t>...aːz# &gt; ...aːs#</w:t>
      </w:r>
      <w:r w:rsidR="00EF7211">
        <w:rPr>
          <w:rFonts w:ascii="Arial Unicode MS" w:eastAsia="Arial Unicode MS" w:hAnsi="Arial Unicode MS" w:cs="Arial Unicode MS"/>
          <w:sz w:val="24"/>
          <w:szCs w:val="24"/>
        </w:rPr>
        <w:t>) (</w:t>
      </w:r>
      <w:r w:rsidR="00EF7211">
        <w:rPr>
          <w:rFonts w:ascii="Arial Unicode MS" w:eastAsia="Arial Unicode MS" w:hAnsi="Arial Unicode MS" w:cs="Arial Unicode MS"/>
          <w:sz w:val="24"/>
          <w:szCs w:val="24"/>
        </w:rPr>
        <w:fldChar w:fldCharType="begin"/>
      </w:r>
      <w:r w:rsidR="00EF7211">
        <w:rPr>
          <w:rFonts w:ascii="Arial Unicode MS" w:eastAsia="Arial Unicode MS" w:hAnsi="Arial Unicode MS" w:cs="Arial Unicode MS"/>
          <w:sz w:val="24"/>
          <w:szCs w:val="24"/>
        </w:rPr>
        <w:instrText xml:space="preserve"> ADDIN ZOTERO_ITEM CSL_CITATION {"citationID":"BM025TUx","properties":{"formattedCitation":"Cook 1984: 13, 18\\uc0\\u8211{}19","plainCitation":"Cook 1984: 13, 18–19","noteIndex":0},"citationItems":[{"id":662,"uris":["http://zotero.org/groups/2255823/items/GTHCGXB8"],"uri":["http://zotero.org/groups/2255823/items/GTHCGXB8"],"itemData":{"id":662,"type":"book","title":"A Sarcee grammar","publisher":"University of British Columbia Press","publisher-place":"Vancouver","number-of-pages":"304","source":"Library of Congress ISBN","event-place":"Vancouver","ISBN":"978-0-7748-0200-0","call-number":"PM2275 .C58 1984","author":[{"family":"Cook","given":"Eung-Do"}],"issued":{"date-parts":[["1984"]]}},"locator":"13, 18-19"}],"schema":"https://github.com/citation-style-language/schema/raw/master/csl-citation.json"} </w:instrText>
      </w:r>
      <w:r w:rsidR="00EF7211">
        <w:rPr>
          <w:rFonts w:ascii="Arial Unicode MS" w:eastAsia="Arial Unicode MS" w:hAnsi="Arial Unicode MS" w:cs="Arial Unicode MS"/>
          <w:sz w:val="24"/>
          <w:szCs w:val="24"/>
        </w:rPr>
        <w:fldChar w:fldCharType="separate"/>
      </w:r>
      <w:r w:rsidR="00EF7211" w:rsidRPr="00EF7211">
        <w:rPr>
          <w:rFonts w:ascii="Arial Unicode MS" w:eastAsia="Arial Unicode MS" w:hAnsi="Arial Unicode MS" w:cs="Arial Unicode MS"/>
          <w:sz w:val="24"/>
          <w:szCs w:val="24"/>
        </w:rPr>
        <w:t>Cook 1984: 13, 18–19</w:t>
      </w:r>
      <w:r w:rsidR="00EF7211">
        <w:rPr>
          <w:rFonts w:ascii="Arial Unicode MS" w:eastAsia="Arial Unicode MS" w:hAnsi="Arial Unicode MS" w:cs="Arial Unicode MS"/>
          <w:sz w:val="24"/>
          <w:szCs w:val="24"/>
        </w:rPr>
        <w:fldChar w:fldCharType="end"/>
      </w:r>
      <w:r w:rsidR="00EF7211">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It must be noted that morphophonemic contractions can yield either extra-long or long vowels (apparently this reflects two waves of contraction processes). The available sources are not consistent in the matter of length notation.</w:t>
      </w:r>
    </w:p>
    <w:p w:rsidR="00610B2D" w:rsidRPr="00610B2D" w:rsidRDefault="00610B2D" w:rsidP="00F4122D">
      <w:pPr>
        <w:autoSpaceDE w:val="0"/>
        <w:autoSpaceDN w:val="0"/>
        <w:adjustRightInd w:val="0"/>
        <w:spacing w:before="120" w:after="0" w:line="240" w:lineRule="auto"/>
        <w:jc w:val="both"/>
        <w:rPr>
          <w:rFonts w:ascii="Arial Unicode MS" w:eastAsia="Arial Unicode MS" w:hAnsi="Arial Unicode MS" w:cs="Arial Unicode MS"/>
          <w:sz w:val="24"/>
          <w:szCs w:val="24"/>
        </w:rPr>
      </w:pPr>
      <w:r w:rsidRPr="00610B2D">
        <w:rPr>
          <w:rFonts w:ascii="Arial Unicode MS" w:eastAsia="Arial Unicode MS" w:hAnsi="Arial Unicode MS" w:cs="Arial Unicode MS"/>
          <w:sz w:val="24"/>
          <w:szCs w:val="24"/>
        </w:rPr>
        <w:t xml:space="preserve">6. The Sarsi tonal opposition is traditionally described with three level tones: high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 middle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 low </w:t>
      </w:r>
      <w:r w:rsidRPr="00610B2D">
        <w:rPr>
          <w:rFonts w:ascii="Arial Unicode MS" w:eastAsia="Arial Unicode MS" w:hAnsi="Arial Unicode MS" w:cs="Arial Unicode MS"/>
          <w:i/>
          <w:iCs/>
          <w:sz w:val="24"/>
          <w:szCs w:val="24"/>
        </w:rPr>
        <w:t>V̀</w:t>
      </w:r>
      <w:r w:rsidR="00252E8D">
        <w:rPr>
          <w:rFonts w:ascii="Arial Unicode MS" w:eastAsia="Arial Unicode MS" w:hAnsi="Arial Unicode MS" w:cs="Arial Unicode MS"/>
          <w:sz w:val="24"/>
          <w:szCs w:val="24"/>
        </w:rPr>
        <w:t xml:space="preserve"> (</w:t>
      </w:r>
      <w:r w:rsidR="00252E8D">
        <w:rPr>
          <w:rFonts w:ascii="Arial Unicode MS" w:eastAsia="Arial Unicode MS" w:hAnsi="Arial Unicode MS" w:cs="Arial Unicode MS"/>
          <w:sz w:val="24"/>
          <w:szCs w:val="24"/>
        </w:rPr>
        <w:fldChar w:fldCharType="begin"/>
      </w:r>
      <w:r w:rsidR="00252E8D">
        <w:rPr>
          <w:rFonts w:ascii="Arial Unicode MS" w:eastAsia="Arial Unicode MS" w:hAnsi="Arial Unicode MS" w:cs="Arial Unicode MS"/>
          <w:sz w:val="24"/>
          <w:szCs w:val="24"/>
        </w:rPr>
        <w:instrText xml:space="preserve"> ADDIN ZOTERO_ITEM CSL_CITATION {"citationID":"NdIHu0YW","properties":{"formattedCitation":"Hoijer &amp; Jo\\uc0\\u235{}l 1963: 65; Cook 1971; Cook 1984: 11\\uc0\\u8211{}12","plainCitation":"Hoijer &amp; Joël 1963: 65; Cook 1971; Cook 1984: 11–12","noteIndex":0},"citationItems":[{"id":663,"uris":["http://zotero.org/groups/2255823/items/IS6DB5CD"],"uri":["http://zotero.org/groups/2255823/items/IS6DB5CD"],"itemData":{"id":663,"type":"chapter","title":"Sarsi nouns","container-title":"Studies in the Athapaskan languages","collection-title":"University of California Publications in Linguistics","collection-number":"29","publisher":"University of California Press","publisher-place":"Berkeley","page":"62-75","event-place":"Berkeley","author":[{"family":"Hoijer","given":"Harry"},{"family":"Joël","given":"Janet"}],"issued":{"date-parts":[["1963"]]}},"locator":"65"},{"id":666,"uris":["http://zotero.org/groups/2255823/items/TH7YYV8M"],"uri":["http://zotero.org/groups/2255823/items/TH7YYV8M"],"itemData":{"id":666,"type":"article-journal","title":"Vowels and tones in Sarcee","container-title":"Language","page":"164-179","volume":"47","author":[{"family":"Cook","given":"Eung-Do"}],"issued":{"date-parts":[["1971"]]}}},{"id":662,"uris":["http://zotero.org/groups/2255823/items/GTHCGXB8"],"uri":["http://zotero.org/groups/2255823/items/GTHCGXB8"],"itemData":{"id":662,"type":"book","title":"A Sarcee grammar","publisher":"University of British Columbia Press","publisher-place":"Vancouver","number-of-pages":"304","source":"Library of Congress ISBN","event-place":"Vancouver","ISBN":"978-0-7748-0200-0","call-number":"PM2275 .C58 1984","author":[{"family":"Cook","given":"Eung-Do"}],"issued":{"date-parts":[["1984"]]}},"locator":"11-12"}],"schema":"https://github.com/citation-style-language/schema/raw/master/csl-citation.json"} </w:instrText>
      </w:r>
      <w:r w:rsidR="00252E8D">
        <w:rPr>
          <w:rFonts w:ascii="Arial Unicode MS" w:eastAsia="Arial Unicode MS" w:hAnsi="Arial Unicode MS" w:cs="Arial Unicode MS"/>
          <w:sz w:val="24"/>
          <w:szCs w:val="24"/>
        </w:rPr>
        <w:fldChar w:fldCharType="separate"/>
      </w:r>
      <w:r w:rsidR="00252E8D" w:rsidRPr="00252E8D">
        <w:rPr>
          <w:rFonts w:ascii="Arial Unicode MS" w:eastAsia="Arial Unicode MS" w:hAnsi="Arial Unicode MS" w:cs="Arial Unicode MS"/>
          <w:sz w:val="24"/>
          <w:szCs w:val="24"/>
        </w:rPr>
        <w:t>Hoijer &amp; Joël 1963: 65; Cook 1971; Cook 1984: 11–12</w:t>
      </w:r>
      <w:r w:rsidR="00252E8D">
        <w:rPr>
          <w:rFonts w:ascii="Arial Unicode MS" w:eastAsia="Arial Unicode MS" w:hAnsi="Arial Unicode MS" w:cs="Arial Unicode MS"/>
          <w:sz w:val="24"/>
          <w:szCs w:val="24"/>
        </w:rPr>
        <w:fldChar w:fldCharType="end"/>
      </w:r>
      <w:r w:rsidR="00252E8D">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xml:space="preserve">, although it is likely that the real phonological opposition is binary: high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 low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whereas middle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is the result of fluctuation of either the high or </w:t>
      </w:r>
      <w:r w:rsidR="00252E8D">
        <w:rPr>
          <w:rFonts w:ascii="Arial Unicode MS" w:eastAsia="Arial Unicode MS" w:hAnsi="Arial Unicode MS" w:cs="Arial Unicode MS"/>
          <w:sz w:val="24"/>
          <w:szCs w:val="24"/>
        </w:rPr>
        <w:t>low tones (</w:t>
      </w:r>
      <w:r w:rsidR="00252E8D">
        <w:rPr>
          <w:rFonts w:ascii="Arial Unicode MS" w:eastAsia="Arial Unicode MS" w:hAnsi="Arial Unicode MS" w:cs="Arial Unicode MS"/>
          <w:sz w:val="24"/>
          <w:szCs w:val="24"/>
        </w:rPr>
        <w:fldChar w:fldCharType="begin"/>
      </w:r>
      <w:r w:rsidR="00252E8D">
        <w:rPr>
          <w:rFonts w:ascii="Arial Unicode MS" w:eastAsia="Arial Unicode MS" w:hAnsi="Arial Unicode MS" w:cs="Arial Unicode MS"/>
          <w:sz w:val="24"/>
          <w:szCs w:val="24"/>
        </w:rPr>
        <w:instrText xml:space="preserve"> ADDIN ZOTERO_ITEM CSL_CITATION {"citationID":"egeHzMIP","properties":{"formattedCitation":"Cook 1984: 11; Barreda 2011","plainCitation":"Cook 1984: 11; Barreda 2011","noteIndex":0},"citationItems":[{"id":662,"uris":["http://zotero.org/groups/2255823/items/GTHCGXB8"],"uri":["http://zotero.org/groups/2255823/items/GTHCGXB8"],"itemData":{"id":662,"type":"book","title":"A Sarcee grammar","publisher":"University of British Columbia Press","publisher-place":"Vancouver","number-of-pages":"304","source":"Library of Congress ISBN","event-place":"Vancouver","ISBN":"978-0-7748-0200-0","call-number":"PM2275 .C58 1984","author":[{"family":"Cook","given":"Eung-Do"}],"issued":{"date-parts":[["1984"]]}},"locator":"11"},{"id":665,"uris":["http://zotero.org/groups/2255823/items/LZ5BIAU6"],"uri":["http://zotero.org/groups/2255823/items/LZ5BIAU6"],"itemData":{"id":665,"type":"article-journal","title":"The Tsuut’ina vocalic system","container-title":"Rochester Working Papers in the Language Sciences","page":"1-10","volume":"6","author":[{"family":"Barreda","given":"Santiago"}],"issued":{"date-parts":[["2011"]]}}}],"schema":"https://github.com/citation-style-language/schema/raw/master/csl-citation.json"} </w:instrText>
      </w:r>
      <w:r w:rsidR="00252E8D">
        <w:rPr>
          <w:rFonts w:ascii="Arial Unicode MS" w:eastAsia="Arial Unicode MS" w:hAnsi="Arial Unicode MS" w:cs="Arial Unicode MS"/>
          <w:sz w:val="24"/>
          <w:szCs w:val="24"/>
        </w:rPr>
        <w:fldChar w:fldCharType="separate"/>
      </w:r>
      <w:r w:rsidR="00252E8D" w:rsidRPr="00252E8D">
        <w:rPr>
          <w:rFonts w:ascii="Arial Unicode MS" w:eastAsia="Arial Unicode MS" w:hAnsi="Arial Unicode MS" w:cs="Arial Unicode MS"/>
          <w:sz w:val="24"/>
        </w:rPr>
        <w:t>Cook 1984: 11; Barreda 2011</w:t>
      </w:r>
      <w:r w:rsidR="00252E8D">
        <w:rPr>
          <w:rFonts w:ascii="Arial Unicode MS" w:eastAsia="Arial Unicode MS" w:hAnsi="Arial Unicode MS" w:cs="Arial Unicode MS"/>
          <w:sz w:val="24"/>
          <w:szCs w:val="24"/>
        </w:rPr>
        <w:fldChar w:fldCharType="end"/>
      </w:r>
      <w:r w:rsidR="00252E8D">
        <w:rPr>
          <w:rFonts w:ascii="Arial Unicode MS" w:eastAsia="Arial Unicode MS" w:hAnsi="Arial Unicode MS" w:cs="Arial Unicode MS"/>
          <w:sz w:val="24"/>
          <w:szCs w:val="24"/>
        </w:rPr>
        <w:t>)</w:t>
      </w:r>
      <w:r w:rsidRPr="00610B2D">
        <w:rPr>
          <w:rFonts w:ascii="Arial Unicode MS" w:eastAsia="Arial Unicode MS" w:hAnsi="Arial Unicode MS" w:cs="Arial Unicode MS"/>
          <w:sz w:val="24"/>
          <w:szCs w:val="24"/>
        </w:rPr>
        <w:t>. We have observed substantial inconsistencies in tone notation for individual morphemes in the available sources. Besides the aforementioned level tones, there are contour tones appearing on contracted long or extra-</w:t>
      </w:r>
      <w:r w:rsidR="00252E8D">
        <w:rPr>
          <w:rFonts w:ascii="Arial Unicode MS" w:eastAsia="Arial Unicode MS" w:hAnsi="Arial Unicode MS" w:cs="Arial Unicode MS"/>
          <w:sz w:val="24"/>
          <w:szCs w:val="24"/>
        </w:rPr>
        <w:t xml:space="preserve">long vowels. In </w:t>
      </w:r>
      <w:r w:rsidR="00252E8D">
        <w:rPr>
          <w:rFonts w:ascii="Arial Unicode MS" w:eastAsia="Arial Unicode MS" w:hAnsi="Arial Unicode MS" w:cs="Arial Unicode MS"/>
          <w:sz w:val="24"/>
          <w:szCs w:val="24"/>
        </w:rPr>
        <w:fldChar w:fldCharType="begin"/>
      </w:r>
      <w:r w:rsidR="00252E8D">
        <w:rPr>
          <w:rFonts w:ascii="Arial Unicode MS" w:eastAsia="Arial Unicode MS" w:hAnsi="Arial Unicode MS" w:cs="Arial Unicode MS"/>
          <w:sz w:val="24"/>
          <w:szCs w:val="24"/>
        </w:rPr>
        <w:instrText xml:space="preserve"> ADDIN ZOTERO_ITEM CSL_CITATION {"citationID":"C2y7cs2T","properties":{"formattedCitation":"Hoijer &amp; Jo\\uc0\\u235{}l 1963: 65","plainCitation":"Hoijer &amp; Joël 1963: 65","noteIndex":0},"citationItems":[{"id":663,"uris":["http://zotero.org/groups/2255823/items/IS6DB5CD"],"uri":["http://zotero.org/groups/2255823/items/IS6DB5CD"],"itemData":{"id":663,"type":"chapter","title":"Sarsi nouns","container-title":"Studies in the Athapaskan languages","collection-title":"University of California Publications in Linguistics","collection-number":"29","publisher":"University of California Press","publisher-place":"Berkeley","page":"62-75","event-place":"Berkeley","author":[{"family":"Hoijer","given":"Harry"},{"family":"Joël","given":"Janet"}],"issued":{"date-parts":[["1963"]]}},"locator":"65"}],"schema":"https://github.com/citation-style-language/schema/raw/master/csl-citation.json"} </w:instrText>
      </w:r>
      <w:r w:rsidR="00252E8D">
        <w:rPr>
          <w:rFonts w:ascii="Arial Unicode MS" w:eastAsia="Arial Unicode MS" w:hAnsi="Arial Unicode MS" w:cs="Arial Unicode MS"/>
          <w:sz w:val="24"/>
          <w:szCs w:val="24"/>
        </w:rPr>
        <w:fldChar w:fldCharType="separate"/>
      </w:r>
      <w:r w:rsidR="00252E8D" w:rsidRPr="00252E8D">
        <w:rPr>
          <w:rFonts w:ascii="Arial Unicode MS" w:eastAsia="Arial Unicode MS" w:hAnsi="Arial Unicode MS" w:cs="Arial Unicode MS"/>
          <w:sz w:val="24"/>
          <w:szCs w:val="24"/>
        </w:rPr>
        <w:t>Hoijer &amp; Joël 1963: 65</w:t>
      </w:r>
      <w:r w:rsidR="00252E8D">
        <w:rPr>
          <w:rFonts w:ascii="Arial Unicode MS" w:eastAsia="Arial Unicode MS" w:hAnsi="Arial Unicode MS" w:cs="Arial Unicode MS"/>
          <w:sz w:val="24"/>
          <w:szCs w:val="24"/>
        </w:rPr>
        <w:fldChar w:fldCharType="end"/>
      </w:r>
      <w:r w:rsidRPr="00610B2D">
        <w:rPr>
          <w:rFonts w:ascii="Arial Unicode MS" w:eastAsia="Arial Unicode MS" w:hAnsi="Arial Unicode MS" w:cs="Arial Unicode MS"/>
          <w:sz w:val="24"/>
          <w:szCs w:val="24"/>
        </w:rPr>
        <w:t xml:space="preserve">, at least 6 distinct contour tones are reported, but we arbitrarily reduce them to two tones, rising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xml:space="preserve"> and falling </w:t>
      </w:r>
      <w:r w:rsidRPr="00610B2D">
        <w:rPr>
          <w:rFonts w:ascii="Arial Unicode MS" w:eastAsia="Arial Unicode MS" w:hAnsi="Arial Unicode MS" w:cs="Arial Unicode MS"/>
          <w:i/>
          <w:iCs/>
          <w:sz w:val="24"/>
          <w:szCs w:val="24"/>
        </w:rPr>
        <w:t>V̂</w:t>
      </w:r>
      <w:r w:rsidRPr="00610B2D">
        <w:rPr>
          <w:rFonts w:ascii="Arial Unicode MS" w:eastAsia="Arial Unicode MS" w:hAnsi="Arial Unicode MS" w:cs="Arial Unicode MS"/>
          <w:sz w:val="24"/>
          <w:szCs w:val="24"/>
        </w:rPr>
        <w:t>, in our transcription.</w:t>
      </w:r>
    </w:p>
    <w:p w:rsidR="00610B2D" w:rsidRDefault="00610B2D" w:rsidP="00610B2D">
      <w:pPr>
        <w:autoSpaceDE w:val="0"/>
        <w:autoSpaceDN w:val="0"/>
        <w:adjustRightInd w:val="0"/>
        <w:spacing w:after="0" w:line="240" w:lineRule="auto"/>
        <w:jc w:val="both"/>
        <w:rPr>
          <w:rFonts w:ascii="Arial Unicode MS" w:eastAsia="Arial Unicode MS" w:hAnsi="Arial Unicode MS" w:cs="Arial Unicode MS"/>
          <w:sz w:val="24"/>
          <w:szCs w:val="24"/>
        </w:rPr>
      </w:pPr>
    </w:p>
    <w:p w:rsidR="00AC2E65" w:rsidRPr="007F56C9" w:rsidRDefault="00AC2E65" w:rsidP="00AC2E65">
      <w:pPr>
        <w:autoSpaceDE w:val="0"/>
        <w:autoSpaceDN w:val="0"/>
        <w:adjustRightInd w:val="0"/>
        <w:spacing w:after="0" w:line="240" w:lineRule="auto"/>
        <w:jc w:val="both"/>
        <w:rPr>
          <w:rFonts w:ascii="Arial Unicode MS" w:eastAsia="Arial Unicode MS" w:hAnsi="Arial Unicode MS" w:cs="Arial Unicode MS"/>
          <w:b/>
          <w:sz w:val="24"/>
          <w:szCs w:val="24"/>
        </w:rPr>
      </w:pPr>
      <w:r w:rsidRPr="007F56C9">
        <w:rPr>
          <w:rFonts w:ascii="Arial Unicode MS" w:eastAsia="Arial Unicode MS" w:hAnsi="Arial Unicode MS" w:cs="Arial Unicode MS"/>
          <w:b/>
          <w:sz w:val="24"/>
          <w:szCs w:val="24"/>
        </w:rPr>
        <w:lastRenderedPageBreak/>
        <w:t>References</w:t>
      </w:r>
    </w:p>
    <w:p w:rsidR="00402D1D" w:rsidRDefault="00C3370A" w:rsidP="00402D1D">
      <w:pPr>
        <w:pStyle w:val="Bibliography"/>
      </w:pPr>
      <w:r>
        <w:rPr>
          <w:rFonts w:ascii="Arial Unicode MS" w:eastAsia="Arial Unicode MS" w:hAnsi="Arial Unicode MS" w:cs="Arial Unicode MS"/>
        </w:rPr>
        <w:fldChar w:fldCharType="begin"/>
      </w:r>
      <w:r w:rsidR="00C937A7">
        <w:rPr>
          <w:rFonts w:ascii="Arial Unicode MS" w:eastAsia="Arial Unicode MS" w:hAnsi="Arial Unicode MS" w:cs="Arial Unicode MS"/>
        </w:rPr>
        <w:instrText xml:space="preserve"> ADDIN ZOTERO_BIBL {"uncited":[],"omitted":[],"custom":[]} CSL_BIBLIOGRAPHY </w:instrText>
      </w:r>
      <w:r>
        <w:rPr>
          <w:rFonts w:ascii="Arial Unicode MS" w:eastAsia="Arial Unicode MS" w:hAnsi="Arial Unicode MS" w:cs="Arial Unicode MS"/>
        </w:rPr>
        <w:fldChar w:fldCharType="separate"/>
      </w:r>
      <w:r w:rsidR="00402D1D">
        <w:t xml:space="preserve">Ackroyd, Lynda. 1976. </w:t>
      </w:r>
      <w:r w:rsidR="00402D1D">
        <w:rPr>
          <w:i/>
          <w:iCs/>
        </w:rPr>
        <w:t>Proto-Northeastern Athapaskan: stem-initial consonants and vowels</w:t>
      </w:r>
      <w:r w:rsidR="00402D1D">
        <w:t>. Toronto: University of Toronto Unpublished MA thesis.</w:t>
      </w:r>
    </w:p>
    <w:p w:rsidR="00402D1D" w:rsidRDefault="00402D1D" w:rsidP="00402D1D">
      <w:pPr>
        <w:pStyle w:val="Bibliography"/>
      </w:pPr>
      <w:r>
        <w:t xml:space="preserve">Antoine, Francesca, Catherine Bird, Agnes Isaac, Nellie Prince, Sally Sam, Richard Walker &amp; David B. Wilkinson. 1974. </w:t>
      </w:r>
      <w:r>
        <w:rPr>
          <w:i/>
          <w:iCs/>
        </w:rPr>
        <w:t>Central Carrier bilingual dictionary</w:t>
      </w:r>
      <w:r>
        <w:t>. Fort Saint James, British Columbia: Carrier Linguistic Committee.</w:t>
      </w:r>
    </w:p>
    <w:p w:rsidR="00402D1D" w:rsidRDefault="00402D1D" w:rsidP="00402D1D">
      <w:pPr>
        <w:pStyle w:val="Bibliography"/>
      </w:pPr>
      <w:r>
        <w:t xml:space="preserve">Arnold, Irene, Rick Thoman &amp; Gary Holton. 2009. </w:t>
      </w:r>
      <w:r>
        <w:rPr>
          <w:i/>
          <w:iCs/>
        </w:rPr>
        <w:t>Tanacross learners’ dictionary</w:t>
      </w:r>
      <w:r>
        <w:t>. Fairbanks: Alaska Native Language Center, University of Alaska.</w:t>
      </w:r>
    </w:p>
    <w:p w:rsidR="00402D1D" w:rsidRDefault="00402D1D" w:rsidP="00402D1D">
      <w:pPr>
        <w:pStyle w:val="Bibliography"/>
      </w:pPr>
      <w:r>
        <w:t xml:space="preserve">Barreda, Santiago. 2011. The Tsuut’ina vocalic system. </w:t>
      </w:r>
      <w:r>
        <w:rPr>
          <w:i/>
          <w:iCs/>
        </w:rPr>
        <w:t>Rochester Working Papers in the Language Sciences</w:t>
      </w:r>
      <w:r>
        <w:t xml:space="preserve"> 6. 1–10.</w:t>
      </w:r>
    </w:p>
    <w:p w:rsidR="00402D1D" w:rsidRDefault="00402D1D" w:rsidP="00402D1D">
      <w:pPr>
        <w:pStyle w:val="Bibliography"/>
      </w:pPr>
      <w:r>
        <w:t>Boraas, Alan. 2010. An introduction to Dena’ina grammar. The Kenai (Outer Inlet) dialect. http://chinook.kpc.alaska.edu/~ifasb/documents/denaina_grammar.pdf (1 January, 2019).</w:t>
      </w:r>
    </w:p>
    <w:p w:rsidR="00402D1D" w:rsidRDefault="00402D1D" w:rsidP="00402D1D">
      <w:pPr>
        <w:pStyle w:val="Bibliography"/>
      </w:pPr>
      <w:r>
        <w:t>Brean, Alice &amp; Paul G. Milanowski. 1979. Tanacross noun dictionary (revised preliminary edition). Alaska Native Language Archive, ms. http://www.uaf.edu/anla/item.xml?id=TC978S1979b (1 January, 2013).</w:t>
      </w:r>
    </w:p>
    <w:p w:rsidR="00402D1D" w:rsidRDefault="00402D1D" w:rsidP="00402D1D">
      <w:pPr>
        <w:pStyle w:val="Bibliography"/>
      </w:pPr>
      <w:r>
        <w:t xml:space="preserve">Chapman, John W. 1914. </w:t>
      </w:r>
      <w:r>
        <w:rPr>
          <w:i/>
          <w:iCs/>
        </w:rPr>
        <w:t>Ten’a texts and tales from Anvik, Alaska (with vocabulary by Pliny Earle Goddard)</w:t>
      </w:r>
      <w:r>
        <w:t>. Leiden: Brill.</w:t>
      </w:r>
    </w:p>
    <w:p w:rsidR="00402D1D" w:rsidRDefault="00402D1D" w:rsidP="00402D1D">
      <w:pPr>
        <w:pStyle w:val="Bibliography"/>
      </w:pPr>
      <w:r>
        <w:t xml:space="preserve">Coleman, Phyllis. 1976. </w:t>
      </w:r>
      <w:r>
        <w:rPr>
          <w:i/>
          <w:iCs/>
        </w:rPr>
        <w:t>Dogrib phonology</w:t>
      </w:r>
      <w:r>
        <w:t>. Iowa City, Iowa: University of Iowa Unpublished PhD thesis.</w:t>
      </w:r>
    </w:p>
    <w:p w:rsidR="00402D1D" w:rsidRDefault="00402D1D" w:rsidP="00402D1D">
      <w:pPr>
        <w:pStyle w:val="Bibliography"/>
      </w:pPr>
      <w:r>
        <w:t xml:space="preserve">Cook, Eung-Do. 1971. Vowels and tones in Sarcee. </w:t>
      </w:r>
      <w:r>
        <w:rPr>
          <w:i/>
          <w:iCs/>
        </w:rPr>
        <w:t>Language</w:t>
      </w:r>
      <w:r>
        <w:t xml:space="preserve"> 47. 164–179.</w:t>
      </w:r>
    </w:p>
    <w:p w:rsidR="00402D1D" w:rsidRDefault="00402D1D" w:rsidP="00402D1D">
      <w:pPr>
        <w:pStyle w:val="Bibliography"/>
      </w:pPr>
      <w:r>
        <w:t xml:space="preserve">Cook, Eung-Do. 1984. </w:t>
      </w:r>
      <w:r>
        <w:rPr>
          <w:i/>
          <w:iCs/>
        </w:rPr>
        <w:t>A Sarcee grammar</w:t>
      </w:r>
      <w:r>
        <w:t>. Vancouver: University of British Columbia Press.</w:t>
      </w:r>
    </w:p>
    <w:p w:rsidR="00402D1D" w:rsidRDefault="00402D1D" w:rsidP="00402D1D">
      <w:pPr>
        <w:pStyle w:val="Bibliography"/>
      </w:pPr>
      <w:r>
        <w:t xml:space="preserve">Curtis, Edward S. 1924. </w:t>
      </w:r>
      <w:r>
        <w:rPr>
          <w:i/>
          <w:iCs/>
        </w:rPr>
        <w:t>The North American Indian</w:t>
      </w:r>
      <w:r>
        <w:t>. Vol. 14: The Indians of the United States, the Dominion of Canada, and Alaska. Norwood, Massachusetts: Plimpton Press.</w:t>
      </w:r>
    </w:p>
    <w:p w:rsidR="00402D1D" w:rsidRDefault="00402D1D" w:rsidP="00402D1D">
      <w:pPr>
        <w:pStyle w:val="Bibliography"/>
      </w:pPr>
      <w:r>
        <w:t xml:space="preserve">Essene, Frank. 1942. Culture element distributions. XXI: Round Valley. </w:t>
      </w:r>
      <w:r>
        <w:rPr>
          <w:i/>
          <w:iCs/>
        </w:rPr>
        <w:t>University of California Anthropological Records</w:t>
      </w:r>
      <w:r>
        <w:t xml:space="preserve"> 8(1). 1–97.</w:t>
      </w:r>
    </w:p>
    <w:p w:rsidR="00402D1D" w:rsidRDefault="00402D1D" w:rsidP="00402D1D">
      <w:pPr>
        <w:pStyle w:val="Bibliography"/>
      </w:pPr>
      <w:r>
        <w:t xml:space="preserve">Frank, Ellen, James Kari &amp; John Ritter. 1988. </w:t>
      </w:r>
      <w:r>
        <w:rPr>
          <w:i/>
          <w:iCs/>
        </w:rPr>
        <w:t>Lower Tanana Athabaskan language lessons</w:t>
      </w:r>
      <w:r>
        <w:t>. Whitehorse: Yukon Native Language Center.</w:t>
      </w:r>
    </w:p>
    <w:p w:rsidR="00402D1D" w:rsidRDefault="00402D1D" w:rsidP="00402D1D">
      <w:pPr>
        <w:pStyle w:val="Bibliography"/>
      </w:pPr>
      <w:r>
        <w:t xml:space="preserve">Gleason, H. A. 1960. A note on Tanaina subgroups. </w:t>
      </w:r>
      <w:r>
        <w:rPr>
          <w:i/>
          <w:iCs/>
        </w:rPr>
        <w:t>International Journal of American Linguistics</w:t>
      </w:r>
      <w:r>
        <w:t xml:space="preserve"> 26. 348–351.</w:t>
      </w:r>
    </w:p>
    <w:p w:rsidR="00402D1D" w:rsidRDefault="00402D1D" w:rsidP="00402D1D">
      <w:pPr>
        <w:pStyle w:val="Bibliography"/>
      </w:pPr>
      <w:r>
        <w:t xml:space="preserve">Goddard, Pliny Earle. 1904. Hupa texts. </w:t>
      </w:r>
      <w:r>
        <w:rPr>
          <w:i/>
          <w:iCs/>
        </w:rPr>
        <w:t>University of California Publications in American Archaeology and Ethnology</w:t>
      </w:r>
      <w:r>
        <w:t xml:space="preserve"> 1(2). 91–378.</w:t>
      </w:r>
    </w:p>
    <w:p w:rsidR="00402D1D" w:rsidRDefault="00402D1D" w:rsidP="00402D1D">
      <w:pPr>
        <w:pStyle w:val="Bibliography"/>
      </w:pPr>
      <w:r>
        <w:t xml:space="preserve">Goddard, Pliny Earle. 1909. Kato texts. </w:t>
      </w:r>
      <w:r>
        <w:rPr>
          <w:i/>
          <w:iCs/>
        </w:rPr>
        <w:t>University of California Publications in American Archaeology and Ethnology</w:t>
      </w:r>
      <w:r>
        <w:t xml:space="preserve"> 5(3). 65–238.</w:t>
      </w:r>
    </w:p>
    <w:p w:rsidR="00402D1D" w:rsidRDefault="00402D1D" w:rsidP="00402D1D">
      <w:pPr>
        <w:pStyle w:val="Bibliography"/>
      </w:pPr>
      <w:r>
        <w:t xml:space="preserve">Goddard, Pliny Earle. 1912. Elements of the Kato language. </w:t>
      </w:r>
      <w:r>
        <w:rPr>
          <w:i/>
          <w:iCs/>
        </w:rPr>
        <w:t>University of California Publications in American Archaeology and Ethnology</w:t>
      </w:r>
      <w:r>
        <w:t xml:space="preserve"> 11(1). 1–176.</w:t>
      </w:r>
    </w:p>
    <w:p w:rsidR="00402D1D" w:rsidRDefault="00402D1D" w:rsidP="00402D1D">
      <w:pPr>
        <w:pStyle w:val="Bibliography"/>
      </w:pPr>
      <w:r>
        <w:t xml:space="preserve">Goddard, Pliny Earle. 1915. Sarsi texts. </w:t>
      </w:r>
      <w:r>
        <w:rPr>
          <w:i/>
          <w:iCs/>
        </w:rPr>
        <w:t>University of California Publications in American Archaeology and Ethnology</w:t>
      </w:r>
      <w:r>
        <w:t xml:space="preserve"> 11(3). 189–277.</w:t>
      </w:r>
    </w:p>
    <w:p w:rsidR="00402D1D" w:rsidRDefault="00402D1D" w:rsidP="00402D1D">
      <w:pPr>
        <w:pStyle w:val="Bibliography"/>
      </w:pPr>
      <w:r>
        <w:t xml:space="preserve">Goddard, Pliny Earle. 1929. The Bear River dialect of Athapascan. </w:t>
      </w:r>
      <w:r>
        <w:rPr>
          <w:i/>
          <w:iCs/>
        </w:rPr>
        <w:t>University of California Publications in American Archaeology and Ethnology</w:t>
      </w:r>
      <w:r>
        <w:t xml:space="preserve"> 24(5). 291–324.</w:t>
      </w:r>
    </w:p>
    <w:p w:rsidR="00402D1D" w:rsidRDefault="00402D1D" w:rsidP="00402D1D">
      <w:pPr>
        <w:pStyle w:val="Bibliography"/>
      </w:pPr>
      <w:r>
        <w:t xml:space="preserve">Golla, Victor. 1964. An etymological study of Hupa noun stems. </w:t>
      </w:r>
      <w:r>
        <w:rPr>
          <w:i/>
          <w:iCs/>
        </w:rPr>
        <w:t>International Journal of American Linguistics</w:t>
      </w:r>
      <w:r>
        <w:t xml:space="preserve"> 30(2). 108–117.</w:t>
      </w:r>
    </w:p>
    <w:p w:rsidR="00402D1D" w:rsidRDefault="00402D1D" w:rsidP="00402D1D">
      <w:pPr>
        <w:pStyle w:val="Bibliography"/>
      </w:pPr>
      <w:r>
        <w:t xml:space="preserve">Golla, Victor. 1970. </w:t>
      </w:r>
      <w:r>
        <w:rPr>
          <w:i/>
          <w:iCs/>
        </w:rPr>
        <w:t>Hupa grammar</w:t>
      </w:r>
      <w:r>
        <w:t>. Berkeley: University of California Unpublished PhD thesis.</w:t>
      </w:r>
    </w:p>
    <w:p w:rsidR="00402D1D" w:rsidRDefault="00402D1D" w:rsidP="00402D1D">
      <w:pPr>
        <w:pStyle w:val="Bibliography"/>
      </w:pPr>
      <w:r>
        <w:t xml:space="preserve">Golla, Victor. 1977. A note on Hupa verb stems. </w:t>
      </w:r>
      <w:r>
        <w:rPr>
          <w:i/>
          <w:iCs/>
        </w:rPr>
        <w:t>International Journal of American Linguistics</w:t>
      </w:r>
      <w:r>
        <w:t xml:space="preserve"> 43(4). 355–358.</w:t>
      </w:r>
    </w:p>
    <w:p w:rsidR="00402D1D" w:rsidRDefault="00402D1D" w:rsidP="00402D1D">
      <w:pPr>
        <w:pStyle w:val="Bibliography"/>
      </w:pPr>
      <w:r>
        <w:t xml:space="preserve">Golla, Victor. 1984. </w:t>
      </w:r>
      <w:r>
        <w:rPr>
          <w:i/>
          <w:iCs/>
        </w:rPr>
        <w:t>Hupa stories, anecdotes, and conversations</w:t>
      </w:r>
      <w:r>
        <w:t>. Hoopa, CA: Hoopa Valley Tribe.</w:t>
      </w:r>
    </w:p>
    <w:p w:rsidR="00402D1D" w:rsidRDefault="00402D1D" w:rsidP="00402D1D">
      <w:pPr>
        <w:pStyle w:val="Bibliography"/>
      </w:pPr>
      <w:r>
        <w:t xml:space="preserve">Golla, Victor. 1996a. </w:t>
      </w:r>
      <w:r>
        <w:rPr>
          <w:i/>
          <w:iCs/>
        </w:rPr>
        <w:t>Hupa language dictionary</w:t>
      </w:r>
      <w:r>
        <w:t>. 2nd edn. Hoopa, CA: Hoopa Valley Tribal Council.</w:t>
      </w:r>
    </w:p>
    <w:p w:rsidR="00402D1D" w:rsidRDefault="00402D1D" w:rsidP="00402D1D">
      <w:pPr>
        <w:pStyle w:val="Bibliography"/>
      </w:pPr>
      <w:r>
        <w:t xml:space="preserve">Golla, Victor. 1996b. Sketch of Hupa, an Athapaskan language. In Ives Goddard (ed.), </w:t>
      </w:r>
      <w:r>
        <w:rPr>
          <w:i/>
          <w:iCs/>
        </w:rPr>
        <w:t>Languages</w:t>
      </w:r>
      <w:r>
        <w:t xml:space="preserve"> (Handbook of North American Indians 17), 364–389. Washington: Smithsonian Institution.</w:t>
      </w:r>
    </w:p>
    <w:p w:rsidR="00402D1D" w:rsidRDefault="00402D1D" w:rsidP="00402D1D">
      <w:pPr>
        <w:pStyle w:val="Bibliography"/>
      </w:pPr>
      <w:r>
        <w:t xml:space="preserve">Golla, Victor. 2011. </w:t>
      </w:r>
      <w:r>
        <w:rPr>
          <w:i/>
          <w:iCs/>
        </w:rPr>
        <w:t>California Indian languages</w:t>
      </w:r>
      <w:r>
        <w:t>. Berkeley: University of California Press.</w:t>
      </w:r>
    </w:p>
    <w:p w:rsidR="00402D1D" w:rsidRDefault="00402D1D" w:rsidP="00402D1D">
      <w:pPr>
        <w:pStyle w:val="Bibliography"/>
      </w:pPr>
      <w:r>
        <w:lastRenderedPageBreak/>
        <w:t>Grune, Dick. 1994. A survey of the Athabaskan language Mattole. http://www.cs.vu.nl/~dick/Summaries/Languages/Mattole.pdf (1 January, 2019).</w:t>
      </w:r>
    </w:p>
    <w:p w:rsidR="00402D1D" w:rsidRDefault="00402D1D" w:rsidP="00402D1D">
      <w:pPr>
        <w:pStyle w:val="Bibliography"/>
      </w:pPr>
      <w:r>
        <w:t xml:space="preserve">Hargus, Sharon. 2000. The qualifier prefixes in Yukon Deg Xinag (Ingalik). </w:t>
      </w:r>
      <w:r>
        <w:rPr>
          <w:i/>
          <w:iCs/>
        </w:rPr>
        <w:t>International Journal of American Linguistics</w:t>
      </w:r>
      <w:r>
        <w:t xml:space="preserve"> 66(1). 1–21.</w:t>
      </w:r>
    </w:p>
    <w:p w:rsidR="00402D1D" w:rsidRDefault="00402D1D" w:rsidP="00402D1D">
      <w:pPr>
        <w:pStyle w:val="Bibliography"/>
      </w:pPr>
      <w:r>
        <w:t xml:space="preserve">Hargus, Sharon. 2010. Vowel quality and duration in Yukon Deg Xinag. </w:t>
      </w:r>
      <w:r>
        <w:rPr>
          <w:i/>
          <w:iCs/>
        </w:rPr>
        <w:t>Alaska Native Language Center Working Papers</w:t>
      </w:r>
      <w:r>
        <w:t xml:space="preserve"> 8. 33–74.</w:t>
      </w:r>
    </w:p>
    <w:p w:rsidR="00402D1D" w:rsidRDefault="00402D1D" w:rsidP="00402D1D">
      <w:pPr>
        <w:pStyle w:val="Bibliography"/>
      </w:pPr>
      <w:r>
        <w:t xml:space="preserve">Henry, David &amp; Kay Henry. 1965. Koyukon classificatory verbs. </w:t>
      </w:r>
      <w:r>
        <w:rPr>
          <w:i/>
          <w:iCs/>
        </w:rPr>
        <w:t>Anthropological Linguistics</w:t>
      </w:r>
      <w:r>
        <w:t xml:space="preserve"> 7(4). 110–116.</w:t>
      </w:r>
    </w:p>
    <w:p w:rsidR="00402D1D" w:rsidRDefault="00402D1D" w:rsidP="00402D1D">
      <w:pPr>
        <w:pStyle w:val="Bibliography"/>
      </w:pPr>
      <w:r>
        <w:t xml:space="preserve">Hoijer, Harry. 1956. The chronology of the Athapaskan languages. </w:t>
      </w:r>
      <w:r>
        <w:rPr>
          <w:i/>
          <w:iCs/>
        </w:rPr>
        <w:t>International Journal of American Linguistics</w:t>
      </w:r>
      <w:r>
        <w:t xml:space="preserve"> 22(4). 219–232.</w:t>
      </w:r>
    </w:p>
    <w:p w:rsidR="00402D1D" w:rsidRDefault="00402D1D" w:rsidP="00402D1D">
      <w:pPr>
        <w:pStyle w:val="Bibliography"/>
      </w:pPr>
      <w:r>
        <w:t xml:space="preserve">Hoijer, Harry. 1966. Galice Athapaskan: a grammatical sketch. </w:t>
      </w:r>
      <w:r>
        <w:rPr>
          <w:i/>
          <w:iCs/>
        </w:rPr>
        <w:t>International Journal of American Linguistics</w:t>
      </w:r>
      <w:r>
        <w:t xml:space="preserve"> 32. 320–327.</w:t>
      </w:r>
    </w:p>
    <w:p w:rsidR="00402D1D" w:rsidRDefault="00402D1D" w:rsidP="00402D1D">
      <w:pPr>
        <w:pStyle w:val="Bibliography"/>
      </w:pPr>
      <w:r>
        <w:t xml:space="preserve">Hoijer, Harry. 1973. Galice noun and verb stems. </w:t>
      </w:r>
      <w:r>
        <w:rPr>
          <w:i/>
          <w:iCs/>
        </w:rPr>
        <w:t>Linguistics</w:t>
      </w:r>
      <w:r>
        <w:t xml:space="preserve"> 104. 49–73.</w:t>
      </w:r>
    </w:p>
    <w:p w:rsidR="00402D1D" w:rsidRDefault="00402D1D" w:rsidP="00402D1D">
      <w:pPr>
        <w:pStyle w:val="Bibliography"/>
      </w:pPr>
      <w:r>
        <w:t xml:space="preserve">Hoijer, Harry &amp; Janet Joël. 1963. Sarsi nouns. </w:t>
      </w:r>
      <w:r>
        <w:rPr>
          <w:i/>
          <w:iCs/>
        </w:rPr>
        <w:t>Studies in the Athapaskan languages</w:t>
      </w:r>
      <w:r>
        <w:t xml:space="preserve"> (University of California Publications in Linguistics 29), 62–75. Berkeley: University of California Press.</w:t>
      </w:r>
    </w:p>
    <w:p w:rsidR="00402D1D" w:rsidRDefault="00402D1D" w:rsidP="00402D1D">
      <w:pPr>
        <w:pStyle w:val="Bibliography"/>
      </w:pPr>
      <w:r>
        <w:t xml:space="preserve">Holton, Gary. 2000. </w:t>
      </w:r>
      <w:r>
        <w:rPr>
          <w:i/>
          <w:iCs/>
        </w:rPr>
        <w:t>The phonology and morphology of the Tanacross Athabaskan language</w:t>
      </w:r>
      <w:r>
        <w:t>. Berkeley: University of California Unpublished PhD thesis.</w:t>
      </w:r>
    </w:p>
    <w:p w:rsidR="00402D1D" w:rsidRDefault="00402D1D" w:rsidP="00402D1D">
      <w:pPr>
        <w:pStyle w:val="Bibliography"/>
      </w:pPr>
      <w:r>
        <w:t>Holton, Gary, James Kari &amp; Olga Müller. 2004. Introduction to Athabascan Linguistics. Dena’ina Language Institute; Alaska Native Language Archive, ms. http://www.uaf.edu/anla/item.xml?id=TI003H2004 (1 January, 2019).</w:t>
      </w:r>
    </w:p>
    <w:p w:rsidR="00402D1D" w:rsidRDefault="00402D1D" w:rsidP="00402D1D">
      <w:pPr>
        <w:pStyle w:val="Bibliography"/>
      </w:pPr>
      <w:r>
        <w:t xml:space="preserve">Jacobs, Melville. 1968. An historical event text from a Galice Athabaskan in Southwestern Oregon. </w:t>
      </w:r>
      <w:r>
        <w:rPr>
          <w:i/>
          <w:iCs/>
        </w:rPr>
        <w:t>International Journal of American Linguistics</w:t>
      </w:r>
      <w:r>
        <w:t xml:space="preserve"> 34. 183–191.</w:t>
      </w:r>
    </w:p>
    <w:p w:rsidR="00402D1D" w:rsidRDefault="00402D1D" w:rsidP="00402D1D">
      <w:pPr>
        <w:pStyle w:val="Bibliography"/>
      </w:pPr>
      <w:r>
        <w:t xml:space="preserve">Jetté, Jules &amp; Eliza Jones. 2000. </w:t>
      </w:r>
      <w:r>
        <w:rPr>
          <w:i/>
          <w:iCs/>
        </w:rPr>
        <w:t>Koyukon Athabaskan dictionary</w:t>
      </w:r>
      <w:r>
        <w:t>. (Ed.) James Kari. Fairbanks, AK: Alaska Native Language Center.</w:t>
      </w:r>
    </w:p>
    <w:p w:rsidR="00402D1D" w:rsidRDefault="00402D1D" w:rsidP="00402D1D">
      <w:pPr>
        <w:pStyle w:val="Bibliography"/>
      </w:pPr>
      <w:r>
        <w:t xml:space="preserve">John, Bessie. 1997. </w:t>
      </w:r>
      <w:r>
        <w:rPr>
          <w:i/>
          <w:iCs/>
        </w:rPr>
        <w:t>Nee’aaneek. Upper Tanana glossary, Scottie Creek dialect</w:t>
      </w:r>
      <w:r>
        <w:t>. Beaver Creek, Yukon: Upper Tanana Cultural Society.</w:t>
      </w:r>
    </w:p>
    <w:p w:rsidR="00402D1D" w:rsidRDefault="00402D1D" w:rsidP="00402D1D">
      <w:pPr>
        <w:pStyle w:val="Bibliography"/>
      </w:pPr>
      <w:r>
        <w:t xml:space="preserve">Jones, Eliza. 1978. </w:t>
      </w:r>
      <w:r>
        <w:rPr>
          <w:i/>
          <w:iCs/>
        </w:rPr>
        <w:t>Junior dictionary for Central Koyukon Athabascan</w:t>
      </w:r>
      <w:r>
        <w:t>. Anchorage, Alaska: National Bilingual Materials Development Center, University of Alaska.</w:t>
      </w:r>
    </w:p>
    <w:p w:rsidR="00402D1D" w:rsidRDefault="00402D1D" w:rsidP="00402D1D">
      <w:pPr>
        <w:pStyle w:val="Bibliography"/>
      </w:pPr>
      <w:r>
        <w:t xml:space="preserve">Jones, Eliza &amp; Joe Kwaraceius. 1997. </w:t>
      </w:r>
      <w:r>
        <w:rPr>
          <w:i/>
          <w:iCs/>
        </w:rPr>
        <w:t>Denaakkenaage’: Koyukon grammar</w:t>
      </w:r>
      <w:r>
        <w:t>. 4th edn. Fairbanks, AK: College of Rural Alaska Galena Campus; Alaska Native Language Center.</w:t>
      </w:r>
    </w:p>
    <w:p w:rsidR="00402D1D" w:rsidRDefault="00402D1D" w:rsidP="00402D1D">
      <w:pPr>
        <w:pStyle w:val="Bibliography"/>
      </w:pPr>
      <w:r>
        <w:t xml:space="preserve">Kari, James. 1975. A classification of Tanaina dialects. </w:t>
      </w:r>
      <w:r>
        <w:rPr>
          <w:i/>
          <w:iCs/>
        </w:rPr>
        <w:t>Anthropological Papers of the University of Alaska</w:t>
      </w:r>
      <w:r>
        <w:t xml:space="preserve"> 17(2). 49–53.</w:t>
      </w:r>
    </w:p>
    <w:p w:rsidR="00402D1D" w:rsidRDefault="00402D1D" w:rsidP="00402D1D">
      <w:pPr>
        <w:pStyle w:val="Bibliography"/>
      </w:pPr>
      <w:r>
        <w:t>Kari, James. 1976. Ingalik verb stems. Alaska Native Language Archive, ms. http://www.uaf.edu/anla/item.xml?id=IK974K1976c (1 January, 2013).</w:t>
      </w:r>
    </w:p>
    <w:p w:rsidR="00402D1D" w:rsidRDefault="00402D1D" w:rsidP="00402D1D">
      <w:pPr>
        <w:pStyle w:val="Bibliography"/>
      </w:pPr>
      <w:r>
        <w:t xml:space="preserve">Kari, James. 1977. </w:t>
      </w:r>
      <w:r>
        <w:rPr>
          <w:i/>
          <w:iCs/>
        </w:rPr>
        <w:t>Dena’ina noun dictionary</w:t>
      </w:r>
      <w:r>
        <w:t>. Fairbanks: Alaska Native Language Center.</w:t>
      </w:r>
    </w:p>
    <w:p w:rsidR="00402D1D" w:rsidRDefault="00402D1D" w:rsidP="00402D1D">
      <w:pPr>
        <w:pStyle w:val="Bibliography"/>
      </w:pPr>
      <w:r>
        <w:t xml:space="preserve">Kari, James. 1978. </w:t>
      </w:r>
      <w:r>
        <w:rPr>
          <w:i/>
          <w:iCs/>
        </w:rPr>
        <w:t>Deg Xinag. Ingalik noun dictionary (preliminary)</w:t>
      </w:r>
      <w:r>
        <w:t>. Fairbanks, AK: Alaska Native Language Center.</w:t>
      </w:r>
    </w:p>
    <w:p w:rsidR="00402D1D" w:rsidRDefault="00402D1D" w:rsidP="00402D1D">
      <w:pPr>
        <w:pStyle w:val="Bibliography"/>
      </w:pPr>
      <w:r>
        <w:t xml:space="preserve">Kari, James. 1979. </w:t>
      </w:r>
      <w:r>
        <w:rPr>
          <w:i/>
          <w:iCs/>
        </w:rPr>
        <w:t>Athabaskan verbs theme categories: Ahtna</w:t>
      </w:r>
      <w:r>
        <w:t xml:space="preserve"> (Alaska Native Language Center Research Papers 2). Fairbanks, Alaska: Alaska Native Language Center.</w:t>
      </w:r>
    </w:p>
    <w:p w:rsidR="00402D1D" w:rsidRDefault="00402D1D" w:rsidP="00402D1D">
      <w:pPr>
        <w:pStyle w:val="Bibliography"/>
      </w:pPr>
      <w:r>
        <w:t xml:space="preserve">Kari, James. 1989. Some linguistic insights into Dena’ina prehistory. In Eung-Do Cook &amp; Keren D. Rice (eds.), </w:t>
      </w:r>
      <w:r>
        <w:rPr>
          <w:i/>
          <w:iCs/>
        </w:rPr>
        <w:t>Athapaskan linguistics: current perspectives on a language family</w:t>
      </w:r>
      <w:r>
        <w:t xml:space="preserve"> (Trends in Linguistics. State-of-the-Art Reports 15), 533–574. Berlin: Mouton de Gruyter.</w:t>
      </w:r>
    </w:p>
    <w:p w:rsidR="00402D1D" w:rsidRDefault="00402D1D" w:rsidP="00402D1D">
      <w:pPr>
        <w:pStyle w:val="Bibliography"/>
      </w:pPr>
      <w:r>
        <w:t xml:space="preserve">Kari, James. 1990. </w:t>
      </w:r>
      <w:r>
        <w:rPr>
          <w:i/>
          <w:iCs/>
        </w:rPr>
        <w:t>Ahtna Athabaskan dictionary</w:t>
      </w:r>
      <w:r>
        <w:t>. Fairbanks, Alaska: Alaska Native Language Center, University of Alaska.</w:t>
      </w:r>
    </w:p>
    <w:p w:rsidR="00402D1D" w:rsidRDefault="00402D1D" w:rsidP="00402D1D">
      <w:pPr>
        <w:pStyle w:val="Bibliography"/>
      </w:pPr>
      <w:r>
        <w:t xml:space="preserve">Kari, James. 1991. </w:t>
      </w:r>
      <w:r>
        <w:rPr>
          <w:i/>
          <w:iCs/>
        </w:rPr>
        <w:t>Lower Tanana Athabaskan listening and writing exercises</w:t>
      </w:r>
      <w:r>
        <w:t>. Fairbanks, AK: Alaska Native Language Center.</w:t>
      </w:r>
    </w:p>
    <w:p w:rsidR="00402D1D" w:rsidRDefault="00402D1D" w:rsidP="00402D1D">
      <w:pPr>
        <w:pStyle w:val="Bibliography"/>
      </w:pPr>
      <w:r>
        <w:t>Kari, James. 1994. Lower Tanana Athabaskan dictionary. Alaska Native Language Center, ms. http://www.uaf.edu/anla/item.xml?id=TNMN981K1994b (1 January, 2013).</w:t>
      </w:r>
    </w:p>
    <w:p w:rsidR="00402D1D" w:rsidRDefault="00402D1D" w:rsidP="00402D1D">
      <w:pPr>
        <w:pStyle w:val="Bibliography"/>
      </w:pPr>
      <w:r>
        <w:t xml:space="preserve">Kari, James. 1996. Linguistic traces of Dena’ina strategy at the archaic periphery. In Nancy Yaw Davis &amp; William E. Davis (eds.), </w:t>
      </w:r>
      <w:r>
        <w:rPr>
          <w:i/>
          <w:iCs/>
        </w:rPr>
        <w:t>Adventures through time: readings in the anthropology of Cook Inlet, Alaska: proceedings of a symposium</w:t>
      </w:r>
      <w:r>
        <w:t>, 51–63. Anchorage, AK: Cook Inlet Historical Society.</w:t>
      </w:r>
    </w:p>
    <w:p w:rsidR="00402D1D" w:rsidRDefault="00402D1D" w:rsidP="00402D1D">
      <w:pPr>
        <w:pStyle w:val="Bibliography"/>
      </w:pPr>
      <w:r>
        <w:lastRenderedPageBreak/>
        <w:t xml:space="preserve">Kari, James. 2007. </w:t>
      </w:r>
      <w:r>
        <w:rPr>
          <w:i/>
          <w:iCs/>
        </w:rPr>
        <w:t>Dena’ina topical dictionary</w:t>
      </w:r>
      <w:r>
        <w:t>. Fairbanks, AK: Alaska Native Language Center.</w:t>
      </w:r>
    </w:p>
    <w:p w:rsidR="00402D1D" w:rsidRDefault="00402D1D" w:rsidP="00402D1D">
      <w:pPr>
        <w:pStyle w:val="Bibliography"/>
      </w:pPr>
      <w:r>
        <w:t xml:space="preserve">Kari, James &amp; Mildred Buck. 1975. </w:t>
      </w:r>
      <w:r>
        <w:rPr>
          <w:i/>
          <w:iCs/>
        </w:rPr>
        <w:t>Ahtna noun dictionary</w:t>
      </w:r>
      <w:r>
        <w:t>. Fairbanks, Alaska: Alaska Native Language Center, University of Alaska.</w:t>
      </w:r>
    </w:p>
    <w:p w:rsidR="00402D1D" w:rsidRDefault="00402D1D" w:rsidP="00402D1D">
      <w:pPr>
        <w:pStyle w:val="Bibliography"/>
      </w:pPr>
      <w:r>
        <w:t>Krauss, Michael E. 1974. Minto-Nenana Athabaskan noun dictionary. Alaska Native Language Center, ms. http://www.uaf.edu/anla/item.xml?id=TNMN961K1974a (1 January, 2013).</w:t>
      </w:r>
    </w:p>
    <w:p w:rsidR="00402D1D" w:rsidRDefault="00402D1D" w:rsidP="00402D1D">
      <w:pPr>
        <w:pStyle w:val="Bibliography"/>
      </w:pPr>
      <w:r>
        <w:t xml:space="preserve">Kroul, Mary V. 1975. </w:t>
      </w:r>
      <w:r>
        <w:rPr>
          <w:i/>
          <w:iCs/>
        </w:rPr>
        <w:t>The phonology and morphology of the Central Outer Koyukon Athapaskan language</w:t>
      </w:r>
      <w:r>
        <w:t>. Madison: University of Wisconsin Unpublished PhD thesis.</w:t>
      </w:r>
    </w:p>
    <w:p w:rsidR="00402D1D" w:rsidRDefault="00402D1D" w:rsidP="00402D1D">
      <w:pPr>
        <w:pStyle w:val="Bibliography"/>
      </w:pPr>
      <w:r>
        <w:t xml:space="preserve">Landar, Herbert. 1960. Tanaina subgroups. </w:t>
      </w:r>
      <w:r>
        <w:rPr>
          <w:i/>
          <w:iCs/>
        </w:rPr>
        <w:t>International Journal of American Linguistics</w:t>
      </w:r>
      <w:r>
        <w:t xml:space="preserve"> 26. 120–122.</w:t>
      </w:r>
    </w:p>
    <w:p w:rsidR="00402D1D" w:rsidRDefault="00402D1D" w:rsidP="00402D1D">
      <w:pPr>
        <w:pStyle w:val="Bibliography"/>
      </w:pPr>
      <w:r>
        <w:t xml:space="preserve">Landar, Herbert. 1967. Ten’a classificatory verbs. </w:t>
      </w:r>
      <w:r>
        <w:rPr>
          <w:i/>
          <w:iCs/>
        </w:rPr>
        <w:t>International Journal of American linguistics</w:t>
      </w:r>
      <w:r>
        <w:t xml:space="preserve"> 33(4). 263–268.</w:t>
      </w:r>
    </w:p>
    <w:p w:rsidR="00402D1D" w:rsidRDefault="00402D1D" w:rsidP="00402D1D">
      <w:pPr>
        <w:pStyle w:val="Bibliography"/>
      </w:pPr>
      <w:r>
        <w:t xml:space="preserve">Landar, Herbert. 1977. Three Rogue River Athapaskan vocabularies. </w:t>
      </w:r>
      <w:r>
        <w:rPr>
          <w:i/>
          <w:iCs/>
        </w:rPr>
        <w:t>International Journal of American Linguistics</w:t>
      </w:r>
      <w:r>
        <w:t xml:space="preserve"> 43. 289–301.</w:t>
      </w:r>
    </w:p>
    <w:p w:rsidR="00402D1D" w:rsidRDefault="00402D1D" w:rsidP="00402D1D">
      <w:pPr>
        <w:pStyle w:val="Bibliography"/>
      </w:pPr>
      <w:r>
        <w:t>Leer, Jeff. 1997. Sarcee: aspect categories, motion themes, motion verbs, stem sets. Alaska Native Language Archive, ms. http://www.uaf.edu/anla/item.xml?id=CA965L1997 (1 January, 2013).</w:t>
      </w:r>
    </w:p>
    <w:p w:rsidR="00402D1D" w:rsidRDefault="00402D1D" w:rsidP="00402D1D">
      <w:pPr>
        <w:pStyle w:val="Bibliography"/>
      </w:pPr>
      <w:r>
        <w:t xml:space="preserve">Leonard, Beth R. 2007. </w:t>
      </w:r>
      <w:r>
        <w:rPr>
          <w:i/>
          <w:iCs/>
        </w:rPr>
        <w:t>Deg Xinag oral traditions. Reconnecting indigenous language and education through traditional narratives</w:t>
      </w:r>
      <w:r>
        <w:t>. Fairbanks, AK: University of Alaska Unpublished PhD thesis.</w:t>
      </w:r>
    </w:p>
    <w:p w:rsidR="00402D1D" w:rsidRDefault="00402D1D" w:rsidP="00402D1D">
      <w:pPr>
        <w:pStyle w:val="Bibliography"/>
      </w:pPr>
      <w:r>
        <w:t xml:space="preserve">Li, Fang-Kuei. 1930a. </w:t>
      </w:r>
      <w:r>
        <w:rPr>
          <w:i/>
          <w:iCs/>
        </w:rPr>
        <w:t>Mattole, an Athabaskan language</w:t>
      </w:r>
      <w:r>
        <w:t>. Chicago: University of Chicago Press.</w:t>
      </w:r>
    </w:p>
    <w:p w:rsidR="00402D1D" w:rsidRDefault="00402D1D" w:rsidP="00402D1D">
      <w:pPr>
        <w:pStyle w:val="Bibliography"/>
      </w:pPr>
      <w:r>
        <w:t xml:space="preserve">Li, Fang-Kuei. 1930b. A study of Sarcee verb-stems. </w:t>
      </w:r>
      <w:r>
        <w:rPr>
          <w:i/>
          <w:iCs/>
        </w:rPr>
        <w:t>International Journal of American Linguistics</w:t>
      </w:r>
      <w:r>
        <w:t xml:space="preserve"> 6(1). 3–27.</w:t>
      </w:r>
    </w:p>
    <w:p w:rsidR="00402D1D" w:rsidRDefault="00402D1D" w:rsidP="00402D1D">
      <w:pPr>
        <w:pStyle w:val="Bibliography"/>
      </w:pPr>
      <w:r>
        <w:t xml:space="preserve">Lovick, Olga. 2005. </w:t>
      </w:r>
      <w:r>
        <w:rPr>
          <w:i/>
          <w:iCs/>
        </w:rPr>
        <w:t>Agentivity and participant marking in Dena’ina Athabascan: a text-based study</w:t>
      </w:r>
      <w:r>
        <w:t>. Köln: Universität zu Köln Inauguraldissertation zur Erlangung des Doktorgrades.</w:t>
      </w:r>
    </w:p>
    <w:p w:rsidR="00402D1D" w:rsidRDefault="00402D1D" w:rsidP="00402D1D">
      <w:pPr>
        <w:pStyle w:val="Bibliography"/>
      </w:pPr>
      <w:r>
        <w:t xml:space="preserve">Marinakis, Aliki, Mary K. Richardson, Leslie Saxon &amp; Mary Siemens (eds.). 2007. </w:t>
      </w:r>
      <w:r>
        <w:rPr>
          <w:i/>
          <w:iCs/>
        </w:rPr>
        <w:t>Reading and writing in Tłı̨chǫ Yatiì</w:t>
      </w:r>
      <w:r>
        <w:t>. Behchoko, Northwest Territories: Tłı̨chǫ Community Services Agency.</w:t>
      </w:r>
    </w:p>
    <w:p w:rsidR="00402D1D" w:rsidRDefault="00402D1D" w:rsidP="00402D1D">
      <w:pPr>
        <w:pStyle w:val="Bibliography"/>
      </w:pPr>
      <w:r>
        <w:t>McRoy, Nancy. 1973. Beginning Tanacross dictionary (second typescript version). Alaska Native Language Archive, ms. http://www.uaf.edu/anla/item.xml?id=TC968M1973a (1 January, 2013).</w:t>
      </w:r>
    </w:p>
    <w:p w:rsidR="00402D1D" w:rsidRDefault="00402D1D" w:rsidP="00402D1D">
      <w:pPr>
        <w:pStyle w:val="Bibliography"/>
      </w:pPr>
      <w:r>
        <w:t>Milanowski, Paul G. 2007. Northway dictionary. Alaska Native Language Archive, ms. http://www.uaf.edu/anla/item.xml?id=UT961M2007b (1 January, 2013).</w:t>
      </w:r>
    </w:p>
    <w:p w:rsidR="00402D1D" w:rsidRDefault="00402D1D" w:rsidP="00402D1D">
      <w:pPr>
        <w:pStyle w:val="Bibliography"/>
      </w:pPr>
      <w:r>
        <w:t>Milanowski, Paul G. 2009. Nee’aaneegn’. Dictionary for learners. Tetlin dialect of Upper Tanana Athabascan (as derived and updated from the Tetlin Junior Dictionary of 1979). Alaska Native Language Archive, ms. http://www.uaf.edu/anla/item.xml?id=UT961MJ2009 (1 January, 2013).</w:t>
      </w:r>
    </w:p>
    <w:p w:rsidR="00402D1D" w:rsidRDefault="00402D1D" w:rsidP="00402D1D">
      <w:pPr>
        <w:pStyle w:val="Bibliography"/>
      </w:pPr>
      <w:r>
        <w:t xml:space="preserve">Minoura, Nobukatsu. 1994. A comparative phonology of the Upper Tanana Athabaskan dialects. In Osahito Miyaoka (ed.), </w:t>
      </w:r>
      <w:r>
        <w:rPr>
          <w:i/>
          <w:iCs/>
        </w:rPr>
        <w:t>Languages of the North Pacific Rim</w:t>
      </w:r>
      <w:r>
        <w:t xml:space="preserve"> (Hokkaido University Publications in Linguistics 7), 159–196. Saporo: Hokkaido University.</w:t>
      </w:r>
    </w:p>
    <w:p w:rsidR="00402D1D" w:rsidRDefault="00402D1D" w:rsidP="00402D1D">
      <w:pPr>
        <w:pStyle w:val="Bibliography"/>
      </w:pPr>
      <w:r>
        <w:t xml:space="preserve">Minoura, Nobukatsu. 1997. A note on possessive construction in Upper Tanana Athabaskan. In Tooru Hayasi &amp; Peri Bhaskararao (eds.), </w:t>
      </w:r>
      <w:r>
        <w:rPr>
          <w:i/>
          <w:iCs/>
        </w:rPr>
        <w:t>Studies in possessive expressions</w:t>
      </w:r>
      <w:r>
        <w:t>, 177–196. Tokyo: Institute for the Study of Languages and Cultures of Asia and Africa.</w:t>
      </w:r>
    </w:p>
    <w:p w:rsidR="00402D1D" w:rsidRDefault="00402D1D" w:rsidP="00402D1D">
      <w:pPr>
        <w:pStyle w:val="Bibliography"/>
      </w:pPr>
      <w:r>
        <w:t xml:space="preserve">Morice, Adrien-Gabriel. 1932. </w:t>
      </w:r>
      <w:r>
        <w:rPr>
          <w:i/>
          <w:iCs/>
        </w:rPr>
        <w:t>The Carrier language (Déné family): a grammar and dictionary combined</w:t>
      </w:r>
      <w:r>
        <w:t>. 2 vols. St. Gabriel-Mödling, Austria: Anthropos.</w:t>
      </w:r>
    </w:p>
    <w:p w:rsidR="00402D1D" w:rsidRDefault="00402D1D" w:rsidP="00402D1D">
      <w:pPr>
        <w:pStyle w:val="Bibliography"/>
      </w:pPr>
      <w:r>
        <w:t xml:space="preserve">Nanagusja. 1996a. </w:t>
      </w:r>
      <w:r>
        <w:rPr>
          <w:i/>
          <w:iCs/>
        </w:rPr>
        <w:t>Nanagusja: a Tsuut’ina (Sarcee) language development program. Teacher’s guide</w:t>
      </w:r>
      <w:r>
        <w:t>. Alberta, Canada: Calgary Roman Catholic Separate School District.</w:t>
      </w:r>
    </w:p>
    <w:p w:rsidR="00402D1D" w:rsidRDefault="00402D1D" w:rsidP="00402D1D">
      <w:pPr>
        <w:pStyle w:val="Bibliography"/>
      </w:pPr>
      <w:r>
        <w:t xml:space="preserve">Nanagusja. 1996b. </w:t>
      </w:r>
      <w:r>
        <w:rPr>
          <w:i/>
          <w:iCs/>
        </w:rPr>
        <w:t>Nanagusja: a Tsuut’ina (Sarcee) language development program. Unit plan book: units one to ten</w:t>
      </w:r>
      <w:r>
        <w:t>. Alberta, Canada: Calgary Roman Catholic Separate School District.</w:t>
      </w:r>
    </w:p>
    <w:p w:rsidR="00402D1D" w:rsidRDefault="00402D1D" w:rsidP="00402D1D">
      <w:pPr>
        <w:pStyle w:val="Bibliography"/>
      </w:pPr>
      <w:r>
        <w:t xml:space="preserve">Osgood, Cornelius. 1937. </w:t>
      </w:r>
      <w:r>
        <w:rPr>
          <w:i/>
          <w:iCs/>
        </w:rPr>
        <w:t>The ethnography of the Tanaina</w:t>
      </w:r>
      <w:r>
        <w:t xml:space="preserve"> (Yale University Publications in Anthropology 16). New Haven: Yale University.</w:t>
      </w:r>
    </w:p>
    <w:p w:rsidR="00402D1D" w:rsidRDefault="00402D1D" w:rsidP="00402D1D">
      <w:pPr>
        <w:pStyle w:val="Bibliography"/>
      </w:pPr>
      <w:r>
        <w:t>Poser, William J. (Bill). 2000. Notes on Carrier writing systems: Carrier transcription correspondence chart. Endangered Languages Project, ms. http://www.endangeredlanguages.com/lang/1680/guide/8823 (1 January, 2013).</w:t>
      </w:r>
    </w:p>
    <w:p w:rsidR="00402D1D" w:rsidRDefault="00402D1D" w:rsidP="00402D1D">
      <w:pPr>
        <w:pStyle w:val="Bibliography"/>
      </w:pPr>
      <w:r>
        <w:t xml:space="preserve">Poser, William J. (Bill). 2011a. </w:t>
      </w:r>
      <w:r>
        <w:rPr>
          <w:i/>
          <w:iCs/>
        </w:rPr>
        <w:t>English-Carrier pocket dictionary: Stuart Lake dialect</w:t>
      </w:r>
      <w:r>
        <w:t>. Fort Saint James, BC: Nak’azdli Indian Band.</w:t>
      </w:r>
    </w:p>
    <w:p w:rsidR="00402D1D" w:rsidRDefault="00402D1D" w:rsidP="00402D1D">
      <w:pPr>
        <w:pStyle w:val="Bibliography"/>
      </w:pPr>
      <w:r>
        <w:t xml:space="preserve">Poser, William J. (Bill). 2011b. </w:t>
      </w:r>
      <w:r>
        <w:rPr>
          <w:i/>
          <w:iCs/>
        </w:rPr>
        <w:t>The Carrier language: a brief introduction</w:t>
      </w:r>
      <w:r>
        <w:t>. rev. ed. Prince George, B.C: College of New Caledonia Press.</w:t>
      </w:r>
    </w:p>
    <w:p w:rsidR="00402D1D" w:rsidRDefault="00402D1D" w:rsidP="00402D1D">
      <w:pPr>
        <w:pStyle w:val="Bibliography"/>
      </w:pPr>
      <w:r>
        <w:lastRenderedPageBreak/>
        <w:t>Poser, William J. (Bill). 2013. Nak’albun/Dzinghubun Whut’enne Bughuni (Stuart/Trembleur Lake Carrier lexicon). Yinka Déné Language Institute, Vanderhoof, BC, ms.</w:t>
      </w:r>
    </w:p>
    <w:p w:rsidR="00402D1D" w:rsidRDefault="00402D1D" w:rsidP="00402D1D">
      <w:pPr>
        <w:pStyle w:val="Bibliography"/>
      </w:pPr>
      <w:r>
        <w:t xml:space="preserve">Rice, Keren. 1976. </w:t>
      </w:r>
      <w:r>
        <w:rPr>
          <w:i/>
          <w:iCs/>
        </w:rPr>
        <w:t>Hare phonology</w:t>
      </w:r>
      <w:r>
        <w:t>. Toronto: University of Toronto Unpublished PhD thesis.</w:t>
      </w:r>
    </w:p>
    <w:p w:rsidR="00402D1D" w:rsidRDefault="00402D1D" w:rsidP="00402D1D">
      <w:pPr>
        <w:pStyle w:val="Bibliography"/>
      </w:pPr>
      <w:r>
        <w:t xml:space="preserve">Rice, Keren. 1978. </w:t>
      </w:r>
      <w:r>
        <w:rPr>
          <w:i/>
          <w:iCs/>
        </w:rPr>
        <w:t>Hare dictionary</w:t>
      </w:r>
      <w:r>
        <w:t>. Ottawa: Northern Social Research Division, Department of Indian and Northern Affairs.</w:t>
      </w:r>
    </w:p>
    <w:p w:rsidR="00402D1D" w:rsidRDefault="00402D1D" w:rsidP="00402D1D">
      <w:pPr>
        <w:pStyle w:val="Bibliography"/>
      </w:pPr>
      <w:r>
        <w:t xml:space="preserve">Rice, Keren. 1989. </w:t>
      </w:r>
      <w:r>
        <w:rPr>
          <w:i/>
          <w:iCs/>
        </w:rPr>
        <w:t>A grammar of Slave</w:t>
      </w:r>
      <w:r>
        <w:t xml:space="preserve"> (Mouton Grammar Library 5). Berlin: Mouton de Gruyter.</w:t>
      </w:r>
    </w:p>
    <w:p w:rsidR="00402D1D" w:rsidRDefault="00402D1D" w:rsidP="00402D1D">
      <w:pPr>
        <w:pStyle w:val="Bibliography"/>
      </w:pPr>
      <w:r>
        <w:t xml:space="preserve">Rice, Keren. 2003. On the syllabification of right-edge consonants - evidence from Ahtna (Athapaskan). In Stefan Ploch (ed.), </w:t>
      </w:r>
      <w:r>
        <w:rPr>
          <w:i/>
          <w:iCs/>
        </w:rPr>
        <w:t>Living on the edge: 28 papers in honour of Jonathan Kaye</w:t>
      </w:r>
      <w:r>
        <w:t xml:space="preserve"> (Studies in Generative Grammar 62), 427–448. Berlin: de Gruyter.</w:t>
      </w:r>
    </w:p>
    <w:p w:rsidR="00402D1D" w:rsidRDefault="00402D1D" w:rsidP="00402D1D">
      <w:pPr>
        <w:pStyle w:val="Bibliography"/>
      </w:pPr>
      <w:r>
        <w:t xml:space="preserve">Rice, Keren &amp; Leslie Saxon. 2002. Issues of standardization and community in aboriginal language lexicography. In William Frawley, Kenneth C. Hill &amp; Pamela Munro (eds.), </w:t>
      </w:r>
      <w:r>
        <w:rPr>
          <w:i/>
          <w:iCs/>
        </w:rPr>
        <w:t>Making dictionaries: preserving indigenous languages of the Americas</w:t>
      </w:r>
      <w:r>
        <w:t>, 125–154. Berkeley: University of California Press.</w:t>
      </w:r>
    </w:p>
    <w:p w:rsidR="00402D1D" w:rsidRDefault="00402D1D" w:rsidP="00402D1D">
      <w:pPr>
        <w:pStyle w:val="Bibliography"/>
      </w:pPr>
      <w:r>
        <w:t>Sapir, Edward. 1923. Sarcee myths and tales. Alaska Native Language Archive, ms. http://www.uaf.edu/anla/item.xml?id=CN-TsuuTina (1 January, 2013).</w:t>
      </w:r>
    </w:p>
    <w:p w:rsidR="00402D1D" w:rsidRDefault="00402D1D" w:rsidP="00402D1D">
      <w:pPr>
        <w:pStyle w:val="Bibliography"/>
      </w:pPr>
      <w:r>
        <w:t xml:space="preserve">Sapir, Edward &amp; Victor Golla. 2001. Hupa texts, with notes and lexicon. In Victor Golla &amp; Sean O’Neill (eds.), </w:t>
      </w:r>
      <w:r>
        <w:rPr>
          <w:i/>
          <w:iCs/>
        </w:rPr>
        <w:t>Northwest California linguistics</w:t>
      </w:r>
      <w:r>
        <w:t xml:space="preserve"> (The Collected Works of Edward Sapir 14), 19–1011. Berlin: Mouton de Gruyter.</w:t>
      </w:r>
    </w:p>
    <w:p w:rsidR="00402D1D" w:rsidRDefault="00402D1D" w:rsidP="00402D1D">
      <w:pPr>
        <w:pStyle w:val="Bibliography"/>
      </w:pPr>
      <w:r>
        <w:t xml:space="preserve">Saxon, Leslie &amp; Mary Siemens (eds.). n.d. </w:t>
      </w:r>
      <w:r>
        <w:rPr>
          <w:i/>
          <w:iCs/>
        </w:rPr>
        <w:t>Tłı̨chǫ Yatiì multimedia dictionary</w:t>
      </w:r>
      <w:r>
        <w:t>. http://tlicho.ling.uvic.ca (May 1, 2013).</w:t>
      </w:r>
    </w:p>
    <w:p w:rsidR="00402D1D" w:rsidRDefault="00402D1D" w:rsidP="00402D1D">
      <w:pPr>
        <w:pStyle w:val="Bibliography"/>
      </w:pPr>
      <w:r>
        <w:t xml:space="preserve">Saxon, Leslie &amp; Mary Siemens (eds.). 1996. </w:t>
      </w:r>
      <w:r>
        <w:rPr>
          <w:i/>
          <w:iCs/>
        </w:rPr>
        <w:t>Tłı̨chǫ Yatiì Enı̨htł’è (A Dogrib dictionary)</w:t>
      </w:r>
      <w:r>
        <w:t>. Dettah, NWT: Dogrib Divisional Board of Education.</w:t>
      </w:r>
    </w:p>
    <w:p w:rsidR="00402D1D" w:rsidRDefault="00402D1D" w:rsidP="00402D1D">
      <w:pPr>
        <w:pStyle w:val="Bibliography"/>
      </w:pPr>
      <w:r>
        <w:t>Shinen, David C. 1958. A word list of the Nabesna dialect of the Alaska Athapaskans. Alaska Native Language Archive, ms. http://www.uaf.edu/anla/item.xml?id=TC959S1958 (1 January, 2013).</w:t>
      </w:r>
    </w:p>
    <w:p w:rsidR="00402D1D" w:rsidRDefault="00402D1D" w:rsidP="00402D1D">
      <w:pPr>
        <w:pStyle w:val="Bibliography"/>
      </w:pPr>
      <w:r>
        <w:t xml:space="preserve">Siemens, Mary, Cecilia Zoe-Martin, Lucy Lafferty, Rose Mantla, Ernestine Steinwand, Tammy Steinwand &amp; Christine Liske. 2007. </w:t>
      </w:r>
      <w:r>
        <w:rPr>
          <w:i/>
          <w:iCs/>
        </w:rPr>
        <w:t>Tłı̨chǫ Yatiì Enı̨htł’è Chekoa gha (Dogrib primary dictionary)</w:t>
      </w:r>
      <w:r>
        <w:t>. Northwest Territories: Tłı̨chǫ Community Services Agency.</w:t>
      </w:r>
    </w:p>
    <w:p w:rsidR="00402D1D" w:rsidRDefault="00402D1D" w:rsidP="00402D1D">
      <w:pPr>
        <w:pStyle w:val="Bibliography"/>
      </w:pPr>
      <w:r>
        <w:t xml:space="preserve">Smelcer, John E. 2010. </w:t>
      </w:r>
      <w:r>
        <w:rPr>
          <w:i/>
          <w:iCs/>
        </w:rPr>
        <w:t>Ahtna noun dictionary and pronunciation guide</w:t>
      </w:r>
      <w:r>
        <w:t>. 2nd edn. Glennallen, Alaska: The Ahtna Heritage Foundation.</w:t>
      </w:r>
    </w:p>
    <w:p w:rsidR="00402D1D" w:rsidRDefault="00402D1D" w:rsidP="00402D1D">
      <w:pPr>
        <w:pStyle w:val="Bibliography"/>
      </w:pPr>
      <w:r>
        <w:t xml:space="preserve">Taff, Alice, Sharon Hargus, Louise Dementi Winkelman, Marilyn Chase Jones, Beth Dementi Leonard &amp; Donna Miller MacAlpine. 2007. </w:t>
      </w:r>
      <w:r>
        <w:rPr>
          <w:i/>
          <w:iCs/>
        </w:rPr>
        <w:t>Deg Xinag learners’ dictionary</w:t>
      </w:r>
      <w:r>
        <w:t>. Anvik, Alaska: Anvik Historical Society. http://ankn.uaf.edu/ANL/course/view.php?id=7 (20 June, 2016).</w:t>
      </w:r>
    </w:p>
    <w:p w:rsidR="00402D1D" w:rsidRDefault="00402D1D" w:rsidP="00402D1D">
      <w:pPr>
        <w:pStyle w:val="Bibliography"/>
      </w:pPr>
      <w:r>
        <w:t xml:space="preserve">Tenenbaum, Joan Marsha. 1976. </w:t>
      </w:r>
      <w:r>
        <w:rPr>
          <w:i/>
          <w:iCs/>
        </w:rPr>
        <w:t>Dena’ina sukdu’a (Tanaina stories)</w:t>
      </w:r>
      <w:r>
        <w:t>. 4 vols. Fairbanks, AK: Alaska Native Language Center.</w:t>
      </w:r>
    </w:p>
    <w:p w:rsidR="00402D1D" w:rsidRDefault="00402D1D" w:rsidP="00402D1D">
      <w:pPr>
        <w:pStyle w:val="Bibliography"/>
      </w:pPr>
      <w:r>
        <w:t xml:space="preserve">Tenenbaum, Joan Marsha. 1978. </w:t>
      </w:r>
      <w:r>
        <w:rPr>
          <w:i/>
          <w:iCs/>
        </w:rPr>
        <w:t>Morphology and semantics of the Tanaina verb</w:t>
      </w:r>
      <w:r>
        <w:t>. New York: Columbia University Unpublished PhD thesis.</w:t>
      </w:r>
    </w:p>
    <w:p w:rsidR="00402D1D" w:rsidRDefault="00402D1D" w:rsidP="00402D1D">
      <w:pPr>
        <w:pStyle w:val="Bibliography"/>
      </w:pPr>
      <w:r>
        <w:t xml:space="preserve">Thompson, Chad. 1986. </w:t>
      </w:r>
      <w:r>
        <w:rPr>
          <w:i/>
          <w:iCs/>
        </w:rPr>
        <w:t>Denakenaga’ for children</w:t>
      </w:r>
      <w:r>
        <w:t>. Fairbanks, AK: Alaska Native Language Center.</w:t>
      </w:r>
    </w:p>
    <w:p w:rsidR="00402D1D" w:rsidRDefault="00402D1D" w:rsidP="00402D1D">
      <w:pPr>
        <w:pStyle w:val="Bibliography"/>
      </w:pPr>
      <w:r>
        <w:t xml:space="preserve">Thompson, Chad L. 1977. </w:t>
      </w:r>
      <w:r>
        <w:rPr>
          <w:i/>
          <w:iCs/>
        </w:rPr>
        <w:t>Koyukon verb prefixes</w:t>
      </w:r>
      <w:r>
        <w:t>. Fairbanks, AK: University of Alaska Unpublished MA thesis.</w:t>
      </w:r>
    </w:p>
    <w:p w:rsidR="00402D1D" w:rsidRDefault="00402D1D" w:rsidP="00402D1D">
      <w:pPr>
        <w:pStyle w:val="Bibliography"/>
      </w:pPr>
      <w:r>
        <w:t xml:space="preserve">Tuttle, Siri. 2009. </w:t>
      </w:r>
      <w:r>
        <w:rPr>
          <w:i/>
          <w:iCs/>
        </w:rPr>
        <w:t>Minto Lower Tanana Athabascan pocket dictionary</w:t>
      </w:r>
      <w:r>
        <w:t>. Fairbanks: Alaska Native Language Center.</w:t>
      </w:r>
    </w:p>
    <w:p w:rsidR="00402D1D" w:rsidRDefault="00402D1D" w:rsidP="00402D1D">
      <w:pPr>
        <w:pStyle w:val="Bibliography"/>
      </w:pPr>
      <w:r>
        <w:t xml:space="preserve">Tuttle, Siri. 2010. Syllabic obstruents in Ahtna Athabaskan. In Jan Wohlgemuth &amp; Michael Cysouw (eds.), </w:t>
      </w:r>
      <w:r>
        <w:rPr>
          <w:i/>
          <w:iCs/>
        </w:rPr>
        <w:t>Rara &amp; Rarissima: Documenting the fringes of linguistic diversity</w:t>
      </w:r>
      <w:r>
        <w:t xml:space="preserve"> (Empirical Approaches to Language Typology 46), 341–357. Berlin: de Gruyter Mouton.</w:t>
      </w:r>
    </w:p>
    <w:p w:rsidR="00402D1D" w:rsidRDefault="00402D1D" w:rsidP="00402D1D">
      <w:pPr>
        <w:pStyle w:val="Bibliography"/>
      </w:pPr>
      <w:r>
        <w:t xml:space="preserve">Urschel, Janna. 2006. </w:t>
      </w:r>
      <w:r>
        <w:rPr>
          <w:i/>
          <w:iCs/>
        </w:rPr>
        <w:t>Lower Tanana Athabascan verb paradigms</w:t>
      </w:r>
      <w:r>
        <w:t>. Fairbanks: University of Alaska Unpublished MA thesis.</w:t>
      </w:r>
    </w:p>
    <w:p w:rsidR="00402D1D" w:rsidRDefault="00402D1D" w:rsidP="00402D1D">
      <w:pPr>
        <w:pStyle w:val="Bibliography"/>
      </w:pPr>
      <w:r>
        <w:t xml:space="preserve">Wassillie, Albert. 1979. </w:t>
      </w:r>
      <w:r>
        <w:rPr>
          <w:i/>
          <w:iCs/>
        </w:rPr>
        <w:t>Dena’ina Athabaskan junior dictionary</w:t>
      </w:r>
      <w:r>
        <w:t>. (Ed.) James Kari. Anchorage: University of Alaska.</w:t>
      </w:r>
    </w:p>
    <w:p w:rsidR="00AC2E65" w:rsidRDefault="00C3370A" w:rsidP="00610B2D">
      <w:pPr>
        <w:autoSpaceDE w:val="0"/>
        <w:autoSpaceDN w:val="0"/>
        <w:adjustRightInd w:val="0"/>
        <w:spacing w:after="0" w:line="240" w:lineRule="auto"/>
        <w:jc w:val="both"/>
        <w:rPr>
          <w:rFonts w:ascii="Arial Unicode MS" w:eastAsia="Arial Unicode MS" w:hAnsi="Arial Unicode MS" w:cs="Arial Unicode MS"/>
          <w:sz w:val="24"/>
          <w:szCs w:val="24"/>
        </w:rPr>
      </w:pPr>
      <w:r>
        <w:rPr>
          <w:rFonts w:ascii="Arial Unicode MS" w:eastAsia="Arial Unicode MS" w:hAnsi="Arial Unicode MS" w:cs="Arial Unicode MS"/>
          <w:sz w:val="24"/>
          <w:szCs w:val="24"/>
        </w:rPr>
        <w:fldChar w:fldCharType="end"/>
      </w:r>
    </w:p>
    <w:p w:rsidR="00A01483" w:rsidRDefault="00A01483" w:rsidP="00610B2D">
      <w:pPr>
        <w:autoSpaceDE w:val="0"/>
        <w:autoSpaceDN w:val="0"/>
        <w:adjustRightInd w:val="0"/>
        <w:spacing w:after="0" w:line="240" w:lineRule="auto"/>
        <w:jc w:val="both"/>
        <w:rPr>
          <w:rFonts w:ascii="Arial Unicode MS" w:eastAsia="Arial Unicode MS" w:hAnsi="Arial Unicode MS" w:cs="Arial Unicode MS"/>
          <w:sz w:val="24"/>
          <w:szCs w:val="24"/>
        </w:rPr>
      </w:pPr>
    </w:p>
    <w:p w:rsidR="00AC2E65" w:rsidRPr="00610B2D" w:rsidRDefault="00AC2E65" w:rsidP="00610B2D">
      <w:pPr>
        <w:autoSpaceDE w:val="0"/>
        <w:autoSpaceDN w:val="0"/>
        <w:adjustRightInd w:val="0"/>
        <w:spacing w:after="0" w:line="240" w:lineRule="auto"/>
        <w:jc w:val="both"/>
        <w:rPr>
          <w:rFonts w:ascii="Arial Unicode MS" w:eastAsia="Arial Unicode MS" w:hAnsi="Arial Unicode MS" w:cs="Arial Unicode MS"/>
          <w:sz w:val="24"/>
          <w:szCs w:val="24"/>
        </w:rPr>
      </w:pPr>
    </w:p>
    <w:p w:rsidR="00402D1D" w:rsidRPr="007F56C9" w:rsidRDefault="00402D1D" w:rsidP="00402D1D">
      <w:pPr>
        <w:autoSpaceDE w:val="0"/>
        <w:autoSpaceDN w:val="0"/>
        <w:adjustRightInd w:val="0"/>
        <w:spacing w:after="0" w:line="240" w:lineRule="auto"/>
        <w:jc w:val="both"/>
        <w:rPr>
          <w:rFonts w:ascii="Arial Unicode MS" w:eastAsia="Arial Unicode MS" w:hAnsi="Arial Unicode MS" w:cs="Arial Unicode MS"/>
          <w:b/>
          <w:sz w:val="24"/>
          <w:szCs w:val="24"/>
        </w:rPr>
      </w:pPr>
      <w:r w:rsidRPr="007F56C9">
        <w:rPr>
          <w:rFonts w:ascii="Arial Unicode MS" w:eastAsia="Arial Unicode MS" w:hAnsi="Arial Unicode MS" w:cs="Arial Unicode MS"/>
          <w:b/>
          <w:sz w:val="24"/>
          <w:szCs w:val="24"/>
        </w:rPr>
        <w:t>Author</w:t>
      </w:r>
      <w:r>
        <w:rPr>
          <w:rFonts w:ascii="Arial Unicode MS" w:eastAsia="Arial Unicode MS" w:hAnsi="Arial Unicode MS" w:cs="Arial Unicode MS"/>
          <w:b/>
          <w:sz w:val="24"/>
          <w:szCs w:val="24"/>
        </w:rPr>
        <w:t>s</w:t>
      </w:r>
      <w:r w:rsidRPr="007F56C9">
        <w:rPr>
          <w:rFonts w:ascii="Arial Unicode MS" w:eastAsia="Arial Unicode MS" w:hAnsi="Arial Unicode MS" w:cs="Arial Unicode MS"/>
          <w:b/>
          <w:sz w:val="24"/>
          <w:szCs w:val="24"/>
        </w:rPr>
        <w:t xml:space="preserve">: </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Hupa</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xml:space="preserve">, April 2011 / revised November 2011 (some transliterational details improved) / revised November 2012 (general revision with the data from </w:t>
      </w:r>
      <w:r w:rsidR="00402D1D">
        <w:rPr>
          <w:rFonts w:ascii="Arial Unicode MS" w:eastAsia="Arial Unicode MS" w:hAnsi="Arial Unicode MS" w:cs="Arial Unicode MS"/>
          <w:sz w:val="24"/>
          <w:szCs w:val="24"/>
        </w:rPr>
        <w:fldChar w:fldCharType="begin"/>
      </w:r>
      <w:r w:rsidR="00402D1D">
        <w:rPr>
          <w:rFonts w:ascii="Arial Unicode MS" w:eastAsia="Arial Unicode MS" w:hAnsi="Arial Unicode MS" w:cs="Arial Unicode MS"/>
          <w:sz w:val="24"/>
          <w:szCs w:val="24"/>
        </w:rPr>
        <w:instrText xml:space="preserve"> ADDIN ZOTERO_ITEM CSL_CITATION {"citationID":"VgKWCBsM","properties":{"formattedCitation":"Sapir &amp; Golla 2001","plainCitation":"Sapir &amp; Golla 2001","noteIndex":0},"citationItems":[{"id":544,"uris":["http://zotero.org/groups/2255823/items/ITCJFXMN"],"uri":["http://zotero.org/groups/2255823/items/ITCJFXMN"],"itemData":{"id":544,"type":"chapter","title":"Hupa texts, with notes and lexicon","container-title":"Northwest California linguistics","collection-title":"The collected works of Edward Sapir","collection-number":"14","publisher":"Mouton de Gruyter","publisher-place":"Berlin","page":"19-1011","source":"Library of Congress ISBN","event-place":"Berlin","ISBN":"978-3-11-016432-9","call-number":"PM501.C2 S26 2001","language":"eng alg hup nai","author":[{"family":"Sapir","given":"Edward"},{"family":"Golla","given":"Victor"}],"editor":[{"family":"Golla","given":"Victor"},{"family":"O'Neill","given":"Sean"}],"issued":{"date-parts":[["2001"]]}}}],"schema":"https://github.com/citation-style-language/schema/raw/master/csl-citation.json"} </w:instrText>
      </w:r>
      <w:r w:rsidR="00402D1D">
        <w:rPr>
          <w:rFonts w:ascii="Arial Unicode MS" w:eastAsia="Arial Unicode MS" w:hAnsi="Arial Unicode MS" w:cs="Arial Unicode MS"/>
          <w:sz w:val="24"/>
          <w:szCs w:val="24"/>
        </w:rPr>
        <w:fldChar w:fldCharType="separate"/>
      </w:r>
      <w:r w:rsidR="00402D1D" w:rsidRPr="00402D1D">
        <w:rPr>
          <w:rFonts w:ascii="Arial Unicode MS" w:eastAsia="Arial Unicode MS" w:hAnsi="Arial Unicode MS" w:cs="Arial Unicode MS"/>
          <w:sz w:val="24"/>
        </w:rPr>
        <w:t>Sapir &amp; Golla 2001</w:t>
      </w:r>
      <w:r w:rsidR="00402D1D">
        <w:rPr>
          <w:rFonts w:ascii="Arial Unicode MS" w:eastAsia="Arial Unicode MS" w:hAnsi="Arial Unicode MS" w:cs="Arial Unicode MS"/>
          <w:sz w:val="24"/>
          <w:szCs w:val="24"/>
        </w:rPr>
        <w:fldChar w:fldCharType="end"/>
      </w:r>
      <w:r w:rsidRPr="00402D1D">
        <w:rPr>
          <w:rFonts w:ascii="Arial Unicode MS" w:eastAsia="Arial Unicode MS" w:hAnsi="Arial Unicode MS" w:cs="Arial Unicode MS"/>
          <w:sz w:val="24"/>
          <w:szCs w:val="24"/>
        </w:rPr>
        <w:t xml:space="preserve"> and</w:t>
      </w:r>
      <w:r w:rsid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fldChar w:fldCharType="begin"/>
      </w:r>
      <w:r w:rsidR="00402D1D">
        <w:rPr>
          <w:rFonts w:ascii="Arial Unicode MS" w:eastAsia="Arial Unicode MS" w:hAnsi="Arial Unicode MS" w:cs="Arial Unicode MS"/>
          <w:sz w:val="24"/>
          <w:szCs w:val="24"/>
        </w:rPr>
        <w:instrText xml:space="preserve"> ADDIN ZOTERO_ITEM CSL_CITATION {"citationID":"MGBxYSQR","properties":{"formattedCitation":"Golla 1996a","plainCitation":"Golla 1996a","noteIndex":0},"citationItems":[{"id":542,"uris":["http://zotero.org/groups/2255823/items/JTE4P3JX"],"uri":["http://zotero.org/groups/2255823/items/JTE4P3JX"],"itemData":{"id":542,"type":"book","title":"Hupa language dictionary","publisher":"Hoopa Valley Tribal Council","publisher-place":"Hoopa, CA","edition":"2","event-place":"Hoopa, CA","author":[{"family":"Golla","given":"Victor"}],"issued":{"date-parts":[["1996"]]}}}],"schema":"https://github.com/citation-style-language/schema/raw/master/csl-citation.json"} </w:instrText>
      </w:r>
      <w:r w:rsidR="00402D1D">
        <w:rPr>
          <w:rFonts w:ascii="Arial Unicode MS" w:eastAsia="Arial Unicode MS" w:hAnsi="Arial Unicode MS" w:cs="Arial Unicode MS"/>
          <w:sz w:val="24"/>
          <w:szCs w:val="24"/>
        </w:rPr>
        <w:fldChar w:fldCharType="separate"/>
      </w:r>
      <w:r w:rsidR="00402D1D" w:rsidRPr="00402D1D">
        <w:rPr>
          <w:rFonts w:ascii="Arial Unicode MS" w:eastAsia="Arial Unicode MS" w:hAnsi="Arial Unicode MS" w:cs="Arial Unicode MS"/>
          <w:sz w:val="24"/>
        </w:rPr>
        <w:t>Golla 1996a</w:t>
      </w:r>
      <w:r w:rsidR="00402D1D">
        <w:rPr>
          <w:rFonts w:ascii="Arial Unicode MS" w:eastAsia="Arial Unicode MS" w:hAnsi="Arial Unicode MS" w:cs="Arial Unicode MS"/>
          <w:sz w:val="24"/>
          <w:szCs w:val="24"/>
        </w:rPr>
        <w:fldChar w:fldCharType="end"/>
      </w:r>
      <w:r w:rsidRPr="00402D1D">
        <w:rPr>
          <w:rFonts w:ascii="Arial Unicode MS" w:eastAsia="Arial Unicode MS" w:hAnsi="Arial Unicode MS" w:cs="Arial Unicode MS"/>
          <w:sz w:val="24"/>
          <w:szCs w:val="24"/>
        </w:rPr>
        <w:t xml:space="preserve"> added) / revised October 2015 (minor transliterational corrections) / revised December 2015 (minor corrections).</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Mattole</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October 2012 / revised October 2015 (minor transliterational corrections) / revised December 2015 (minor corrections).</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Kato</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November 2012 / revised October 2015 (minor transliterational corrections) / revised December 2015 (minor corrections).</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Taldash Galice</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December 2012 / revised October 2015 (minor transliterational corrections) / revised December 2015 (minor corrections).</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Tanaina (Upper Inlet, Outer Inlet, Inland, Iliamna)</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March 2013 / revised April 2013 (minor corrections) / revised September 2013 (minor corrections) / revised October 2015 (some etymological corrections) / revised November 2015 (minor corrections) / revised December 2015 (minor corrections) / revised January 2016 (minor corrections) / revised July 2016 (minor corrections).</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Ahtena (Central, Mentasta)</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April 2013 / revised September 2013 (minor corrections) / revised October 2015 (some etymological corrections) / revised November 2015 (minor corrections) / revised December 2015 (minor corrections).</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Dogrib</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May 2013 / revised September 2013 (some etymological corrections) / revised October 2015 (minor corrections).</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North Slavey (Hare)</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January 2018.</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Tanacross</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September 2013 / revised January 2015 (minor corrections) / revised October 2015 (minor corrections) / revised December 2015 (minor corrections).</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Upper Tanana (Tetlin)</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January 2015 / revised October 2015 (minor corrections) / revised December 2015 (minor corrections).</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Lower Tanana (Minto)</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October 2015 / revised November 2015 (minor corrections) / revised December 2015 (minor corrections).</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Central Carrier</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November 2015 / revised December 2015 (minor corrections).</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lastRenderedPageBreak/>
        <w:t>Koyukon (Central)</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December 2015 / revised January 2016 (minor corrections) / revised July 2016 (minor corrections).</w:t>
      </w:r>
    </w:p>
    <w:p w:rsidR="00610B2D" w:rsidRPr="00402D1D"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Degexit</w:t>
      </w:r>
      <w:r w:rsidR="00CD77F0" w:rsidRPr="00402D1D">
        <w:rPr>
          <w:rFonts w:ascii="Arial Unicode MS" w:eastAsia="Arial Unicode MS" w:hAnsi="Arial Unicode MS" w:cs="Arial Unicode MS"/>
          <w:bCs/>
          <w:sz w:val="24"/>
          <w:szCs w:val="24"/>
        </w:rPr>
        <w:t>’</w:t>
      </w:r>
      <w:r w:rsidRPr="00402D1D">
        <w:rPr>
          <w:rFonts w:ascii="Arial Unicode MS" w:eastAsia="Arial Unicode MS" w:hAnsi="Arial Unicode MS" w:cs="Arial Unicode MS"/>
          <w:bCs/>
          <w:sz w:val="24"/>
          <w:szCs w:val="24"/>
        </w:rPr>
        <w:t>an</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July 2016.</w:t>
      </w:r>
    </w:p>
    <w:p w:rsidR="0027545F" w:rsidRDefault="00610B2D"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r w:rsidRPr="00402D1D">
        <w:rPr>
          <w:rFonts w:ascii="Arial Unicode MS" w:eastAsia="Arial Unicode MS" w:hAnsi="Arial Unicode MS" w:cs="Arial Unicode MS"/>
          <w:bCs/>
          <w:sz w:val="24"/>
          <w:szCs w:val="24"/>
        </w:rPr>
        <w:t>Sarsi</w:t>
      </w:r>
      <w:r w:rsidRPr="00402D1D">
        <w:rPr>
          <w:rFonts w:ascii="Arial Unicode MS" w:eastAsia="Arial Unicode MS" w:hAnsi="Arial Unicode MS" w:cs="Arial Unicode MS"/>
          <w:sz w:val="24"/>
          <w:szCs w:val="24"/>
        </w:rPr>
        <w:t xml:space="preserve">: </w:t>
      </w:r>
      <w:r w:rsidR="00402D1D">
        <w:rPr>
          <w:rFonts w:ascii="Arial Unicode MS" w:eastAsia="Arial Unicode MS" w:hAnsi="Arial Unicode MS" w:cs="Arial Unicode MS"/>
          <w:sz w:val="24"/>
          <w:szCs w:val="24"/>
        </w:rPr>
        <w:t>Alexei S. Kassian</w:t>
      </w:r>
      <w:r w:rsidRPr="00402D1D">
        <w:rPr>
          <w:rFonts w:ascii="Arial Unicode MS" w:eastAsia="Arial Unicode MS" w:hAnsi="Arial Unicode MS" w:cs="Arial Unicode MS"/>
          <w:sz w:val="24"/>
          <w:szCs w:val="24"/>
        </w:rPr>
        <w:t>, January 2016.</w:t>
      </w:r>
    </w:p>
    <w:p w:rsidR="004A32CF" w:rsidRDefault="004A32CF" w:rsidP="00402D1D">
      <w:pPr>
        <w:autoSpaceDE w:val="0"/>
        <w:autoSpaceDN w:val="0"/>
        <w:adjustRightInd w:val="0"/>
        <w:spacing w:after="0" w:line="240" w:lineRule="auto"/>
        <w:ind w:left="709" w:hanging="709"/>
        <w:jc w:val="both"/>
        <w:rPr>
          <w:rFonts w:ascii="Arial Unicode MS" w:eastAsia="Arial Unicode MS" w:hAnsi="Arial Unicode MS" w:cs="Arial Unicode MS"/>
          <w:sz w:val="24"/>
          <w:szCs w:val="24"/>
        </w:rPr>
      </w:pPr>
    </w:p>
    <w:p w:rsidR="004A32CF" w:rsidRPr="00402D1D" w:rsidRDefault="004A32CF" w:rsidP="00A97676">
      <w:pPr>
        <w:rPr>
          <w:rFonts w:ascii="Arial Unicode MS" w:eastAsia="Arial Unicode MS" w:hAnsi="Arial Unicode MS" w:cs="Arial Unicode MS"/>
          <w:sz w:val="24"/>
          <w:szCs w:val="24"/>
        </w:rPr>
      </w:pPr>
      <w:r w:rsidRPr="0027545F">
        <w:rPr>
          <w:rFonts w:ascii="Arial Unicode MS" w:eastAsia="Arial Unicode MS" w:hAnsi="Arial Unicode MS" w:cs="Arial Unicode MS"/>
          <w:sz w:val="24"/>
          <w:szCs w:val="24"/>
        </w:rPr>
        <w:t xml:space="preserve">The </w:t>
      </w:r>
      <w:r w:rsidRPr="00402D1D">
        <w:rPr>
          <w:rFonts w:ascii="Arial Unicode MS" w:eastAsia="Arial Unicode MS" w:hAnsi="Arial Unicode MS" w:cs="Arial Unicode MS"/>
          <w:bCs/>
          <w:sz w:val="24"/>
          <w:szCs w:val="24"/>
        </w:rPr>
        <w:t>Hupa</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Mattole</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Kato</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Taldash Galice</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Tanaina (Upper Inlet, Outer Inlet, Inland, Iliamna)</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Ahtena (Central, Mentasta)</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Dogrib</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North Slavey (Hare)</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Tanacross</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Upper Tanana (Tetlin)</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Lower Tanana (Minto)</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Central Carrier</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Koyukon (Central)</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Degexit’an</w:t>
      </w:r>
      <w:r>
        <w:rPr>
          <w:rFonts w:ascii="Arial Unicode MS" w:eastAsia="Arial Unicode MS" w:hAnsi="Arial Unicode MS" w:cs="Arial Unicode MS"/>
          <w:sz w:val="24"/>
          <w:szCs w:val="24"/>
        </w:rPr>
        <w:t xml:space="preserve">, </w:t>
      </w:r>
      <w:r w:rsidRPr="00402D1D">
        <w:rPr>
          <w:rFonts w:ascii="Arial Unicode MS" w:eastAsia="Arial Unicode MS" w:hAnsi="Arial Unicode MS" w:cs="Arial Unicode MS"/>
          <w:bCs/>
          <w:sz w:val="24"/>
          <w:szCs w:val="24"/>
        </w:rPr>
        <w:t>Sarsi</w:t>
      </w:r>
      <w:r>
        <w:rPr>
          <w:rFonts w:ascii="Arial Unicode MS" w:eastAsia="Arial Unicode MS" w:hAnsi="Arial Unicode MS" w:cs="Arial Unicode MS"/>
          <w:bCs/>
          <w:sz w:val="24"/>
          <w:szCs w:val="24"/>
        </w:rPr>
        <w:t xml:space="preserve"> </w:t>
      </w:r>
      <w:r>
        <w:rPr>
          <w:rFonts w:ascii="Arial Unicode MS" w:eastAsia="Arial Unicode MS" w:hAnsi="Arial Unicode MS" w:cs="Arial Unicode MS"/>
          <w:sz w:val="24"/>
          <w:szCs w:val="24"/>
        </w:rPr>
        <w:t xml:space="preserve">wordlists were previously published in: </w:t>
      </w:r>
      <w:r w:rsidRPr="0027545F">
        <w:rPr>
          <w:rFonts w:ascii="Arial Unicode MS" w:eastAsia="Arial Unicode MS" w:hAnsi="Arial Unicode MS" w:cs="Arial Unicode MS"/>
          <w:sz w:val="24"/>
          <w:szCs w:val="24"/>
        </w:rPr>
        <w:t>Starostin, George S. (ed.). 2011-2019. Global lexicostatistical database. http://starling.rinet.ru/new100/main.htm</w:t>
      </w:r>
    </w:p>
    <w:sectPr w:rsidR="004A32CF" w:rsidRPr="00402D1D" w:rsidSect="0020575B">
      <w:pgSz w:w="12240" w:h="15840"/>
      <w:pgMar w:top="1134" w:right="850" w:bottom="1134" w:left="1701"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0002AFF" w:usb1="C000247B" w:usb2="00000009" w:usb3="00000000" w:csb0="000001FF" w:csb1="00000000"/>
  </w:font>
  <w:font w:name="Times New Roman">
    <w:panose1 w:val="02020603050405020304"/>
    <w:charset w:val="CC"/>
    <w:family w:val="roman"/>
    <w:pitch w:val="variable"/>
    <w:sig w:usb0="E0000AFF" w:usb1="40007843" w:usb2="00000001" w:usb3="00000000" w:csb0="000001B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06F" w:usb1="1200FBEF" w:usb2="0064C000" w:usb3="00000000" w:csb0="00000001" w:csb1="00000000"/>
  </w:font>
  <w:font w:name="Cambria Math">
    <w:panose1 w:val="02040503050406030204"/>
    <w:charset w:val="CC"/>
    <w:family w:val="roman"/>
    <w:pitch w:val="variable"/>
    <w:sig w:usb0="E00002FF" w:usb1="420024FF" w:usb2="00000000" w:usb3="00000000" w:csb0="0000019F" w:csb1="00000000"/>
  </w:font>
  <w:font w:name="Arial">
    <w:panose1 w:val="020B0604020202020204"/>
    <w:charset w:val="CC"/>
    <w:family w:val="swiss"/>
    <w:pitch w:val="variable"/>
    <w:sig w:usb0="E0002EFF" w:usb1="C0007843" w:usb2="00000009" w:usb3="00000000" w:csb0="000001FF" w:csb1="00000000"/>
  </w:font>
  <w:font w:name="Starling Serif">
    <w:panose1 w:val="02040502050505030304"/>
    <w:charset w:val="CC"/>
    <w:family w:val="roman"/>
    <w:pitch w:val="variable"/>
    <w:sig w:usb0="E00003FF" w:usb1="5000247B" w:usb2="0000002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3E51"/>
    <w:rsid w:val="00001A8C"/>
    <w:rsid w:val="0001532B"/>
    <w:rsid w:val="00022B4D"/>
    <w:rsid w:val="000449C8"/>
    <w:rsid w:val="00070219"/>
    <w:rsid w:val="00092ADE"/>
    <w:rsid w:val="000D54CA"/>
    <w:rsid w:val="000F53B2"/>
    <w:rsid w:val="00104EAD"/>
    <w:rsid w:val="0010503B"/>
    <w:rsid w:val="0011716B"/>
    <w:rsid w:val="00121F6D"/>
    <w:rsid w:val="00130CDB"/>
    <w:rsid w:val="001503F2"/>
    <w:rsid w:val="001516E3"/>
    <w:rsid w:val="00152E69"/>
    <w:rsid w:val="0017121D"/>
    <w:rsid w:val="0017499B"/>
    <w:rsid w:val="00174CED"/>
    <w:rsid w:val="0019541C"/>
    <w:rsid w:val="001C4C4A"/>
    <w:rsid w:val="001C61CF"/>
    <w:rsid w:val="001C6E8E"/>
    <w:rsid w:val="001D7CF9"/>
    <w:rsid w:val="002036EC"/>
    <w:rsid w:val="0020575B"/>
    <w:rsid w:val="00225335"/>
    <w:rsid w:val="00250BE9"/>
    <w:rsid w:val="00252E8D"/>
    <w:rsid w:val="00272118"/>
    <w:rsid w:val="0027545F"/>
    <w:rsid w:val="0029119D"/>
    <w:rsid w:val="002A034F"/>
    <w:rsid w:val="002A7C40"/>
    <w:rsid w:val="002B7F3D"/>
    <w:rsid w:val="002D127A"/>
    <w:rsid w:val="002D49AD"/>
    <w:rsid w:val="002D64FE"/>
    <w:rsid w:val="003106DB"/>
    <w:rsid w:val="00331CC1"/>
    <w:rsid w:val="0034488E"/>
    <w:rsid w:val="0037172E"/>
    <w:rsid w:val="00385D21"/>
    <w:rsid w:val="003A25E9"/>
    <w:rsid w:val="003C7D02"/>
    <w:rsid w:val="00402D1D"/>
    <w:rsid w:val="0040533C"/>
    <w:rsid w:val="004134FB"/>
    <w:rsid w:val="004367B9"/>
    <w:rsid w:val="00441A01"/>
    <w:rsid w:val="0045009F"/>
    <w:rsid w:val="00452712"/>
    <w:rsid w:val="0047133A"/>
    <w:rsid w:val="004A3121"/>
    <w:rsid w:val="004A32CF"/>
    <w:rsid w:val="004A6528"/>
    <w:rsid w:val="004C5F2D"/>
    <w:rsid w:val="004C7661"/>
    <w:rsid w:val="004D3378"/>
    <w:rsid w:val="004F12DD"/>
    <w:rsid w:val="004F7D22"/>
    <w:rsid w:val="00500B2E"/>
    <w:rsid w:val="00502B60"/>
    <w:rsid w:val="005123C7"/>
    <w:rsid w:val="005239BF"/>
    <w:rsid w:val="00524720"/>
    <w:rsid w:val="00532C39"/>
    <w:rsid w:val="0056615D"/>
    <w:rsid w:val="005A77E7"/>
    <w:rsid w:val="005E5174"/>
    <w:rsid w:val="005E6B69"/>
    <w:rsid w:val="00605654"/>
    <w:rsid w:val="00605905"/>
    <w:rsid w:val="00606EC6"/>
    <w:rsid w:val="00610B2D"/>
    <w:rsid w:val="00623EED"/>
    <w:rsid w:val="00647180"/>
    <w:rsid w:val="00652AAC"/>
    <w:rsid w:val="00672F5A"/>
    <w:rsid w:val="006753BD"/>
    <w:rsid w:val="006777AD"/>
    <w:rsid w:val="0069328E"/>
    <w:rsid w:val="00693DAC"/>
    <w:rsid w:val="006973A9"/>
    <w:rsid w:val="006C7983"/>
    <w:rsid w:val="00712137"/>
    <w:rsid w:val="0071447C"/>
    <w:rsid w:val="00720A34"/>
    <w:rsid w:val="007434CB"/>
    <w:rsid w:val="00747404"/>
    <w:rsid w:val="00771407"/>
    <w:rsid w:val="00781CA5"/>
    <w:rsid w:val="00784677"/>
    <w:rsid w:val="007917DE"/>
    <w:rsid w:val="0079284C"/>
    <w:rsid w:val="007951CD"/>
    <w:rsid w:val="007B2B02"/>
    <w:rsid w:val="007E17DC"/>
    <w:rsid w:val="007E688A"/>
    <w:rsid w:val="007F56C9"/>
    <w:rsid w:val="007F7509"/>
    <w:rsid w:val="00801B1D"/>
    <w:rsid w:val="00802EEE"/>
    <w:rsid w:val="00820F6C"/>
    <w:rsid w:val="0082105B"/>
    <w:rsid w:val="008224E3"/>
    <w:rsid w:val="00860550"/>
    <w:rsid w:val="00861147"/>
    <w:rsid w:val="00863390"/>
    <w:rsid w:val="00863B4C"/>
    <w:rsid w:val="00867094"/>
    <w:rsid w:val="008728AD"/>
    <w:rsid w:val="008754C7"/>
    <w:rsid w:val="00880672"/>
    <w:rsid w:val="00884791"/>
    <w:rsid w:val="0089065E"/>
    <w:rsid w:val="00893100"/>
    <w:rsid w:val="008939AA"/>
    <w:rsid w:val="008D3022"/>
    <w:rsid w:val="008E2B64"/>
    <w:rsid w:val="009070A2"/>
    <w:rsid w:val="00915155"/>
    <w:rsid w:val="00917282"/>
    <w:rsid w:val="00924AC6"/>
    <w:rsid w:val="00932E78"/>
    <w:rsid w:val="00960ED6"/>
    <w:rsid w:val="00961892"/>
    <w:rsid w:val="009909E1"/>
    <w:rsid w:val="009A2FF8"/>
    <w:rsid w:val="009C1FA5"/>
    <w:rsid w:val="009F2FB6"/>
    <w:rsid w:val="00A00E98"/>
    <w:rsid w:val="00A01483"/>
    <w:rsid w:val="00A12B42"/>
    <w:rsid w:val="00A219BD"/>
    <w:rsid w:val="00A21B67"/>
    <w:rsid w:val="00A503B3"/>
    <w:rsid w:val="00A57DDF"/>
    <w:rsid w:val="00A62120"/>
    <w:rsid w:val="00A653F9"/>
    <w:rsid w:val="00A81EB8"/>
    <w:rsid w:val="00A9401D"/>
    <w:rsid w:val="00A97676"/>
    <w:rsid w:val="00AA2908"/>
    <w:rsid w:val="00AB2EC8"/>
    <w:rsid w:val="00AB62D9"/>
    <w:rsid w:val="00AC2E65"/>
    <w:rsid w:val="00AD2845"/>
    <w:rsid w:val="00AD4CD4"/>
    <w:rsid w:val="00AF24FB"/>
    <w:rsid w:val="00AF4AEC"/>
    <w:rsid w:val="00AF6ED6"/>
    <w:rsid w:val="00B04736"/>
    <w:rsid w:val="00B07A09"/>
    <w:rsid w:val="00B17DF5"/>
    <w:rsid w:val="00B25F25"/>
    <w:rsid w:val="00B306C5"/>
    <w:rsid w:val="00B54E25"/>
    <w:rsid w:val="00B568BF"/>
    <w:rsid w:val="00B6137A"/>
    <w:rsid w:val="00B72BE7"/>
    <w:rsid w:val="00B7432F"/>
    <w:rsid w:val="00B76F7A"/>
    <w:rsid w:val="00B85FE6"/>
    <w:rsid w:val="00B87C3E"/>
    <w:rsid w:val="00B921C6"/>
    <w:rsid w:val="00B95623"/>
    <w:rsid w:val="00B95BA3"/>
    <w:rsid w:val="00BA133E"/>
    <w:rsid w:val="00BA4553"/>
    <w:rsid w:val="00BF2C2D"/>
    <w:rsid w:val="00C164DC"/>
    <w:rsid w:val="00C2710E"/>
    <w:rsid w:val="00C327C5"/>
    <w:rsid w:val="00C33259"/>
    <w:rsid w:val="00C3370A"/>
    <w:rsid w:val="00C56010"/>
    <w:rsid w:val="00C7043A"/>
    <w:rsid w:val="00C87F9B"/>
    <w:rsid w:val="00C937A7"/>
    <w:rsid w:val="00CA6AA5"/>
    <w:rsid w:val="00CC016F"/>
    <w:rsid w:val="00CD11D3"/>
    <w:rsid w:val="00CD77F0"/>
    <w:rsid w:val="00CF52E3"/>
    <w:rsid w:val="00D20663"/>
    <w:rsid w:val="00D30D7E"/>
    <w:rsid w:val="00D34F81"/>
    <w:rsid w:val="00D43F45"/>
    <w:rsid w:val="00D51A6C"/>
    <w:rsid w:val="00D51D26"/>
    <w:rsid w:val="00D70281"/>
    <w:rsid w:val="00DA1A37"/>
    <w:rsid w:val="00DC3BBB"/>
    <w:rsid w:val="00DD32C4"/>
    <w:rsid w:val="00DE219B"/>
    <w:rsid w:val="00DF437D"/>
    <w:rsid w:val="00E0343F"/>
    <w:rsid w:val="00E13A25"/>
    <w:rsid w:val="00E203F9"/>
    <w:rsid w:val="00E2784C"/>
    <w:rsid w:val="00E6237A"/>
    <w:rsid w:val="00E66023"/>
    <w:rsid w:val="00E92DE7"/>
    <w:rsid w:val="00E96F34"/>
    <w:rsid w:val="00EB0284"/>
    <w:rsid w:val="00EB384C"/>
    <w:rsid w:val="00EB41B3"/>
    <w:rsid w:val="00EC3E51"/>
    <w:rsid w:val="00EC469D"/>
    <w:rsid w:val="00ED1E39"/>
    <w:rsid w:val="00ED37AE"/>
    <w:rsid w:val="00EF7211"/>
    <w:rsid w:val="00F0378C"/>
    <w:rsid w:val="00F17292"/>
    <w:rsid w:val="00F23CDE"/>
    <w:rsid w:val="00F32BE3"/>
    <w:rsid w:val="00F4122D"/>
    <w:rsid w:val="00F61CBA"/>
    <w:rsid w:val="00F8039A"/>
    <w:rsid w:val="00FA7D89"/>
    <w:rsid w:val="00FD13B8"/>
    <w:rsid w:val="00FD50F9"/>
    <w:rsid w:val="00FD5E4A"/>
    <w:rsid w:val="00FF31A2"/>
    <w:rsid w:val="00FF7D2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990F9BC-8A21-4814-9750-BE813A656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370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7172E"/>
    <w:pPr>
      <w:spacing w:after="0" w:line="240" w:lineRule="auto"/>
      <w:ind w:left="720" w:hanging="720"/>
    </w:pPr>
  </w:style>
  <w:style w:type="table" w:styleId="TableGrid">
    <w:name w:val="Table Grid"/>
    <w:basedOn w:val="TableNormal"/>
    <w:uiPriority w:val="39"/>
    <w:rsid w:val="008E2B6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23CD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uaf.edu/anl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FE1A8-D65E-4514-B847-4DE2144D4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7</TotalTime>
  <Pages>64</Pages>
  <Words>46132</Words>
  <Characters>262958</Characters>
  <Application>Microsoft Office Word</Application>
  <DocSecurity>0</DocSecurity>
  <Lines>2191</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c:creator>
  <cp:keywords/>
  <dc:description/>
  <cp:lastModifiedBy>KA</cp:lastModifiedBy>
  <cp:revision>195</cp:revision>
  <dcterms:created xsi:type="dcterms:W3CDTF">2019-10-01T22:01:00Z</dcterms:created>
  <dcterms:modified xsi:type="dcterms:W3CDTF">2019-10-05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V1hCB1g"/&gt;&lt;style id="http://www.zotero.org/styles/unified-style-sheet-for-linguistics-no-parentheses" hasBibliography="1" bibliographyStyleHasBeenSet="1"/&gt;&lt;prefs&gt;&lt;pref name="fieldType" value="Fi</vt:lpwstr>
  </property>
  <property fmtid="{D5CDD505-2E9C-101B-9397-08002B2CF9AE}" pid="3" name="ZOTERO_PREF_2">
    <vt:lpwstr>eld"/&gt;&lt;/prefs&gt;&lt;/data&gt;</vt:lpwstr>
  </property>
</Properties>
</file>